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F1B142" w14:textId="77777777" w:rsidR="00342B80" w:rsidRDefault="002071E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TRƯỜNG ĐẠI HỌC TÀI NGUYÊN VÀ MÔI TRƯỜNG </w:t>
      </w:r>
    </w:p>
    <w:p w14:paraId="612A1D65" w14:textId="77777777" w:rsidR="00342B80" w:rsidRDefault="002071E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THÀNH PHỐ HỒ CHÍ MINH</w:t>
      </w:r>
    </w:p>
    <w:p w14:paraId="27B6A587" w14:textId="77777777" w:rsidR="00342B80" w:rsidRDefault="002071E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KHOA HỆ THỐNG THÔNG TIN VÀ VIỄN THÁM</w:t>
      </w:r>
    </w:p>
    <w:p w14:paraId="24F8ECDC" w14:textId="77777777" w:rsidR="00342B80" w:rsidRDefault="002071E6">
      <w:pPr>
        <w:spacing w:line="360" w:lineRule="auto"/>
        <w:jc w:val="center"/>
        <w:rPr>
          <w:rFonts w:ascii="Times New Roman" w:hAnsi="Times New Roman" w:cs="Times New Roman"/>
          <w:b/>
          <w:bCs/>
          <w:i/>
          <w:iCs/>
          <w:sz w:val="36"/>
          <w:szCs w:val="36"/>
        </w:rPr>
      </w:pPr>
      <w:r>
        <w:rPr>
          <w:noProof/>
        </w:rPr>
        <w:drawing>
          <wp:inline distT="0" distB="0" distL="0" distR="0" wp14:anchorId="6B827B02" wp14:editId="07B5FBDC">
            <wp:extent cx="1285875" cy="1296035"/>
            <wp:effectExtent l="0" t="0" r="9525" b="0"/>
            <wp:docPr id="6" name="Picture 6" descr="Description: Logo_DH_TN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scription: Logo_DH_TNM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285875" cy="1296035"/>
                    </a:xfrm>
                    <a:prstGeom prst="rect">
                      <a:avLst/>
                    </a:prstGeom>
                    <a:noFill/>
                    <a:ln>
                      <a:noFill/>
                    </a:ln>
                  </pic:spPr>
                </pic:pic>
              </a:graphicData>
            </a:graphic>
          </wp:inline>
        </w:drawing>
      </w:r>
    </w:p>
    <w:p w14:paraId="7CA36BF7" w14:textId="77777777" w:rsidR="00342B80" w:rsidRDefault="002071E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TIỂU LUẬN</w:t>
      </w:r>
    </w:p>
    <w:p w14:paraId="2471DDD7" w14:textId="77777777" w:rsidR="00342B80" w:rsidRDefault="002071E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HỌC PHẦN: CÔNG NGHỆ BIGDATA</w:t>
      </w:r>
    </w:p>
    <w:p w14:paraId="3F58455E" w14:textId="77777777" w:rsidR="00342B80" w:rsidRDefault="002071E6">
      <w:pPr>
        <w:spacing w:line="360" w:lineRule="auto"/>
        <w:jc w:val="center"/>
        <w:rPr>
          <w:rFonts w:ascii="Times New Roman" w:hAnsi="Times New Roman" w:cs="Times New Roman"/>
          <w:b/>
          <w:bCs/>
          <w:spacing w:val="3"/>
          <w:sz w:val="26"/>
          <w:szCs w:val="26"/>
          <w:shd w:val="clear" w:color="auto" w:fill="FFFFFF"/>
        </w:rPr>
      </w:pPr>
      <w:r>
        <w:rPr>
          <w:rFonts w:ascii="Times New Roman" w:hAnsi="Times New Roman" w:cs="Times New Roman"/>
          <w:b/>
          <w:bCs/>
          <w:spacing w:val="3"/>
          <w:sz w:val="26"/>
          <w:szCs w:val="26"/>
          <w:shd w:val="clear" w:color="auto" w:fill="FFFFFF"/>
        </w:rPr>
        <w:t>Xây Dựng Hệ Thống Rút Trích Tin Tức Từ Internet Và Thống Kê Các Từ Khóa Chính Xuất Hiện</w:t>
      </w:r>
    </w:p>
    <w:p w14:paraId="3869ECD5" w14:textId="77777777" w:rsidR="00342B80" w:rsidRDefault="00342B80">
      <w:pPr>
        <w:spacing w:line="360" w:lineRule="auto"/>
        <w:jc w:val="center"/>
        <w:rPr>
          <w:rFonts w:ascii="Times New Roman" w:hAnsi="Times New Roman" w:cs="Times New Roman"/>
          <w:b/>
          <w:bCs/>
          <w:spacing w:val="3"/>
          <w:sz w:val="26"/>
          <w:szCs w:val="26"/>
          <w:shd w:val="clear" w:color="auto" w:fill="FFFFFF"/>
        </w:rPr>
      </w:pPr>
    </w:p>
    <w:tbl>
      <w:tblPr>
        <w:tblStyle w:val="Style1"/>
        <w:tblW w:w="0" w:type="auto"/>
        <w:tblLook w:val="04A0" w:firstRow="1" w:lastRow="0" w:firstColumn="1" w:lastColumn="0" w:noHBand="0" w:noVBand="1"/>
      </w:tblPr>
      <w:tblGrid>
        <w:gridCol w:w="2972"/>
        <w:gridCol w:w="289"/>
        <w:gridCol w:w="6094"/>
      </w:tblGrid>
      <w:tr w:rsidR="00342B80" w14:paraId="19A38726" w14:textId="77777777">
        <w:tc>
          <w:tcPr>
            <w:tcW w:w="2972" w:type="dxa"/>
          </w:tcPr>
          <w:p w14:paraId="52AF7E5F" w14:textId="77777777" w:rsidR="00342B80" w:rsidRDefault="002071E6">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Thành Viên</w:t>
            </w:r>
          </w:p>
        </w:tc>
        <w:tc>
          <w:tcPr>
            <w:tcW w:w="284" w:type="dxa"/>
          </w:tcPr>
          <w:p w14:paraId="318FD7EE"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765BA1FF" w14:textId="77777777" w:rsidR="00342B80" w:rsidRDefault="002071E6">
            <w:pPr>
              <w:spacing w:after="0" w:line="360" w:lineRule="auto"/>
              <w:rPr>
                <w:rFonts w:ascii="Times New Roman" w:hAnsi="Times New Roman" w:cs="Times New Roman"/>
                <w:sz w:val="26"/>
                <w:szCs w:val="26"/>
              </w:rPr>
            </w:pPr>
            <w:r>
              <w:rPr>
                <w:rFonts w:ascii="Times New Roman" w:hAnsi="Times New Roman" w:cs="Times New Roman"/>
                <w:sz w:val="26"/>
                <w:szCs w:val="26"/>
              </w:rPr>
              <w:t>Nguyễn Thị Thanh Nhi      -1050080110</w:t>
            </w:r>
          </w:p>
          <w:p w14:paraId="346299FD" w14:textId="77777777" w:rsidR="00342B80" w:rsidRDefault="002071E6">
            <w:pPr>
              <w:spacing w:after="0" w:line="360" w:lineRule="auto"/>
              <w:rPr>
                <w:rFonts w:ascii="Times New Roman" w:hAnsi="Times New Roman" w:cs="Times New Roman"/>
                <w:sz w:val="26"/>
                <w:szCs w:val="26"/>
              </w:rPr>
            </w:pPr>
            <w:r>
              <w:rPr>
                <w:rFonts w:ascii="Times New Roman" w:hAnsi="Times New Roman" w:cs="Times New Roman"/>
                <w:sz w:val="26"/>
                <w:szCs w:val="26"/>
              </w:rPr>
              <w:t>Hồ Tuấn Khanh                  -1050080103</w:t>
            </w:r>
          </w:p>
          <w:p w14:paraId="45BA5D8B" w14:textId="77777777" w:rsidR="00342B80" w:rsidRDefault="002071E6">
            <w:pPr>
              <w:spacing w:after="0" w:line="360" w:lineRule="auto"/>
              <w:rPr>
                <w:rFonts w:ascii="Times New Roman" w:hAnsi="Times New Roman" w:cs="Times New Roman"/>
                <w:sz w:val="26"/>
                <w:szCs w:val="26"/>
              </w:rPr>
            </w:pPr>
            <w:r>
              <w:rPr>
                <w:rFonts w:ascii="Times New Roman" w:hAnsi="Times New Roman" w:cs="Times New Roman"/>
                <w:sz w:val="26"/>
                <w:szCs w:val="26"/>
              </w:rPr>
              <w:t>Nguyễn Sơn Lâm               -1050080105</w:t>
            </w:r>
          </w:p>
        </w:tc>
      </w:tr>
      <w:tr w:rsidR="00342B80" w14:paraId="701DD8C4" w14:textId="77777777">
        <w:tc>
          <w:tcPr>
            <w:tcW w:w="2972" w:type="dxa"/>
          </w:tcPr>
          <w:p w14:paraId="318474A1" w14:textId="77777777" w:rsidR="00342B80" w:rsidRDefault="002071E6">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Nhóm</w:t>
            </w:r>
          </w:p>
        </w:tc>
        <w:tc>
          <w:tcPr>
            <w:tcW w:w="284" w:type="dxa"/>
          </w:tcPr>
          <w:p w14:paraId="417B0454"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2761DB11" w14:textId="77777777" w:rsidR="00342B80" w:rsidRDefault="002071E6">
            <w:pPr>
              <w:spacing w:after="0" w:line="360" w:lineRule="auto"/>
              <w:rPr>
                <w:rFonts w:ascii="Times New Roman" w:hAnsi="Times New Roman" w:cs="Times New Roman"/>
                <w:sz w:val="26"/>
                <w:szCs w:val="26"/>
              </w:rPr>
            </w:pPr>
            <w:r>
              <w:rPr>
                <w:rFonts w:ascii="Times New Roman" w:hAnsi="Times New Roman" w:cs="Times New Roman"/>
                <w:sz w:val="26"/>
                <w:szCs w:val="26"/>
              </w:rPr>
              <w:t>1</w:t>
            </w:r>
          </w:p>
        </w:tc>
      </w:tr>
      <w:tr w:rsidR="00342B80" w14:paraId="1A72822F" w14:textId="77777777">
        <w:tc>
          <w:tcPr>
            <w:tcW w:w="2972" w:type="dxa"/>
          </w:tcPr>
          <w:p w14:paraId="4411BCE2" w14:textId="77777777" w:rsidR="00342B80" w:rsidRDefault="002071E6">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Lớp</w:t>
            </w:r>
          </w:p>
        </w:tc>
        <w:tc>
          <w:tcPr>
            <w:tcW w:w="284" w:type="dxa"/>
          </w:tcPr>
          <w:p w14:paraId="7787F04E"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351AE81B" w14:textId="77777777" w:rsidR="00342B80" w:rsidRDefault="002071E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10ĐH_CNTT3</w:t>
            </w:r>
          </w:p>
          <w:p w14:paraId="644732BE" w14:textId="77777777" w:rsidR="00342B80" w:rsidRDefault="00342B80">
            <w:pPr>
              <w:spacing w:after="0" w:line="360" w:lineRule="auto"/>
              <w:rPr>
                <w:rFonts w:ascii="Times New Roman" w:hAnsi="Times New Roman" w:cs="Times New Roman"/>
                <w:sz w:val="26"/>
                <w:szCs w:val="26"/>
              </w:rPr>
            </w:pPr>
          </w:p>
        </w:tc>
      </w:tr>
      <w:tr w:rsidR="00342B80" w14:paraId="60C4E552" w14:textId="77777777">
        <w:tc>
          <w:tcPr>
            <w:tcW w:w="2972" w:type="dxa"/>
          </w:tcPr>
          <w:p w14:paraId="35F912C7" w14:textId="77777777" w:rsidR="00342B80" w:rsidRDefault="002071E6">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Giảng Viên Hướng Dẫn</w:t>
            </w:r>
          </w:p>
        </w:tc>
        <w:tc>
          <w:tcPr>
            <w:tcW w:w="284" w:type="dxa"/>
          </w:tcPr>
          <w:p w14:paraId="2F521DA2"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7C47924F"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Phạm Trọng Huynh</w:t>
            </w:r>
          </w:p>
        </w:tc>
      </w:tr>
      <w:tr w:rsidR="00342B80" w14:paraId="1D9CDF35" w14:textId="77777777">
        <w:tc>
          <w:tcPr>
            <w:tcW w:w="2972" w:type="dxa"/>
          </w:tcPr>
          <w:p w14:paraId="7C9E681B" w14:textId="77777777" w:rsidR="00342B80" w:rsidRDefault="002071E6">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Khóa</w:t>
            </w:r>
          </w:p>
        </w:tc>
        <w:tc>
          <w:tcPr>
            <w:tcW w:w="284" w:type="dxa"/>
          </w:tcPr>
          <w:p w14:paraId="640CD489"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5B426801" w14:textId="77777777" w:rsidR="00342B80" w:rsidRDefault="002071E6">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10</w:t>
            </w:r>
          </w:p>
        </w:tc>
      </w:tr>
    </w:tbl>
    <w:p w14:paraId="262BBCDC" w14:textId="77777777" w:rsidR="00342B80" w:rsidRDefault="00342B80">
      <w:pPr>
        <w:spacing w:line="360" w:lineRule="auto"/>
        <w:rPr>
          <w:rFonts w:ascii="Times New Roman" w:hAnsi="Times New Roman" w:cs="Times New Roman"/>
          <w:b/>
          <w:bCs/>
          <w:sz w:val="26"/>
          <w:szCs w:val="26"/>
        </w:rPr>
      </w:pPr>
    </w:p>
    <w:p w14:paraId="76F91E22" w14:textId="77777777" w:rsidR="00342B80" w:rsidRDefault="00342B80">
      <w:pPr>
        <w:spacing w:line="360" w:lineRule="auto"/>
        <w:rPr>
          <w:rFonts w:ascii="Times New Roman" w:hAnsi="Times New Roman" w:cs="Times New Roman"/>
          <w:b/>
          <w:bCs/>
          <w:sz w:val="26"/>
          <w:szCs w:val="26"/>
        </w:rPr>
      </w:pPr>
    </w:p>
    <w:p w14:paraId="4E05F2DD" w14:textId="77777777" w:rsidR="00342B80" w:rsidRDefault="002071E6">
      <w:pPr>
        <w:spacing w:line="360" w:lineRule="auto"/>
        <w:contextualSpacing/>
        <w:jc w:val="center"/>
        <w:rPr>
          <w:rFonts w:ascii="Times New Roman" w:hAnsi="Times New Roman" w:cs="Times New Roman"/>
          <w:b/>
          <w:i/>
          <w:sz w:val="20"/>
          <w:szCs w:val="20"/>
        </w:rPr>
      </w:pPr>
      <w:r>
        <w:rPr>
          <w:rFonts w:ascii="Times New Roman" w:hAnsi="Times New Roman" w:cs="Times New Roman"/>
          <w:b/>
          <w:i/>
          <w:sz w:val="20"/>
          <w:szCs w:val="20"/>
        </w:rPr>
        <w:t>TP. Hồ Chí Minh, tháng 10 năm 2023</w:t>
      </w:r>
      <w:r>
        <w:rPr>
          <w:rFonts w:ascii="Times New Roman" w:hAnsi="Times New Roman" w:cs="Times New Roman"/>
          <w:b/>
          <w:bCs/>
          <w:sz w:val="26"/>
          <w:szCs w:val="26"/>
        </w:rPr>
        <w:br w:type="page"/>
      </w:r>
    </w:p>
    <w:p w14:paraId="5542F382" w14:textId="77777777" w:rsidR="00342B80" w:rsidRDefault="002071E6">
      <w:pPr>
        <w:pStyle w:val="Heading1"/>
        <w:spacing w:line="360" w:lineRule="auto"/>
        <w:rPr>
          <w:rFonts w:ascii="Times New Roman" w:hAnsi="Times New Roman" w:cs="Times New Roman"/>
          <w:b/>
          <w:bCs/>
          <w:iCs/>
          <w:sz w:val="36"/>
          <w:szCs w:val="36"/>
        </w:rPr>
      </w:pPr>
      <w:bookmarkStart w:id="0" w:name="_Toc150298670"/>
      <w:r>
        <w:rPr>
          <w:rFonts w:ascii="Times New Roman" w:hAnsi="Times New Roman" w:cs="Times New Roman"/>
          <w:b/>
          <w:bCs/>
          <w:iCs/>
          <w:sz w:val="36"/>
          <w:szCs w:val="36"/>
        </w:rPr>
        <w:lastRenderedPageBreak/>
        <w:t>THÔNG TIN NHÓM</w:t>
      </w:r>
      <w:bookmarkEnd w:id="0"/>
    </w:p>
    <w:p w14:paraId="0484994C" w14:textId="77777777" w:rsidR="00342B80" w:rsidRDefault="002071E6">
      <w:pPr>
        <w:spacing w:line="360" w:lineRule="auto"/>
        <w:rPr>
          <w:rFonts w:ascii="Times New Roman" w:hAnsi="Times New Roman" w:cs="Times New Roman"/>
          <w:sz w:val="28"/>
          <w:szCs w:val="28"/>
        </w:rPr>
      </w:pPr>
      <w:r>
        <w:rPr>
          <w:rFonts w:ascii="Times New Roman" w:hAnsi="Times New Roman" w:cs="Times New Roman"/>
          <w:sz w:val="28"/>
          <w:szCs w:val="28"/>
        </w:rPr>
        <w:t>Nhóm : Nhóm 1</w:t>
      </w:r>
      <w:r>
        <w:rPr>
          <w:rFonts w:ascii="Times New Roman" w:hAnsi="Times New Roman" w:cs="Times New Roman"/>
          <w:sz w:val="28"/>
          <w:szCs w:val="28"/>
        </w:rPr>
        <w:br/>
        <w:t xml:space="preserve">Link channel Youtube của nhóm: </w:t>
      </w:r>
      <w:hyperlink r:id="rId10" w:history="1">
        <w:r>
          <w:rPr>
            <w:rStyle w:val="Hyperlink"/>
            <w:rFonts w:ascii="Times New Roman" w:hAnsi="Times New Roman"/>
            <w:sz w:val="28"/>
            <w:szCs w:val="28"/>
          </w:rPr>
          <w:t>https://www.youtube.com/channel/UCE-0jJaQJtFs0vHWAb6-XCg</w:t>
        </w:r>
      </w:hyperlink>
      <w:r>
        <w:rPr>
          <w:rFonts w:ascii="Times New Roman" w:hAnsi="Times New Roman"/>
          <w:sz w:val="28"/>
          <w:szCs w:val="28"/>
        </w:rPr>
        <w:t xml:space="preserve"> (</w:t>
      </w:r>
      <w:hyperlink r:id="rId11" w:history="1">
        <w:r>
          <w:rPr>
            <w:rStyle w:val="Hyperlink"/>
            <w:rFonts w:ascii="SimSun" w:eastAsia="SimSun" w:hAnsi="SimSun" w:cs="SimSun"/>
            <w:sz w:val="24"/>
            <w:szCs w:val="24"/>
          </w:rPr>
          <w:t>(11) Lâm Nguyễn - YouTube</w:t>
        </w:r>
      </w:hyperlink>
      <w:r>
        <w:rPr>
          <w:rFonts w:ascii="SimSun" w:eastAsia="SimSun" w:hAnsi="SimSun" w:cs="SimSun"/>
          <w:sz w:val="24"/>
          <w:szCs w:val="24"/>
        </w:rPr>
        <w:t>)</w:t>
      </w:r>
      <w:r>
        <w:rPr>
          <w:rFonts w:ascii="Times New Roman" w:hAnsi="Times New Roman" w:cs="Times New Roman"/>
          <w:sz w:val="28"/>
          <w:szCs w:val="28"/>
        </w:rPr>
        <w:br/>
        <w:t xml:space="preserve">Tên đề tài: </w:t>
      </w:r>
      <w:r>
        <w:rPr>
          <w:rFonts w:ascii="Times New Roman" w:hAnsi="Times New Roman"/>
          <w:sz w:val="28"/>
          <w:szCs w:val="28"/>
        </w:rPr>
        <w:t>Xây Dựng Hệ Thống Rút Trích Tin Tức Từ Internet Và Thống Kê Các Từ Khóa Chính Xuất Hiện</w:t>
      </w:r>
    </w:p>
    <w:tbl>
      <w:tblPr>
        <w:tblStyle w:val="TableGrid"/>
        <w:tblW w:w="9738" w:type="dxa"/>
        <w:tblLook w:val="04A0" w:firstRow="1" w:lastRow="0" w:firstColumn="1" w:lastColumn="0" w:noHBand="0" w:noVBand="1"/>
      </w:tblPr>
      <w:tblGrid>
        <w:gridCol w:w="3116"/>
        <w:gridCol w:w="2872"/>
        <w:gridCol w:w="3750"/>
      </w:tblGrid>
      <w:tr w:rsidR="00342B80" w14:paraId="58C36EEC" w14:textId="77777777">
        <w:tc>
          <w:tcPr>
            <w:tcW w:w="3116" w:type="dxa"/>
          </w:tcPr>
          <w:p w14:paraId="6DF9AEA1"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Hình Ảnh</w:t>
            </w:r>
          </w:p>
        </w:tc>
        <w:tc>
          <w:tcPr>
            <w:tcW w:w="2872" w:type="dxa"/>
          </w:tcPr>
          <w:p w14:paraId="1EAD5545"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Thông Tin Thành Viên</w:t>
            </w:r>
          </w:p>
        </w:tc>
        <w:tc>
          <w:tcPr>
            <w:tcW w:w="3750" w:type="dxa"/>
          </w:tcPr>
          <w:p w14:paraId="7AACF86D"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Đóng Góp</w:t>
            </w:r>
          </w:p>
        </w:tc>
      </w:tr>
      <w:tr w:rsidR="00342B80" w14:paraId="0880C221" w14:textId="77777777">
        <w:tc>
          <w:tcPr>
            <w:tcW w:w="3116" w:type="dxa"/>
          </w:tcPr>
          <w:p w14:paraId="5C83415A" w14:textId="77777777" w:rsidR="00342B80" w:rsidRDefault="002071E6">
            <w:pPr>
              <w:spacing w:after="0" w:line="360" w:lineRule="auto"/>
              <w:jc w:val="center"/>
              <w:rPr>
                <w:rFonts w:ascii="Times New Roman" w:hAnsi="Times New Roman" w:cs="Times New Roman"/>
                <w:sz w:val="28"/>
                <w:szCs w:val="28"/>
              </w:rPr>
            </w:pPr>
            <w:r>
              <w:rPr>
                <w:noProof/>
              </w:rPr>
              <w:drawing>
                <wp:inline distT="0" distB="0" distL="114300" distR="114300" wp14:anchorId="6B8BCB69" wp14:editId="6D076697">
                  <wp:extent cx="1042670" cy="1854200"/>
                  <wp:effectExtent l="0" t="0" r="5080" b="12700"/>
                  <wp:docPr id="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3"/>
                          <pic:cNvPicPr>
                            <a:picLocks noChangeAspect="1"/>
                          </pic:cNvPicPr>
                        </pic:nvPicPr>
                        <pic:blipFill>
                          <a:blip r:embed="rId12"/>
                          <a:stretch>
                            <a:fillRect/>
                          </a:stretch>
                        </pic:blipFill>
                        <pic:spPr>
                          <a:xfrm>
                            <a:off x="0" y="0"/>
                            <a:ext cx="1042670" cy="1854200"/>
                          </a:xfrm>
                          <a:prstGeom prst="rect">
                            <a:avLst/>
                          </a:prstGeom>
                          <a:noFill/>
                          <a:ln>
                            <a:noFill/>
                          </a:ln>
                        </pic:spPr>
                      </pic:pic>
                    </a:graphicData>
                  </a:graphic>
                </wp:inline>
              </w:drawing>
            </w:r>
          </w:p>
        </w:tc>
        <w:tc>
          <w:tcPr>
            <w:tcW w:w="2872" w:type="dxa"/>
          </w:tcPr>
          <w:p w14:paraId="326F0FEF"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Nguyễn Sơn Lâm</w:t>
            </w:r>
            <w:r>
              <w:rPr>
                <w:rFonts w:ascii="Times New Roman" w:hAnsi="Times New Roman" w:cs="Times New Roman"/>
                <w:sz w:val="28"/>
                <w:szCs w:val="28"/>
              </w:rPr>
              <w:br/>
              <w:t>MSSV: 1050080105</w:t>
            </w:r>
          </w:p>
        </w:tc>
        <w:tc>
          <w:tcPr>
            <w:tcW w:w="3750" w:type="dxa"/>
          </w:tcPr>
          <w:p w14:paraId="69C30F6D"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Cài đặt thực nghiệm, báo cáo</w:t>
            </w:r>
            <w:r>
              <w:rPr>
                <w:rFonts w:ascii="Times New Roman" w:hAnsi="Times New Roman" w:cs="Times New Roman"/>
                <w:sz w:val="28"/>
                <w:szCs w:val="28"/>
              </w:rPr>
              <w:br/>
              <w:t>Điểm tự đánh giá quá trình :8,5</w:t>
            </w:r>
          </w:p>
          <w:p w14:paraId="7B33AD00"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Điểm tự đánh giá cuối kì: 8</w:t>
            </w:r>
          </w:p>
        </w:tc>
      </w:tr>
      <w:tr w:rsidR="00342B80" w14:paraId="2C5591A9" w14:textId="77777777">
        <w:tc>
          <w:tcPr>
            <w:tcW w:w="3116" w:type="dxa"/>
          </w:tcPr>
          <w:p w14:paraId="4EA41978" w14:textId="77777777" w:rsidR="00342B80" w:rsidRDefault="002071E6">
            <w:pPr>
              <w:spacing w:after="0" w:line="360" w:lineRule="auto"/>
              <w:jc w:val="center"/>
              <w:rPr>
                <w:rFonts w:ascii="Times New Roman" w:hAnsi="Times New Roman" w:cs="Times New Roman"/>
                <w:sz w:val="28"/>
                <w:szCs w:val="28"/>
              </w:rPr>
            </w:pPr>
            <w:r>
              <w:rPr>
                <w:noProof/>
              </w:rPr>
              <w:drawing>
                <wp:inline distT="0" distB="0" distL="114300" distR="114300" wp14:anchorId="4FF79AFA" wp14:editId="690146DA">
                  <wp:extent cx="1122045" cy="1497965"/>
                  <wp:effectExtent l="0" t="0" r="1905" b="698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pic:cNvPicPr>
                            <a:picLocks noChangeAspect="1"/>
                          </pic:cNvPicPr>
                        </pic:nvPicPr>
                        <pic:blipFill>
                          <a:blip r:embed="rId13"/>
                          <a:stretch>
                            <a:fillRect/>
                          </a:stretch>
                        </pic:blipFill>
                        <pic:spPr>
                          <a:xfrm>
                            <a:off x="0" y="0"/>
                            <a:ext cx="1122045" cy="1497965"/>
                          </a:xfrm>
                          <a:prstGeom prst="rect">
                            <a:avLst/>
                          </a:prstGeom>
                          <a:noFill/>
                          <a:ln>
                            <a:noFill/>
                          </a:ln>
                        </pic:spPr>
                      </pic:pic>
                    </a:graphicData>
                  </a:graphic>
                </wp:inline>
              </w:drawing>
            </w:r>
          </w:p>
        </w:tc>
        <w:tc>
          <w:tcPr>
            <w:tcW w:w="2872" w:type="dxa"/>
          </w:tcPr>
          <w:p w14:paraId="0871F441"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Nguyễn Thị Thanh Nhi</w:t>
            </w:r>
            <w:r>
              <w:rPr>
                <w:rFonts w:ascii="Times New Roman" w:hAnsi="Times New Roman" w:cs="Times New Roman"/>
                <w:sz w:val="28"/>
                <w:szCs w:val="28"/>
              </w:rPr>
              <w:br/>
              <w:t>MSSV: 1050080110</w:t>
            </w:r>
          </w:p>
          <w:p w14:paraId="16B4050F" w14:textId="77777777" w:rsidR="00342B80" w:rsidRDefault="00342B80">
            <w:pPr>
              <w:spacing w:after="0" w:line="360" w:lineRule="auto"/>
              <w:rPr>
                <w:rFonts w:ascii="Times New Roman" w:hAnsi="Times New Roman" w:cs="Times New Roman"/>
                <w:sz w:val="28"/>
                <w:szCs w:val="28"/>
              </w:rPr>
            </w:pPr>
          </w:p>
        </w:tc>
        <w:tc>
          <w:tcPr>
            <w:tcW w:w="3750" w:type="dxa"/>
          </w:tcPr>
          <w:p w14:paraId="1332C0B5"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Cài đặt thực nghiệm, báo cáo</w:t>
            </w:r>
            <w:r>
              <w:rPr>
                <w:rFonts w:ascii="Times New Roman" w:hAnsi="Times New Roman" w:cs="Times New Roman"/>
                <w:sz w:val="28"/>
                <w:szCs w:val="28"/>
              </w:rPr>
              <w:br/>
              <w:t>Điểm tự đánh giá quá trình :8,5</w:t>
            </w:r>
          </w:p>
          <w:p w14:paraId="1D179255"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Điểm tự đánh giá cuối kì: 8</w:t>
            </w:r>
          </w:p>
        </w:tc>
      </w:tr>
      <w:tr w:rsidR="00342B80" w14:paraId="676E5727" w14:textId="77777777">
        <w:tc>
          <w:tcPr>
            <w:tcW w:w="3116" w:type="dxa"/>
          </w:tcPr>
          <w:p w14:paraId="69C1BE82" w14:textId="77777777" w:rsidR="00342B80" w:rsidRDefault="002071E6">
            <w:pPr>
              <w:spacing w:after="0" w:line="360" w:lineRule="auto"/>
              <w:jc w:val="center"/>
              <w:rPr>
                <w:rFonts w:ascii="Times New Roman" w:hAnsi="Times New Roman" w:cs="Times New Roman"/>
                <w:sz w:val="28"/>
                <w:szCs w:val="28"/>
              </w:rPr>
            </w:pPr>
            <w:r>
              <w:rPr>
                <w:noProof/>
              </w:rPr>
              <w:drawing>
                <wp:inline distT="0" distB="0" distL="114300" distR="114300" wp14:anchorId="710817D2" wp14:editId="5E86D271">
                  <wp:extent cx="1167130" cy="1556385"/>
                  <wp:effectExtent l="0" t="0" r="13970" b="5715"/>
                  <wp:docPr id="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
                          <pic:cNvPicPr>
                            <a:picLocks noChangeAspect="1"/>
                          </pic:cNvPicPr>
                        </pic:nvPicPr>
                        <pic:blipFill>
                          <a:blip r:embed="rId14"/>
                          <a:stretch>
                            <a:fillRect/>
                          </a:stretch>
                        </pic:blipFill>
                        <pic:spPr>
                          <a:xfrm>
                            <a:off x="0" y="0"/>
                            <a:ext cx="1167130" cy="1556385"/>
                          </a:xfrm>
                          <a:prstGeom prst="rect">
                            <a:avLst/>
                          </a:prstGeom>
                          <a:noFill/>
                          <a:ln>
                            <a:noFill/>
                          </a:ln>
                        </pic:spPr>
                      </pic:pic>
                    </a:graphicData>
                  </a:graphic>
                </wp:inline>
              </w:drawing>
            </w:r>
          </w:p>
        </w:tc>
        <w:tc>
          <w:tcPr>
            <w:tcW w:w="2872" w:type="dxa"/>
          </w:tcPr>
          <w:p w14:paraId="48B67152"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Hồ Tuấn Khanh</w:t>
            </w:r>
            <w:r>
              <w:rPr>
                <w:rFonts w:ascii="Times New Roman" w:hAnsi="Times New Roman" w:cs="Times New Roman"/>
                <w:sz w:val="28"/>
                <w:szCs w:val="28"/>
              </w:rPr>
              <w:br/>
              <w:t>MSSV: 1050080103</w:t>
            </w:r>
          </w:p>
        </w:tc>
        <w:tc>
          <w:tcPr>
            <w:tcW w:w="3750" w:type="dxa"/>
          </w:tcPr>
          <w:p w14:paraId="1A262671"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Cài đặt thực nghiệm, báo cáo</w:t>
            </w:r>
            <w:r>
              <w:rPr>
                <w:rFonts w:ascii="Times New Roman" w:hAnsi="Times New Roman" w:cs="Times New Roman"/>
                <w:sz w:val="28"/>
                <w:szCs w:val="28"/>
              </w:rPr>
              <w:br/>
              <w:t>Điểm tự đánh giá quá trình :8,5</w:t>
            </w:r>
          </w:p>
          <w:p w14:paraId="449D73C0" w14:textId="77777777" w:rsidR="00342B80" w:rsidRDefault="002071E6">
            <w:pPr>
              <w:spacing w:after="0" w:line="360" w:lineRule="auto"/>
              <w:rPr>
                <w:rFonts w:ascii="Times New Roman" w:hAnsi="Times New Roman" w:cs="Times New Roman"/>
                <w:sz w:val="28"/>
                <w:szCs w:val="28"/>
              </w:rPr>
            </w:pPr>
            <w:r>
              <w:rPr>
                <w:rFonts w:ascii="Times New Roman" w:hAnsi="Times New Roman" w:cs="Times New Roman"/>
                <w:sz w:val="28"/>
                <w:szCs w:val="28"/>
              </w:rPr>
              <w:t>Điểm tự đánh giá cuối kì: 8</w:t>
            </w:r>
          </w:p>
        </w:tc>
      </w:tr>
    </w:tbl>
    <w:p w14:paraId="0F125B2C" w14:textId="77777777" w:rsidR="00342B80" w:rsidRDefault="00342B80">
      <w:pPr>
        <w:spacing w:line="360" w:lineRule="auto"/>
        <w:rPr>
          <w:rFonts w:ascii="Times New Roman" w:hAnsi="Times New Roman" w:cs="Times New Roman"/>
          <w:sz w:val="28"/>
          <w:szCs w:val="28"/>
        </w:rPr>
      </w:pPr>
    </w:p>
    <w:p w14:paraId="4E405EF5" w14:textId="77777777" w:rsidR="00342B80" w:rsidRDefault="00342B80">
      <w:pPr>
        <w:spacing w:line="360" w:lineRule="auto"/>
        <w:rPr>
          <w:rFonts w:ascii="Times New Roman" w:hAnsi="Times New Roman" w:cs="Times New Roman"/>
          <w:sz w:val="28"/>
          <w:szCs w:val="28"/>
        </w:rPr>
      </w:pPr>
    </w:p>
    <w:p w14:paraId="1687AAC8" w14:textId="77777777" w:rsidR="00342B80" w:rsidRDefault="002071E6">
      <w:pPr>
        <w:pStyle w:val="Heading1"/>
        <w:jc w:val="center"/>
        <w:rPr>
          <w:rFonts w:ascii="Times New Roman" w:hAnsi="Times New Roman" w:cs="Times New Roman"/>
          <w:b/>
          <w:sz w:val="36"/>
          <w:szCs w:val="36"/>
        </w:rPr>
      </w:pPr>
      <w:bookmarkStart w:id="1" w:name="_Toc150298671"/>
      <w:r>
        <w:rPr>
          <w:rFonts w:ascii="Times New Roman" w:hAnsi="Times New Roman" w:cs="Times New Roman"/>
          <w:b/>
          <w:sz w:val="36"/>
          <w:szCs w:val="36"/>
        </w:rPr>
        <w:lastRenderedPageBreak/>
        <w:t>Lời nói đầu</w:t>
      </w:r>
      <w:bookmarkEnd w:id="1"/>
    </w:p>
    <w:p w14:paraId="6DAF82F6"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rong thời đại số hóa ngày nay, thông tin trở thành một phần không thể thiếu trong cuộc sống và công việc của chúng ta. Internet đã trở thành một nguồn thông tin vô tận, cung cấp thông tin về mọi khía cạnh của cuộc sống, từ tin tức thế giới, kinh tế, chính trị, đến khoa học và giáo dục. Tuy nhiên, lượng thông tin khổng lồ này đôi khi gây khó khăn trong việc tìm kiếm và xử lý thông tin.</w:t>
      </w:r>
    </w:p>
    <w:p w14:paraId="013FFC13"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Chính vì lẽ đó, trong đồ án này, chúng tôi đã xây dựng một hệ thống rút trích tin tức từ internet và thống kê các từ khóa chính xuất hiện. Mục tiêu của dự án là giúp người dùng thu thập thông tin một cách nhanh chóng và hiệu quả, đồng thời phân tích dữ liệu để đưa ra các thông tin quan trọng và xu hướng từ nguồn tin tức đáng tin cậy.</w:t>
      </w:r>
    </w:p>
    <w:p w14:paraId="0EB61D2D" w14:textId="77777777" w:rsidR="00342B80" w:rsidRDefault="002071E6">
      <w:pPr>
        <w:spacing w:line="360" w:lineRule="auto"/>
        <w:jc w:val="both"/>
        <w:rPr>
          <w:rFonts w:ascii="Times New Roman" w:hAnsi="Times New Roman" w:cs="Times New Roman"/>
          <w:b/>
          <w:sz w:val="28"/>
          <w:szCs w:val="28"/>
        </w:rPr>
      </w:pPr>
      <w:r>
        <w:rPr>
          <w:rFonts w:ascii="Times New Roman" w:hAnsi="Times New Roman" w:cs="Times New Roman"/>
          <w:b/>
          <w:sz w:val="28"/>
          <w:szCs w:val="28"/>
        </w:rPr>
        <w:t>Phạm vi của dự án:</w:t>
      </w:r>
    </w:p>
    <w:p w14:paraId="7B8A0AA2"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Rút trích tin tức từ trang web tin tức "VNEXPRESS.NET".</w:t>
      </w:r>
    </w:p>
    <w:p w14:paraId="79C6D289"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ống kê và phân tích các từ khóa chính xuất hiện trong các bài báo và tiêu đề tin tức.</w:t>
      </w:r>
    </w:p>
    <w:p w14:paraId="5B87C6BB"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ạo các biểu đồ và thống kê trực quan để hiển thị thông tin.</w:t>
      </w:r>
    </w:p>
    <w:p w14:paraId="02DFE29B"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Lý do quan trọng:</w:t>
      </w:r>
    </w:p>
    <w:p w14:paraId="620512A6"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ệ thống này không chỉ hỗ trợ người dùng trong việc thu thập thông tin, mà còn giúp họ hiểu rõ hơn về nội dung của các bài báo, phân loại tin tức theo các chủ đề cụ thể và đánh giá tầm quan trọng của các từ khóa trong nội dung tin tức. Đây cũng là một công cụ hữu ích cho các nghiên cứu khoa học, quảng cáo, và quá trình ra quyết định trong lĩnh vực SEO.</w:t>
      </w:r>
    </w:p>
    <w:p w14:paraId="77A948F0" w14:textId="77777777" w:rsidR="00342B80" w:rsidRDefault="00342B80">
      <w:pPr>
        <w:spacing w:line="360" w:lineRule="auto"/>
        <w:jc w:val="both"/>
        <w:rPr>
          <w:rFonts w:ascii="Times New Roman" w:hAnsi="Times New Roman" w:cs="Times New Roman"/>
          <w:sz w:val="28"/>
          <w:szCs w:val="28"/>
        </w:rPr>
      </w:pPr>
    </w:p>
    <w:p w14:paraId="34601FD7"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Chúng tôi hy vọng rằng dự án này sẽ giúp cải thiện quá trình trích xuất thông tin và phân tích dữ liệu, đồng thời đáp ứng nhu cầu của người dùng trong việc nắm bắt thông tin nhanh chóng và chính xác.</w:t>
      </w:r>
    </w:p>
    <w:p w14:paraId="66B2504C" w14:textId="77777777" w:rsidR="00342B80" w:rsidRDefault="00342B80">
      <w:pPr>
        <w:spacing w:line="360" w:lineRule="auto"/>
        <w:rPr>
          <w:rFonts w:ascii="Times New Roman" w:hAnsi="Times New Roman" w:cs="Times New Roman"/>
          <w:sz w:val="28"/>
          <w:szCs w:val="28"/>
        </w:rPr>
      </w:pPr>
    </w:p>
    <w:p w14:paraId="61BF619A" w14:textId="77777777" w:rsidR="00342B80" w:rsidRDefault="00342B80">
      <w:pPr>
        <w:spacing w:line="360" w:lineRule="auto"/>
        <w:rPr>
          <w:rFonts w:ascii="Times New Roman" w:hAnsi="Times New Roman" w:cs="Times New Roman"/>
          <w:sz w:val="28"/>
          <w:szCs w:val="28"/>
        </w:rPr>
      </w:pPr>
    </w:p>
    <w:p w14:paraId="061043AA" w14:textId="77777777" w:rsidR="00342B80" w:rsidRDefault="00342B80">
      <w:pPr>
        <w:spacing w:line="360" w:lineRule="auto"/>
        <w:rPr>
          <w:rFonts w:ascii="Times New Roman" w:hAnsi="Times New Roman" w:cs="Times New Roman"/>
          <w:sz w:val="28"/>
          <w:szCs w:val="28"/>
        </w:rPr>
      </w:pPr>
    </w:p>
    <w:p w14:paraId="390087C2" w14:textId="77777777" w:rsidR="00342B80" w:rsidRDefault="00342B80">
      <w:pPr>
        <w:spacing w:line="360" w:lineRule="auto"/>
        <w:rPr>
          <w:rFonts w:ascii="Times New Roman" w:hAnsi="Times New Roman" w:cs="Times New Roman"/>
          <w:sz w:val="28"/>
          <w:szCs w:val="28"/>
        </w:rPr>
      </w:pPr>
    </w:p>
    <w:p w14:paraId="6464DD63" w14:textId="77777777" w:rsidR="00342B80" w:rsidRDefault="00342B80">
      <w:pPr>
        <w:spacing w:line="360" w:lineRule="auto"/>
        <w:rPr>
          <w:rFonts w:ascii="Times New Roman" w:hAnsi="Times New Roman" w:cs="Times New Roman"/>
          <w:sz w:val="28"/>
          <w:szCs w:val="28"/>
        </w:rPr>
      </w:pPr>
    </w:p>
    <w:p w14:paraId="0C8E1CD9" w14:textId="77777777" w:rsidR="00342B80" w:rsidRDefault="00342B80">
      <w:pPr>
        <w:spacing w:line="360" w:lineRule="auto"/>
        <w:rPr>
          <w:rFonts w:ascii="Times New Roman" w:hAnsi="Times New Roman" w:cs="Times New Roman"/>
          <w:sz w:val="28"/>
          <w:szCs w:val="28"/>
        </w:rPr>
      </w:pPr>
    </w:p>
    <w:p w14:paraId="42F56A4D" w14:textId="77777777" w:rsidR="00342B80" w:rsidRDefault="00342B80">
      <w:pPr>
        <w:spacing w:line="360" w:lineRule="auto"/>
        <w:rPr>
          <w:rFonts w:ascii="Times New Roman" w:hAnsi="Times New Roman" w:cs="Times New Roman"/>
          <w:sz w:val="28"/>
          <w:szCs w:val="28"/>
        </w:rPr>
      </w:pPr>
    </w:p>
    <w:p w14:paraId="5BFBF206" w14:textId="77777777" w:rsidR="00342B80" w:rsidRDefault="00342B80">
      <w:pPr>
        <w:spacing w:line="360" w:lineRule="auto"/>
        <w:rPr>
          <w:rFonts w:ascii="Times New Roman" w:hAnsi="Times New Roman" w:cs="Times New Roman"/>
          <w:sz w:val="28"/>
          <w:szCs w:val="28"/>
        </w:rPr>
      </w:pPr>
    </w:p>
    <w:p w14:paraId="6B80B927" w14:textId="77777777" w:rsidR="00342B80" w:rsidRDefault="00342B80">
      <w:pPr>
        <w:spacing w:line="360" w:lineRule="auto"/>
        <w:rPr>
          <w:rFonts w:ascii="Times New Roman" w:hAnsi="Times New Roman" w:cs="Times New Roman"/>
          <w:sz w:val="28"/>
          <w:szCs w:val="28"/>
        </w:rPr>
      </w:pPr>
    </w:p>
    <w:p w14:paraId="444BF95D" w14:textId="77777777" w:rsidR="00342B80" w:rsidRDefault="00342B80">
      <w:pPr>
        <w:spacing w:line="360" w:lineRule="auto"/>
        <w:rPr>
          <w:rFonts w:ascii="Times New Roman" w:hAnsi="Times New Roman" w:cs="Times New Roman"/>
          <w:sz w:val="28"/>
          <w:szCs w:val="28"/>
        </w:rPr>
      </w:pPr>
    </w:p>
    <w:p w14:paraId="31AA49B7" w14:textId="77777777" w:rsidR="00342B80" w:rsidRDefault="00342B80">
      <w:pPr>
        <w:spacing w:line="360" w:lineRule="auto"/>
        <w:rPr>
          <w:rFonts w:ascii="Times New Roman" w:hAnsi="Times New Roman" w:cs="Times New Roman"/>
          <w:sz w:val="28"/>
          <w:szCs w:val="28"/>
        </w:rPr>
      </w:pPr>
    </w:p>
    <w:p w14:paraId="6CDABEA7" w14:textId="77777777" w:rsidR="00342B80" w:rsidRDefault="00342B80">
      <w:pPr>
        <w:spacing w:line="360" w:lineRule="auto"/>
        <w:rPr>
          <w:rFonts w:ascii="Times New Roman" w:hAnsi="Times New Roman" w:cs="Times New Roman"/>
          <w:sz w:val="28"/>
          <w:szCs w:val="28"/>
        </w:rPr>
      </w:pPr>
    </w:p>
    <w:p w14:paraId="1ED11052" w14:textId="77777777" w:rsidR="00342B80" w:rsidRDefault="00342B80">
      <w:pPr>
        <w:spacing w:line="360" w:lineRule="auto"/>
        <w:rPr>
          <w:rFonts w:ascii="Times New Roman" w:hAnsi="Times New Roman" w:cs="Times New Roman"/>
          <w:sz w:val="28"/>
          <w:szCs w:val="28"/>
        </w:rPr>
      </w:pPr>
    </w:p>
    <w:p w14:paraId="556BD2CF" w14:textId="77777777" w:rsidR="00342B80" w:rsidRDefault="00342B80">
      <w:pPr>
        <w:spacing w:line="360" w:lineRule="auto"/>
        <w:rPr>
          <w:rFonts w:ascii="Times New Roman" w:hAnsi="Times New Roman" w:cs="Times New Roman"/>
          <w:sz w:val="28"/>
          <w:szCs w:val="28"/>
        </w:rPr>
      </w:pPr>
    </w:p>
    <w:p w14:paraId="248331CF" w14:textId="77777777" w:rsidR="00342B80" w:rsidRDefault="00342B80">
      <w:pPr>
        <w:spacing w:line="360" w:lineRule="auto"/>
        <w:rPr>
          <w:rFonts w:ascii="Times New Roman" w:hAnsi="Times New Roman" w:cs="Times New Roman"/>
          <w:sz w:val="28"/>
          <w:szCs w:val="28"/>
        </w:rPr>
      </w:pPr>
    </w:p>
    <w:p w14:paraId="581A872C" w14:textId="77777777" w:rsidR="00342B80" w:rsidRDefault="00342B80">
      <w:pPr>
        <w:spacing w:line="360" w:lineRule="auto"/>
        <w:rPr>
          <w:rFonts w:ascii="Times New Roman" w:hAnsi="Times New Roman" w:cs="Times New Roman"/>
          <w:sz w:val="28"/>
          <w:szCs w:val="28"/>
        </w:rPr>
      </w:pPr>
    </w:p>
    <w:p w14:paraId="0CC08CF0" w14:textId="77777777" w:rsidR="00342B80" w:rsidRDefault="00342B80">
      <w:pPr>
        <w:spacing w:line="360" w:lineRule="auto"/>
        <w:rPr>
          <w:rFonts w:ascii="Times New Roman" w:hAnsi="Times New Roman" w:cs="Times New Roman"/>
          <w:sz w:val="28"/>
          <w:szCs w:val="28"/>
        </w:rPr>
      </w:pPr>
    </w:p>
    <w:p w14:paraId="51EB8085" w14:textId="77777777" w:rsidR="00342B80" w:rsidRDefault="00342B80">
      <w:pPr>
        <w:spacing w:line="360" w:lineRule="auto"/>
        <w:rPr>
          <w:rFonts w:ascii="Times New Roman" w:hAnsi="Times New Roman" w:cs="Times New Roman"/>
          <w:sz w:val="28"/>
          <w:szCs w:val="28"/>
        </w:rPr>
      </w:pPr>
    </w:p>
    <w:sdt>
      <w:sdtPr>
        <w:rPr>
          <w:rFonts w:asciiTheme="minorHAnsi" w:eastAsiaTheme="minorHAnsi" w:hAnsiTheme="minorHAnsi" w:cstheme="minorBidi"/>
          <w:color w:val="auto"/>
          <w:kern w:val="2"/>
          <w:sz w:val="22"/>
          <w:szCs w:val="22"/>
          <w14:ligatures w14:val="standardContextual"/>
        </w:rPr>
        <w:id w:val="-904295527"/>
        <w:docPartObj>
          <w:docPartGallery w:val="Table of Contents"/>
          <w:docPartUnique/>
        </w:docPartObj>
      </w:sdtPr>
      <w:sdtEndPr>
        <w:rPr>
          <w:b/>
          <w:bCs/>
        </w:rPr>
      </w:sdtEndPr>
      <w:sdtContent>
        <w:p w14:paraId="52AE4409" w14:textId="77777777" w:rsidR="00342B80" w:rsidRDefault="002071E6">
          <w:pPr>
            <w:pStyle w:val="TOCHeading1"/>
            <w:spacing w:line="360" w:lineRule="auto"/>
            <w:jc w:val="center"/>
            <w:rPr>
              <w:rStyle w:val="Heading1Char"/>
            </w:rPr>
          </w:pPr>
          <w:r>
            <w:rPr>
              <w:rStyle w:val="Heading1Char"/>
              <w:rFonts w:ascii="Times New Roman" w:hAnsi="Times New Roman" w:cs="Times New Roman"/>
              <w:b/>
              <w:sz w:val="36"/>
              <w:szCs w:val="36"/>
            </w:rPr>
            <w:t>Mục Lục</w:t>
          </w:r>
        </w:p>
        <w:p w14:paraId="212FD0FF" w14:textId="77777777" w:rsidR="00896530" w:rsidRDefault="002071E6">
          <w:pPr>
            <w:pStyle w:val="TOC1"/>
            <w:tabs>
              <w:tab w:val="right" w:leader="dot" w:pos="9350"/>
            </w:tabs>
            <w:rPr>
              <w:rFonts w:eastAsiaTheme="minorEastAsia"/>
              <w:noProof/>
              <w:kern w:val="0"/>
              <w14:ligatures w14:val="none"/>
            </w:rPr>
          </w:pPr>
          <w:r>
            <w:fldChar w:fldCharType="begin"/>
          </w:r>
          <w:r>
            <w:instrText xml:space="preserve"> TOC \o "1-3" \h \z \u </w:instrText>
          </w:r>
          <w:r>
            <w:fldChar w:fldCharType="separate"/>
          </w:r>
          <w:hyperlink w:anchor="_Toc150298670" w:history="1">
            <w:r w:rsidR="00896530" w:rsidRPr="00D82B05">
              <w:rPr>
                <w:rStyle w:val="Hyperlink"/>
                <w:rFonts w:ascii="Times New Roman" w:hAnsi="Times New Roman" w:cs="Times New Roman"/>
                <w:b/>
                <w:bCs/>
                <w:iCs/>
                <w:noProof/>
              </w:rPr>
              <w:t>THÔNG TIN NHÓM</w:t>
            </w:r>
            <w:r w:rsidR="00896530">
              <w:rPr>
                <w:noProof/>
                <w:webHidden/>
              </w:rPr>
              <w:tab/>
            </w:r>
            <w:r w:rsidR="00896530">
              <w:rPr>
                <w:noProof/>
                <w:webHidden/>
              </w:rPr>
              <w:fldChar w:fldCharType="begin"/>
            </w:r>
            <w:r w:rsidR="00896530">
              <w:rPr>
                <w:noProof/>
                <w:webHidden/>
              </w:rPr>
              <w:instrText xml:space="preserve"> PAGEREF _Toc150298670 \h </w:instrText>
            </w:r>
            <w:r w:rsidR="00896530">
              <w:rPr>
                <w:noProof/>
                <w:webHidden/>
              </w:rPr>
            </w:r>
            <w:r w:rsidR="00896530">
              <w:rPr>
                <w:noProof/>
                <w:webHidden/>
              </w:rPr>
              <w:fldChar w:fldCharType="separate"/>
            </w:r>
            <w:r w:rsidR="00896530">
              <w:rPr>
                <w:noProof/>
                <w:webHidden/>
              </w:rPr>
              <w:t>1</w:t>
            </w:r>
            <w:r w:rsidR="00896530">
              <w:rPr>
                <w:noProof/>
                <w:webHidden/>
              </w:rPr>
              <w:fldChar w:fldCharType="end"/>
            </w:r>
          </w:hyperlink>
        </w:p>
        <w:p w14:paraId="42718D72" w14:textId="77777777" w:rsidR="00896530" w:rsidRDefault="00896530">
          <w:pPr>
            <w:pStyle w:val="TOC1"/>
            <w:tabs>
              <w:tab w:val="right" w:leader="dot" w:pos="9350"/>
            </w:tabs>
            <w:rPr>
              <w:rFonts w:eastAsiaTheme="minorEastAsia"/>
              <w:noProof/>
              <w:kern w:val="0"/>
              <w14:ligatures w14:val="none"/>
            </w:rPr>
          </w:pPr>
          <w:hyperlink w:anchor="_Toc150298671" w:history="1">
            <w:r w:rsidRPr="00D82B05">
              <w:rPr>
                <w:rStyle w:val="Hyperlink"/>
                <w:rFonts w:ascii="Times New Roman" w:hAnsi="Times New Roman" w:cs="Times New Roman"/>
                <w:b/>
                <w:noProof/>
              </w:rPr>
              <w:t>Lời nói đầu</w:t>
            </w:r>
            <w:r>
              <w:rPr>
                <w:noProof/>
                <w:webHidden/>
              </w:rPr>
              <w:tab/>
            </w:r>
            <w:r>
              <w:rPr>
                <w:noProof/>
                <w:webHidden/>
              </w:rPr>
              <w:fldChar w:fldCharType="begin"/>
            </w:r>
            <w:r>
              <w:rPr>
                <w:noProof/>
                <w:webHidden/>
              </w:rPr>
              <w:instrText xml:space="preserve"> PAGEREF _Toc150298671 \h </w:instrText>
            </w:r>
            <w:r>
              <w:rPr>
                <w:noProof/>
                <w:webHidden/>
              </w:rPr>
            </w:r>
            <w:r>
              <w:rPr>
                <w:noProof/>
                <w:webHidden/>
              </w:rPr>
              <w:fldChar w:fldCharType="separate"/>
            </w:r>
            <w:r>
              <w:rPr>
                <w:noProof/>
                <w:webHidden/>
              </w:rPr>
              <w:t>2</w:t>
            </w:r>
            <w:r>
              <w:rPr>
                <w:noProof/>
                <w:webHidden/>
              </w:rPr>
              <w:fldChar w:fldCharType="end"/>
            </w:r>
          </w:hyperlink>
        </w:p>
        <w:p w14:paraId="194C1AD8" w14:textId="77777777" w:rsidR="00896530" w:rsidRDefault="00896530">
          <w:pPr>
            <w:pStyle w:val="TOC1"/>
            <w:tabs>
              <w:tab w:val="right" w:leader="dot" w:pos="9350"/>
            </w:tabs>
            <w:rPr>
              <w:rFonts w:eastAsiaTheme="minorEastAsia"/>
              <w:noProof/>
              <w:kern w:val="0"/>
              <w14:ligatures w14:val="none"/>
            </w:rPr>
          </w:pPr>
          <w:hyperlink w:anchor="_Toc150298672" w:history="1">
            <w:r w:rsidRPr="00D82B05">
              <w:rPr>
                <w:rStyle w:val="Hyperlink"/>
                <w:rFonts w:ascii="Times New Roman" w:hAnsi="Times New Roman" w:cs="Times New Roman"/>
                <w:b/>
                <w:noProof/>
              </w:rPr>
              <w:t>CHƯƠNG I: Báo cáo Tóm Tắt</w:t>
            </w:r>
            <w:r>
              <w:rPr>
                <w:noProof/>
                <w:webHidden/>
              </w:rPr>
              <w:tab/>
            </w:r>
            <w:r>
              <w:rPr>
                <w:noProof/>
                <w:webHidden/>
              </w:rPr>
              <w:fldChar w:fldCharType="begin"/>
            </w:r>
            <w:r>
              <w:rPr>
                <w:noProof/>
                <w:webHidden/>
              </w:rPr>
              <w:instrText xml:space="preserve"> PAGEREF _Toc150298672 \h </w:instrText>
            </w:r>
            <w:r>
              <w:rPr>
                <w:noProof/>
                <w:webHidden/>
              </w:rPr>
            </w:r>
            <w:r>
              <w:rPr>
                <w:noProof/>
                <w:webHidden/>
              </w:rPr>
              <w:fldChar w:fldCharType="separate"/>
            </w:r>
            <w:r>
              <w:rPr>
                <w:noProof/>
                <w:webHidden/>
              </w:rPr>
              <w:t>6</w:t>
            </w:r>
            <w:r>
              <w:rPr>
                <w:noProof/>
                <w:webHidden/>
              </w:rPr>
              <w:fldChar w:fldCharType="end"/>
            </w:r>
          </w:hyperlink>
        </w:p>
        <w:p w14:paraId="17AE8E70" w14:textId="77777777" w:rsidR="00896530" w:rsidRDefault="00896530">
          <w:pPr>
            <w:pStyle w:val="TOC2"/>
            <w:tabs>
              <w:tab w:val="left" w:pos="880"/>
              <w:tab w:val="right" w:leader="dot" w:pos="9350"/>
            </w:tabs>
            <w:rPr>
              <w:rFonts w:eastAsiaTheme="minorEastAsia"/>
              <w:noProof/>
              <w:kern w:val="0"/>
              <w14:ligatures w14:val="none"/>
            </w:rPr>
          </w:pPr>
          <w:hyperlink w:anchor="_Toc150298673" w:history="1">
            <w:r w:rsidRPr="00D82B05">
              <w:rPr>
                <w:rStyle w:val="Hyperlink"/>
                <w:rFonts w:ascii="Times New Roman" w:hAnsi="Times New Roman" w:cs="Times New Roman"/>
                <w:b/>
                <w:noProof/>
              </w:rPr>
              <w:t>1.1</w:t>
            </w:r>
            <w:r>
              <w:rPr>
                <w:rFonts w:eastAsiaTheme="minorEastAsia"/>
                <w:noProof/>
                <w:kern w:val="0"/>
                <w14:ligatures w14:val="none"/>
              </w:rPr>
              <w:tab/>
            </w:r>
            <w:r w:rsidRPr="00D82B05">
              <w:rPr>
                <w:rStyle w:val="Hyperlink"/>
                <w:rFonts w:ascii="Times New Roman" w:hAnsi="Times New Roman" w:cs="Times New Roman"/>
                <w:b/>
                <w:noProof/>
              </w:rPr>
              <w:t>Lý do chọn đề tài</w:t>
            </w:r>
            <w:r>
              <w:rPr>
                <w:noProof/>
                <w:webHidden/>
              </w:rPr>
              <w:tab/>
            </w:r>
            <w:r>
              <w:rPr>
                <w:noProof/>
                <w:webHidden/>
              </w:rPr>
              <w:fldChar w:fldCharType="begin"/>
            </w:r>
            <w:r>
              <w:rPr>
                <w:noProof/>
                <w:webHidden/>
              </w:rPr>
              <w:instrText xml:space="preserve"> PAGEREF _Toc150298673 \h </w:instrText>
            </w:r>
            <w:r>
              <w:rPr>
                <w:noProof/>
                <w:webHidden/>
              </w:rPr>
            </w:r>
            <w:r>
              <w:rPr>
                <w:noProof/>
                <w:webHidden/>
              </w:rPr>
              <w:fldChar w:fldCharType="separate"/>
            </w:r>
            <w:r>
              <w:rPr>
                <w:noProof/>
                <w:webHidden/>
              </w:rPr>
              <w:t>6</w:t>
            </w:r>
            <w:r>
              <w:rPr>
                <w:noProof/>
                <w:webHidden/>
              </w:rPr>
              <w:fldChar w:fldCharType="end"/>
            </w:r>
          </w:hyperlink>
        </w:p>
        <w:p w14:paraId="1E9B1A7C" w14:textId="77777777" w:rsidR="00896530" w:rsidRDefault="00896530">
          <w:pPr>
            <w:pStyle w:val="TOC2"/>
            <w:tabs>
              <w:tab w:val="left" w:pos="880"/>
              <w:tab w:val="right" w:leader="dot" w:pos="9350"/>
            </w:tabs>
            <w:rPr>
              <w:rFonts w:eastAsiaTheme="minorEastAsia"/>
              <w:noProof/>
              <w:kern w:val="0"/>
              <w14:ligatures w14:val="none"/>
            </w:rPr>
          </w:pPr>
          <w:hyperlink w:anchor="_Toc150298674" w:history="1">
            <w:r w:rsidRPr="00D82B05">
              <w:rPr>
                <w:rStyle w:val="Hyperlink"/>
                <w:rFonts w:ascii="Times New Roman" w:hAnsi="Times New Roman" w:cs="Times New Roman"/>
                <w:b/>
                <w:noProof/>
              </w:rPr>
              <w:t>1.2</w:t>
            </w:r>
            <w:r>
              <w:rPr>
                <w:rFonts w:eastAsiaTheme="minorEastAsia"/>
                <w:noProof/>
                <w:kern w:val="0"/>
                <w14:ligatures w14:val="none"/>
              </w:rPr>
              <w:tab/>
            </w:r>
            <w:r w:rsidRPr="00D82B05">
              <w:rPr>
                <w:rStyle w:val="Hyperlink"/>
                <w:rFonts w:ascii="Times New Roman" w:hAnsi="Times New Roman" w:cs="Times New Roman"/>
                <w:b/>
                <w:noProof/>
              </w:rPr>
              <w:t>Tầm quan trọng của dự án</w:t>
            </w:r>
            <w:r>
              <w:rPr>
                <w:noProof/>
                <w:webHidden/>
              </w:rPr>
              <w:tab/>
            </w:r>
            <w:r>
              <w:rPr>
                <w:noProof/>
                <w:webHidden/>
              </w:rPr>
              <w:fldChar w:fldCharType="begin"/>
            </w:r>
            <w:r>
              <w:rPr>
                <w:noProof/>
                <w:webHidden/>
              </w:rPr>
              <w:instrText xml:space="preserve"> PAGEREF _Toc150298674 \h </w:instrText>
            </w:r>
            <w:r>
              <w:rPr>
                <w:noProof/>
                <w:webHidden/>
              </w:rPr>
            </w:r>
            <w:r>
              <w:rPr>
                <w:noProof/>
                <w:webHidden/>
              </w:rPr>
              <w:fldChar w:fldCharType="separate"/>
            </w:r>
            <w:r>
              <w:rPr>
                <w:noProof/>
                <w:webHidden/>
              </w:rPr>
              <w:t>6</w:t>
            </w:r>
            <w:r>
              <w:rPr>
                <w:noProof/>
                <w:webHidden/>
              </w:rPr>
              <w:fldChar w:fldCharType="end"/>
            </w:r>
          </w:hyperlink>
        </w:p>
        <w:p w14:paraId="3F53B893" w14:textId="77777777" w:rsidR="00896530" w:rsidRDefault="00896530">
          <w:pPr>
            <w:pStyle w:val="TOC2"/>
            <w:tabs>
              <w:tab w:val="left" w:pos="880"/>
              <w:tab w:val="right" w:leader="dot" w:pos="9350"/>
            </w:tabs>
            <w:rPr>
              <w:rFonts w:eastAsiaTheme="minorEastAsia"/>
              <w:noProof/>
              <w:kern w:val="0"/>
              <w14:ligatures w14:val="none"/>
            </w:rPr>
          </w:pPr>
          <w:hyperlink w:anchor="_Toc150298675" w:history="1">
            <w:r w:rsidRPr="00D82B05">
              <w:rPr>
                <w:rStyle w:val="Hyperlink"/>
                <w:rFonts w:ascii="Times New Roman" w:hAnsi="Times New Roman" w:cs="Times New Roman"/>
                <w:b/>
                <w:noProof/>
              </w:rPr>
              <w:t>1.3</w:t>
            </w:r>
            <w:r>
              <w:rPr>
                <w:rFonts w:eastAsiaTheme="minorEastAsia"/>
                <w:noProof/>
                <w:kern w:val="0"/>
                <w14:ligatures w14:val="none"/>
              </w:rPr>
              <w:tab/>
            </w:r>
            <w:r w:rsidRPr="00D82B05">
              <w:rPr>
                <w:rStyle w:val="Hyperlink"/>
                <w:rFonts w:ascii="Times New Roman" w:hAnsi="Times New Roman" w:cs="Times New Roman"/>
                <w:b/>
                <w:noProof/>
              </w:rPr>
              <w:t>Tính ứng dụng của đề tài</w:t>
            </w:r>
            <w:r>
              <w:rPr>
                <w:noProof/>
                <w:webHidden/>
              </w:rPr>
              <w:tab/>
            </w:r>
            <w:r>
              <w:rPr>
                <w:noProof/>
                <w:webHidden/>
              </w:rPr>
              <w:fldChar w:fldCharType="begin"/>
            </w:r>
            <w:r>
              <w:rPr>
                <w:noProof/>
                <w:webHidden/>
              </w:rPr>
              <w:instrText xml:space="preserve"> PAGEREF _Toc150298675 \h </w:instrText>
            </w:r>
            <w:r>
              <w:rPr>
                <w:noProof/>
                <w:webHidden/>
              </w:rPr>
            </w:r>
            <w:r>
              <w:rPr>
                <w:noProof/>
                <w:webHidden/>
              </w:rPr>
              <w:fldChar w:fldCharType="separate"/>
            </w:r>
            <w:r>
              <w:rPr>
                <w:noProof/>
                <w:webHidden/>
              </w:rPr>
              <w:t>7</w:t>
            </w:r>
            <w:r>
              <w:rPr>
                <w:noProof/>
                <w:webHidden/>
              </w:rPr>
              <w:fldChar w:fldCharType="end"/>
            </w:r>
          </w:hyperlink>
        </w:p>
        <w:p w14:paraId="09DCBBB8" w14:textId="77777777" w:rsidR="00896530" w:rsidRDefault="00896530">
          <w:pPr>
            <w:pStyle w:val="TOC2"/>
            <w:tabs>
              <w:tab w:val="left" w:pos="880"/>
              <w:tab w:val="right" w:leader="dot" w:pos="9350"/>
            </w:tabs>
            <w:rPr>
              <w:rFonts w:eastAsiaTheme="minorEastAsia"/>
              <w:noProof/>
              <w:kern w:val="0"/>
              <w14:ligatures w14:val="none"/>
            </w:rPr>
          </w:pPr>
          <w:hyperlink w:anchor="_Toc150298676" w:history="1">
            <w:r w:rsidRPr="00D82B05">
              <w:rPr>
                <w:rStyle w:val="Hyperlink"/>
                <w:rFonts w:ascii="Times New Roman" w:hAnsi="Times New Roman" w:cs="Times New Roman"/>
                <w:b/>
                <w:noProof/>
              </w:rPr>
              <w:t>1.4</w:t>
            </w:r>
            <w:r>
              <w:rPr>
                <w:rFonts w:eastAsiaTheme="minorEastAsia"/>
                <w:noProof/>
                <w:kern w:val="0"/>
                <w14:ligatures w14:val="none"/>
              </w:rPr>
              <w:tab/>
            </w:r>
            <w:r w:rsidRPr="00D82B05">
              <w:rPr>
                <w:rStyle w:val="Hyperlink"/>
                <w:rFonts w:ascii="Times New Roman" w:hAnsi="Times New Roman" w:cs="Times New Roman"/>
                <w:b/>
                <w:noProof/>
              </w:rPr>
              <w:t>Các nội dung và giai đoạn hiện thực đề tài</w:t>
            </w:r>
            <w:r>
              <w:rPr>
                <w:noProof/>
                <w:webHidden/>
              </w:rPr>
              <w:tab/>
            </w:r>
            <w:r>
              <w:rPr>
                <w:noProof/>
                <w:webHidden/>
              </w:rPr>
              <w:fldChar w:fldCharType="begin"/>
            </w:r>
            <w:r>
              <w:rPr>
                <w:noProof/>
                <w:webHidden/>
              </w:rPr>
              <w:instrText xml:space="preserve"> PAGEREF _Toc150298676 \h </w:instrText>
            </w:r>
            <w:r>
              <w:rPr>
                <w:noProof/>
                <w:webHidden/>
              </w:rPr>
            </w:r>
            <w:r>
              <w:rPr>
                <w:noProof/>
                <w:webHidden/>
              </w:rPr>
              <w:fldChar w:fldCharType="separate"/>
            </w:r>
            <w:r>
              <w:rPr>
                <w:noProof/>
                <w:webHidden/>
              </w:rPr>
              <w:t>8</w:t>
            </w:r>
            <w:r>
              <w:rPr>
                <w:noProof/>
                <w:webHidden/>
              </w:rPr>
              <w:fldChar w:fldCharType="end"/>
            </w:r>
          </w:hyperlink>
        </w:p>
        <w:p w14:paraId="741A2CED" w14:textId="77777777" w:rsidR="00896530" w:rsidRDefault="00896530">
          <w:pPr>
            <w:pStyle w:val="TOC3"/>
            <w:tabs>
              <w:tab w:val="left" w:pos="1320"/>
              <w:tab w:val="right" w:leader="dot" w:pos="9350"/>
            </w:tabs>
            <w:rPr>
              <w:rFonts w:eastAsiaTheme="minorEastAsia"/>
              <w:noProof/>
              <w:kern w:val="0"/>
              <w14:ligatures w14:val="none"/>
            </w:rPr>
          </w:pPr>
          <w:hyperlink w:anchor="_Toc150298677" w:history="1">
            <w:r w:rsidRPr="00D82B05">
              <w:rPr>
                <w:rStyle w:val="Hyperlink"/>
                <w:rFonts w:ascii="Times New Roman" w:hAnsi="Times New Roman" w:cs="Times New Roman"/>
                <w:b/>
                <w:noProof/>
              </w:rPr>
              <w:t>1.4.1</w:t>
            </w:r>
            <w:r>
              <w:rPr>
                <w:rFonts w:eastAsiaTheme="minorEastAsia"/>
                <w:noProof/>
                <w:kern w:val="0"/>
                <w14:ligatures w14:val="none"/>
              </w:rPr>
              <w:tab/>
            </w:r>
            <w:r w:rsidRPr="00D82B05">
              <w:rPr>
                <w:rStyle w:val="Hyperlink"/>
                <w:rFonts w:ascii="Times New Roman" w:hAnsi="Times New Roman" w:cs="Times New Roman"/>
                <w:b/>
                <w:noProof/>
              </w:rPr>
              <w:t>Nội dung đề tài</w:t>
            </w:r>
            <w:r>
              <w:rPr>
                <w:noProof/>
                <w:webHidden/>
              </w:rPr>
              <w:tab/>
            </w:r>
            <w:r>
              <w:rPr>
                <w:noProof/>
                <w:webHidden/>
              </w:rPr>
              <w:fldChar w:fldCharType="begin"/>
            </w:r>
            <w:r>
              <w:rPr>
                <w:noProof/>
                <w:webHidden/>
              </w:rPr>
              <w:instrText xml:space="preserve"> PAGEREF _Toc150298677 \h </w:instrText>
            </w:r>
            <w:r>
              <w:rPr>
                <w:noProof/>
                <w:webHidden/>
              </w:rPr>
            </w:r>
            <w:r>
              <w:rPr>
                <w:noProof/>
                <w:webHidden/>
              </w:rPr>
              <w:fldChar w:fldCharType="separate"/>
            </w:r>
            <w:r>
              <w:rPr>
                <w:noProof/>
                <w:webHidden/>
              </w:rPr>
              <w:t>8</w:t>
            </w:r>
            <w:r>
              <w:rPr>
                <w:noProof/>
                <w:webHidden/>
              </w:rPr>
              <w:fldChar w:fldCharType="end"/>
            </w:r>
          </w:hyperlink>
        </w:p>
        <w:p w14:paraId="2B3A6AF2" w14:textId="77777777" w:rsidR="00896530" w:rsidRDefault="00896530">
          <w:pPr>
            <w:pStyle w:val="TOC3"/>
            <w:tabs>
              <w:tab w:val="left" w:pos="1320"/>
              <w:tab w:val="right" w:leader="dot" w:pos="9350"/>
            </w:tabs>
            <w:rPr>
              <w:rFonts w:eastAsiaTheme="minorEastAsia"/>
              <w:noProof/>
              <w:kern w:val="0"/>
              <w14:ligatures w14:val="none"/>
            </w:rPr>
          </w:pPr>
          <w:hyperlink w:anchor="_Toc150298678" w:history="1">
            <w:r w:rsidRPr="00D82B05">
              <w:rPr>
                <w:rStyle w:val="Hyperlink"/>
                <w:rFonts w:ascii="Times New Roman" w:hAnsi="Times New Roman" w:cs="Times New Roman"/>
                <w:b/>
                <w:noProof/>
              </w:rPr>
              <w:t>1.4.2</w:t>
            </w:r>
            <w:r>
              <w:rPr>
                <w:rFonts w:eastAsiaTheme="minorEastAsia"/>
                <w:noProof/>
                <w:kern w:val="0"/>
                <w14:ligatures w14:val="none"/>
              </w:rPr>
              <w:tab/>
            </w:r>
            <w:r w:rsidRPr="00D82B05">
              <w:rPr>
                <w:rStyle w:val="Hyperlink"/>
                <w:rFonts w:ascii="Times New Roman" w:hAnsi="Times New Roman" w:cs="Times New Roman"/>
                <w:b/>
                <w:noProof/>
              </w:rPr>
              <w:t>Các công cụ cụ thể dung để hiện thực đề tài</w:t>
            </w:r>
            <w:r>
              <w:rPr>
                <w:noProof/>
                <w:webHidden/>
              </w:rPr>
              <w:tab/>
            </w:r>
            <w:r>
              <w:rPr>
                <w:noProof/>
                <w:webHidden/>
              </w:rPr>
              <w:fldChar w:fldCharType="begin"/>
            </w:r>
            <w:r>
              <w:rPr>
                <w:noProof/>
                <w:webHidden/>
              </w:rPr>
              <w:instrText xml:space="preserve"> PAGEREF _Toc150298678 \h </w:instrText>
            </w:r>
            <w:r>
              <w:rPr>
                <w:noProof/>
                <w:webHidden/>
              </w:rPr>
            </w:r>
            <w:r>
              <w:rPr>
                <w:noProof/>
                <w:webHidden/>
              </w:rPr>
              <w:fldChar w:fldCharType="separate"/>
            </w:r>
            <w:r>
              <w:rPr>
                <w:noProof/>
                <w:webHidden/>
              </w:rPr>
              <w:t>8</w:t>
            </w:r>
            <w:r>
              <w:rPr>
                <w:noProof/>
                <w:webHidden/>
              </w:rPr>
              <w:fldChar w:fldCharType="end"/>
            </w:r>
          </w:hyperlink>
        </w:p>
        <w:p w14:paraId="7B25A0A6" w14:textId="77777777" w:rsidR="00896530" w:rsidRDefault="00896530">
          <w:pPr>
            <w:pStyle w:val="TOC1"/>
            <w:tabs>
              <w:tab w:val="right" w:leader="dot" w:pos="9350"/>
            </w:tabs>
            <w:rPr>
              <w:rFonts w:eastAsiaTheme="minorEastAsia"/>
              <w:noProof/>
              <w:kern w:val="0"/>
              <w14:ligatures w14:val="none"/>
            </w:rPr>
          </w:pPr>
          <w:hyperlink w:anchor="_Toc150298679" w:history="1">
            <w:r w:rsidRPr="00D82B05">
              <w:rPr>
                <w:rStyle w:val="Hyperlink"/>
                <w:rFonts w:ascii="Times New Roman" w:hAnsi="Times New Roman" w:cs="Times New Roman"/>
                <w:b/>
                <w:noProof/>
              </w:rPr>
              <w:t>CHƯƠNG II: Báo cáo Chi Tiết</w:t>
            </w:r>
            <w:r>
              <w:rPr>
                <w:noProof/>
                <w:webHidden/>
              </w:rPr>
              <w:tab/>
            </w:r>
            <w:r>
              <w:rPr>
                <w:noProof/>
                <w:webHidden/>
              </w:rPr>
              <w:fldChar w:fldCharType="begin"/>
            </w:r>
            <w:r>
              <w:rPr>
                <w:noProof/>
                <w:webHidden/>
              </w:rPr>
              <w:instrText xml:space="preserve"> PAGEREF _Toc150298679 \h </w:instrText>
            </w:r>
            <w:r>
              <w:rPr>
                <w:noProof/>
                <w:webHidden/>
              </w:rPr>
            </w:r>
            <w:r>
              <w:rPr>
                <w:noProof/>
                <w:webHidden/>
              </w:rPr>
              <w:fldChar w:fldCharType="separate"/>
            </w:r>
            <w:r>
              <w:rPr>
                <w:noProof/>
                <w:webHidden/>
              </w:rPr>
              <w:t>9</w:t>
            </w:r>
            <w:r>
              <w:rPr>
                <w:noProof/>
                <w:webHidden/>
              </w:rPr>
              <w:fldChar w:fldCharType="end"/>
            </w:r>
          </w:hyperlink>
        </w:p>
        <w:p w14:paraId="6D90FF3B" w14:textId="77777777" w:rsidR="00896530" w:rsidRDefault="00896530">
          <w:pPr>
            <w:pStyle w:val="TOC2"/>
            <w:tabs>
              <w:tab w:val="left" w:pos="880"/>
              <w:tab w:val="right" w:leader="dot" w:pos="9350"/>
            </w:tabs>
            <w:rPr>
              <w:rFonts w:eastAsiaTheme="minorEastAsia"/>
              <w:noProof/>
              <w:kern w:val="0"/>
              <w14:ligatures w14:val="none"/>
            </w:rPr>
          </w:pPr>
          <w:hyperlink w:anchor="_Toc150298680" w:history="1">
            <w:r w:rsidRPr="00D82B05">
              <w:rPr>
                <w:rStyle w:val="Hyperlink"/>
                <w:rFonts w:ascii="Times New Roman" w:hAnsi="Times New Roman" w:cs="Times New Roman"/>
                <w:b/>
                <w:noProof/>
              </w:rPr>
              <w:t>1.5</w:t>
            </w:r>
            <w:r>
              <w:rPr>
                <w:rFonts w:eastAsiaTheme="minorEastAsia"/>
                <w:noProof/>
                <w:kern w:val="0"/>
                <w14:ligatures w14:val="none"/>
              </w:rPr>
              <w:tab/>
            </w:r>
            <w:r w:rsidRPr="00D82B05">
              <w:rPr>
                <w:rStyle w:val="Hyperlink"/>
                <w:rFonts w:ascii="Times New Roman" w:hAnsi="Times New Roman" w:cs="Times New Roman"/>
                <w:b/>
                <w:noProof/>
              </w:rPr>
              <w:t>Giới thiệu về BigData</w:t>
            </w:r>
            <w:r>
              <w:rPr>
                <w:noProof/>
                <w:webHidden/>
              </w:rPr>
              <w:tab/>
            </w:r>
            <w:r>
              <w:rPr>
                <w:noProof/>
                <w:webHidden/>
              </w:rPr>
              <w:fldChar w:fldCharType="begin"/>
            </w:r>
            <w:r>
              <w:rPr>
                <w:noProof/>
                <w:webHidden/>
              </w:rPr>
              <w:instrText xml:space="preserve"> PAGEREF _Toc150298680 \h </w:instrText>
            </w:r>
            <w:r>
              <w:rPr>
                <w:noProof/>
                <w:webHidden/>
              </w:rPr>
            </w:r>
            <w:r>
              <w:rPr>
                <w:noProof/>
                <w:webHidden/>
              </w:rPr>
              <w:fldChar w:fldCharType="separate"/>
            </w:r>
            <w:r>
              <w:rPr>
                <w:noProof/>
                <w:webHidden/>
              </w:rPr>
              <w:t>9</w:t>
            </w:r>
            <w:r>
              <w:rPr>
                <w:noProof/>
                <w:webHidden/>
              </w:rPr>
              <w:fldChar w:fldCharType="end"/>
            </w:r>
          </w:hyperlink>
        </w:p>
        <w:p w14:paraId="6E9C6F3F" w14:textId="77777777" w:rsidR="00896530" w:rsidRDefault="00896530">
          <w:pPr>
            <w:pStyle w:val="TOC3"/>
            <w:tabs>
              <w:tab w:val="left" w:pos="1320"/>
              <w:tab w:val="right" w:leader="dot" w:pos="9350"/>
            </w:tabs>
            <w:rPr>
              <w:rFonts w:eastAsiaTheme="minorEastAsia"/>
              <w:noProof/>
              <w:kern w:val="0"/>
              <w14:ligatures w14:val="none"/>
            </w:rPr>
          </w:pPr>
          <w:hyperlink w:anchor="_Toc150298681" w:history="1">
            <w:r w:rsidRPr="00D82B05">
              <w:rPr>
                <w:rStyle w:val="Hyperlink"/>
                <w:rFonts w:ascii="Times New Roman" w:hAnsi="Times New Roman" w:cs="Times New Roman"/>
                <w:b/>
                <w:noProof/>
              </w:rPr>
              <w:t>1.5.1</w:t>
            </w:r>
            <w:r>
              <w:rPr>
                <w:rFonts w:eastAsiaTheme="minorEastAsia"/>
                <w:noProof/>
                <w:kern w:val="0"/>
                <w14:ligatures w14:val="none"/>
              </w:rPr>
              <w:tab/>
            </w:r>
            <w:r w:rsidRPr="00D82B05">
              <w:rPr>
                <w:rStyle w:val="Hyperlink"/>
                <w:rFonts w:ascii="Times New Roman" w:hAnsi="Times New Roman" w:cs="Times New Roman"/>
                <w:b/>
                <w:noProof/>
              </w:rPr>
              <w:t>Định nghĩa</w:t>
            </w:r>
            <w:r>
              <w:rPr>
                <w:noProof/>
                <w:webHidden/>
              </w:rPr>
              <w:tab/>
            </w:r>
            <w:r>
              <w:rPr>
                <w:noProof/>
                <w:webHidden/>
              </w:rPr>
              <w:fldChar w:fldCharType="begin"/>
            </w:r>
            <w:r>
              <w:rPr>
                <w:noProof/>
                <w:webHidden/>
              </w:rPr>
              <w:instrText xml:space="preserve"> PAGEREF _Toc150298681 \h </w:instrText>
            </w:r>
            <w:r>
              <w:rPr>
                <w:noProof/>
                <w:webHidden/>
              </w:rPr>
            </w:r>
            <w:r>
              <w:rPr>
                <w:noProof/>
                <w:webHidden/>
              </w:rPr>
              <w:fldChar w:fldCharType="separate"/>
            </w:r>
            <w:r>
              <w:rPr>
                <w:noProof/>
                <w:webHidden/>
              </w:rPr>
              <w:t>9</w:t>
            </w:r>
            <w:r>
              <w:rPr>
                <w:noProof/>
                <w:webHidden/>
              </w:rPr>
              <w:fldChar w:fldCharType="end"/>
            </w:r>
          </w:hyperlink>
        </w:p>
        <w:p w14:paraId="0264A4A0" w14:textId="77777777" w:rsidR="00896530" w:rsidRDefault="00896530">
          <w:pPr>
            <w:pStyle w:val="TOC3"/>
            <w:tabs>
              <w:tab w:val="left" w:pos="1320"/>
              <w:tab w:val="right" w:leader="dot" w:pos="9350"/>
            </w:tabs>
            <w:rPr>
              <w:rFonts w:eastAsiaTheme="minorEastAsia"/>
              <w:noProof/>
              <w:kern w:val="0"/>
              <w14:ligatures w14:val="none"/>
            </w:rPr>
          </w:pPr>
          <w:hyperlink w:anchor="_Toc150298682" w:history="1">
            <w:r w:rsidRPr="00D82B05">
              <w:rPr>
                <w:rStyle w:val="Hyperlink"/>
                <w:rFonts w:ascii="Times New Roman" w:hAnsi="Times New Roman" w:cs="Times New Roman"/>
                <w:b/>
                <w:noProof/>
              </w:rPr>
              <w:t>1.5.2</w:t>
            </w:r>
            <w:r>
              <w:rPr>
                <w:rFonts w:eastAsiaTheme="minorEastAsia"/>
                <w:noProof/>
                <w:kern w:val="0"/>
                <w14:ligatures w14:val="none"/>
              </w:rPr>
              <w:tab/>
            </w:r>
            <w:r w:rsidRPr="00D82B05">
              <w:rPr>
                <w:rStyle w:val="Hyperlink"/>
                <w:rFonts w:ascii="Times New Roman" w:hAnsi="Times New Roman" w:cs="Times New Roman"/>
                <w:b/>
                <w:noProof/>
              </w:rPr>
              <w:t>Quá trình hình thành</w:t>
            </w:r>
            <w:r>
              <w:rPr>
                <w:noProof/>
                <w:webHidden/>
              </w:rPr>
              <w:tab/>
            </w:r>
            <w:r>
              <w:rPr>
                <w:noProof/>
                <w:webHidden/>
              </w:rPr>
              <w:fldChar w:fldCharType="begin"/>
            </w:r>
            <w:r>
              <w:rPr>
                <w:noProof/>
                <w:webHidden/>
              </w:rPr>
              <w:instrText xml:space="preserve"> PAGEREF _Toc150298682 \h </w:instrText>
            </w:r>
            <w:r>
              <w:rPr>
                <w:noProof/>
                <w:webHidden/>
              </w:rPr>
            </w:r>
            <w:r>
              <w:rPr>
                <w:noProof/>
                <w:webHidden/>
              </w:rPr>
              <w:fldChar w:fldCharType="separate"/>
            </w:r>
            <w:r>
              <w:rPr>
                <w:noProof/>
                <w:webHidden/>
              </w:rPr>
              <w:t>10</w:t>
            </w:r>
            <w:r>
              <w:rPr>
                <w:noProof/>
                <w:webHidden/>
              </w:rPr>
              <w:fldChar w:fldCharType="end"/>
            </w:r>
          </w:hyperlink>
        </w:p>
        <w:p w14:paraId="6A0C2E6B" w14:textId="77777777" w:rsidR="00896530" w:rsidRDefault="00896530">
          <w:pPr>
            <w:pStyle w:val="TOC3"/>
            <w:tabs>
              <w:tab w:val="left" w:pos="1320"/>
              <w:tab w:val="right" w:leader="dot" w:pos="9350"/>
            </w:tabs>
            <w:rPr>
              <w:rFonts w:eastAsiaTheme="minorEastAsia"/>
              <w:noProof/>
              <w:kern w:val="0"/>
              <w14:ligatures w14:val="none"/>
            </w:rPr>
          </w:pPr>
          <w:hyperlink w:anchor="_Toc150298683" w:history="1">
            <w:r w:rsidRPr="00D82B05">
              <w:rPr>
                <w:rStyle w:val="Hyperlink"/>
                <w:rFonts w:ascii="Times New Roman" w:hAnsi="Times New Roman" w:cs="Times New Roman"/>
                <w:b/>
                <w:noProof/>
              </w:rPr>
              <w:t>1.5.3</w:t>
            </w:r>
            <w:r>
              <w:rPr>
                <w:rFonts w:eastAsiaTheme="minorEastAsia"/>
                <w:noProof/>
                <w:kern w:val="0"/>
                <w14:ligatures w14:val="none"/>
              </w:rPr>
              <w:tab/>
            </w:r>
            <w:r w:rsidRPr="00D82B05">
              <w:rPr>
                <w:rStyle w:val="Hyperlink"/>
                <w:rFonts w:ascii="Times New Roman" w:hAnsi="Times New Roman" w:cs="Times New Roman"/>
                <w:b/>
                <w:noProof/>
              </w:rPr>
              <w:t>Đặc trưng của BigData</w:t>
            </w:r>
            <w:r>
              <w:rPr>
                <w:noProof/>
                <w:webHidden/>
              </w:rPr>
              <w:tab/>
            </w:r>
            <w:r>
              <w:rPr>
                <w:noProof/>
                <w:webHidden/>
              </w:rPr>
              <w:fldChar w:fldCharType="begin"/>
            </w:r>
            <w:r>
              <w:rPr>
                <w:noProof/>
                <w:webHidden/>
              </w:rPr>
              <w:instrText xml:space="preserve"> PAGEREF _Toc150298683 \h </w:instrText>
            </w:r>
            <w:r>
              <w:rPr>
                <w:noProof/>
                <w:webHidden/>
              </w:rPr>
            </w:r>
            <w:r>
              <w:rPr>
                <w:noProof/>
                <w:webHidden/>
              </w:rPr>
              <w:fldChar w:fldCharType="separate"/>
            </w:r>
            <w:r>
              <w:rPr>
                <w:noProof/>
                <w:webHidden/>
              </w:rPr>
              <w:t>12</w:t>
            </w:r>
            <w:r>
              <w:rPr>
                <w:noProof/>
                <w:webHidden/>
              </w:rPr>
              <w:fldChar w:fldCharType="end"/>
            </w:r>
          </w:hyperlink>
        </w:p>
        <w:p w14:paraId="705DA3B9" w14:textId="77777777" w:rsidR="00896530" w:rsidRDefault="00896530">
          <w:pPr>
            <w:pStyle w:val="TOC3"/>
            <w:tabs>
              <w:tab w:val="left" w:pos="1320"/>
              <w:tab w:val="right" w:leader="dot" w:pos="9350"/>
            </w:tabs>
            <w:rPr>
              <w:rFonts w:eastAsiaTheme="minorEastAsia"/>
              <w:noProof/>
              <w:kern w:val="0"/>
              <w14:ligatures w14:val="none"/>
            </w:rPr>
          </w:pPr>
          <w:hyperlink w:anchor="_Toc150298684" w:history="1">
            <w:r w:rsidRPr="00D82B05">
              <w:rPr>
                <w:rStyle w:val="Hyperlink"/>
                <w:rFonts w:ascii="Times New Roman" w:hAnsi="Times New Roman" w:cs="Times New Roman"/>
                <w:b/>
                <w:noProof/>
              </w:rPr>
              <w:t>1.5.4</w:t>
            </w:r>
            <w:r>
              <w:rPr>
                <w:rFonts w:eastAsiaTheme="minorEastAsia"/>
                <w:noProof/>
                <w:kern w:val="0"/>
                <w14:ligatures w14:val="none"/>
              </w:rPr>
              <w:tab/>
            </w:r>
            <w:r w:rsidRPr="00D82B05">
              <w:rPr>
                <w:rStyle w:val="Hyperlink"/>
                <w:rFonts w:ascii="Times New Roman" w:hAnsi="Times New Roman" w:cs="Times New Roman"/>
                <w:b/>
                <w:noProof/>
              </w:rPr>
              <w:t>Phần mềm và các công cụ hỗ trợ trong lĩnh vực</w:t>
            </w:r>
            <w:r>
              <w:rPr>
                <w:noProof/>
                <w:webHidden/>
              </w:rPr>
              <w:tab/>
            </w:r>
            <w:r>
              <w:rPr>
                <w:noProof/>
                <w:webHidden/>
              </w:rPr>
              <w:fldChar w:fldCharType="begin"/>
            </w:r>
            <w:r>
              <w:rPr>
                <w:noProof/>
                <w:webHidden/>
              </w:rPr>
              <w:instrText xml:space="preserve"> PAGEREF _Toc150298684 \h </w:instrText>
            </w:r>
            <w:r>
              <w:rPr>
                <w:noProof/>
                <w:webHidden/>
              </w:rPr>
            </w:r>
            <w:r>
              <w:rPr>
                <w:noProof/>
                <w:webHidden/>
              </w:rPr>
              <w:fldChar w:fldCharType="separate"/>
            </w:r>
            <w:r>
              <w:rPr>
                <w:noProof/>
                <w:webHidden/>
              </w:rPr>
              <w:t>15</w:t>
            </w:r>
            <w:r>
              <w:rPr>
                <w:noProof/>
                <w:webHidden/>
              </w:rPr>
              <w:fldChar w:fldCharType="end"/>
            </w:r>
          </w:hyperlink>
        </w:p>
        <w:p w14:paraId="535EF3C8" w14:textId="77777777" w:rsidR="00896530" w:rsidRDefault="00896530">
          <w:pPr>
            <w:pStyle w:val="TOC3"/>
            <w:tabs>
              <w:tab w:val="left" w:pos="1320"/>
              <w:tab w:val="right" w:leader="dot" w:pos="9350"/>
            </w:tabs>
            <w:rPr>
              <w:rFonts w:eastAsiaTheme="minorEastAsia"/>
              <w:noProof/>
              <w:kern w:val="0"/>
              <w14:ligatures w14:val="none"/>
            </w:rPr>
          </w:pPr>
          <w:hyperlink w:anchor="_Toc150298685" w:history="1">
            <w:r w:rsidRPr="00D82B05">
              <w:rPr>
                <w:rStyle w:val="Hyperlink"/>
                <w:rFonts w:ascii="Times New Roman" w:hAnsi="Times New Roman" w:cs="Times New Roman"/>
                <w:b/>
                <w:noProof/>
              </w:rPr>
              <w:t>1.5.5</w:t>
            </w:r>
            <w:r>
              <w:rPr>
                <w:rFonts w:eastAsiaTheme="minorEastAsia"/>
                <w:noProof/>
                <w:kern w:val="0"/>
                <w14:ligatures w14:val="none"/>
              </w:rPr>
              <w:tab/>
            </w:r>
            <w:r w:rsidRPr="00D82B05">
              <w:rPr>
                <w:rStyle w:val="Hyperlink"/>
                <w:rFonts w:ascii="Times New Roman" w:hAnsi="Times New Roman" w:cs="Times New Roman"/>
                <w:b/>
                <w:noProof/>
              </w:rPr>
              <w:t>Ứng dụng của big data</w:t>
            </w:r>
            <w:r>
              <w:rPr>
                <w:noProof/>
                <w:webHidden/>
              </w:rPr>
              <w:tab/>
            </w:r>
            <w:r>
              <w:rPr>
                <w:noProof/>
                <w:webHidden/>
              </w:rPr>
              <w:fldChar w:fldCharType="begin"/>
            </w:r>
            <w:r>
              <w:rPr>
                <w:noProof/>
                <w:webHidden/>
              </w:rPr>
              <w:instrText xml:space="preserve"> PAGEREF _Toc150298685 \h </w:instrText>
            </w:r>
            <w:r>
              <w:rPr>
                <w:noProof/>
                <w:webHidden/>
              </w:rPr>
            </w:r>
            <w:r>
              <w:rPr>
                <w:noProof/>
                <w:webHidden/>
              </w:rPr>
              <w:fldChar w:fldCharType="separate"/>
            </w:r>
            <w:r>
              <w:rPr>
                <w:noProof/>
                <w:webHidden/>
              </w:rPr>
              <w:t>26</w:t>
            </w:r>
            <w:r>
              <w:rPr>
                <w:noProof/>
                <w:webHidden/>
              </w:rPr>
              <w:fldChar w:fldCharType="end"/>
            </w:r>
          </w:hyperlink>
        </w:p>
        <w:p w14:paraId="7CBB17FE" w14:textId="77777777" w:rsidR="00896530" w:rsidRDefault="00896530">
          <w:pPr>
            <w:pStyle w:val="TOC2"/>
            <w:tabs>
              <w:tab w:val="left" w:pos="880"/>
              <w:tab w:val="right" w:leader="dot" w:pos="9350"/>
            </w:tabs>
            <w:rPr>
              <w:rFonts w:eastAsiaTheme="minorEastAsia"/>
              <w:noProof/>
              <w:kern w:val="0"/>
              <w14:ligatures w14:val="none"/>
            </w:rPr>
          </w:pPr>
          <w:hyperlink w:anchor="_Toc150298686" w:history="1">
            <w:r w:rsidRPr="00D82B05">
              <w:rPr>
                <w:rStyle w:val="Hyperlink"/>
                <w:rFonts w:ascii="Times New Roman" w:hAnsi="Times New Roman" w:cs="Times New Roman"/>
                <w:b/>
                <w:noProof/>
              </w:rPr>
              <w:t>1.6</w:t>
            </w:r>
            <w:r>
              <w:rPr>
                <w:rFonts w:eastAsiaTheme="minorEastAsia"/>
                <w:noProof/>
                <w:kern w:val="0"/>
                <w14:ligatures w14:val="none"/>
              </w:rPr>
              <w:tab/>
            </w:r>
            <w:r w:rsidRPr="00D82B05">
              <w:rPr>
                <w:rStyle w:val="Hyperlink"/>
                <w:rFonts w:ascii="Times New Roman" w:hAnsi="Times New Roman" w:cs="Times New Roman"/>
                <w:b/>
                <w:noProof/>
              </w:rPr>
              <w:t>Những vấn đề liên quan</w:t>
            </w:r>
            <w:r>
              <w:rPr>
                <w:noProof/>
                <w:webHidden/>
              </w:rPr>
              <w:tab/>
            </w:r>
            <w:r>
              <w:rPr>
                <w:noProof/>
                <w:webHidden/>
              </w:rPr>
              <w:fldChar w:fldCharType="begin"/>
            </w:r>
            <w:r>
              <w:rPr>
                <w:noProof/>
                <w:webHidden/>
              </w:rPr>
              <w:instrText xml:space="preserve"> PAGEREF _Toc150298686 \h </w:instrText>
            </w:r>
            <w:r>
              <w:rPr>
                <w:noProof/>
                <w:webHidden/>
              </w:rPr>
            </w:r>
            <w:r>
              <w:rPr>
                <w:noProof/>
                <w:webHidden/>
              </w:rPr>
              <w:fldChar w:fldCharType="separate"/>
            </w:r>
            <w:r>
              <w:rPr>
                <w:noProof/>
                <w:webHidden/>
              </w:rPr>
              <w:t>35</w:t>
            </w:r>
            <w:r>
              <w:rPr>
                <w:noProof/>
                <w:webHidden/>
              </w:rPr>
              <w:fldChar w:fldCharType="end"/>
            </w:r>
          </w:hyperlink>
        </w:p>
        <w:p w14:paraId="30947165" w14:textId="77777777" w:rsidR="00896530" w:rsidRDefault="00896530">
          <w:pPr>
            <w:pStyle w:val="TOC3"/>
            <w:tabs>
              <w:tab w:val="left" w:pos="1320"/>
              <w:tab w:val="right" w:leader="dot" w:pos="9350"/>
            </w:tabs>
            <w:rPr>
              <w:rFonts w:eastAsiaTheme="minorEastAsia"/>
              <w:noProof/>
              <w:kern w:val="0"/>
              <w14:ligatures w14:val="none"/>
            </w:rPr>
          </w:pPr>
          <w:hyperlink w:anchor="_Toc150298687" w:history="1">
            <w:r w:rsidRPr="00D82B05">
              <w:rPr>
                <w:rStyle w:val="Hyperlink"/>
                <w:rFonts w:ascii="Times New Roman" w:hAnsi="Times New Roman" w:cs="Times New Roman"/>
                <w:b/>
                <w:noProof/>
              </w:rPr>
              <w:t>1.6.1</w:t>
            </w:r>
            <w:r>
              <w:rPr>
                <w:rFonts w:eastAsiaTheme="minorEastAsia"/>
                <w:noProof/>
                <w:kern w:val="0"/>
                <w14:ligatures w14:val="none"/>
              </w:rPr>
              <w:tab/>
            </w:r>
            <w:r w:rsidRPr="00D82B05">
              <w:rPr>
                <w:rStyle w:val="Hyperlink"/>
                <w:rFonts w:ascii="Times New Roman" w:hAnsi="Times New Roman" w:cs="Times New Roman"/>
                <w:b/>
                <w:noProof/>
              </w:rPr>
              <w:t>Đặc trưng của BigData</w:t>
            </w:r>
            <w:r>
              <w:rPr>
                <w:noProof/>
                <w:webHidden/>
              </w:rPr>
              <w:tab/>
            </w:r>
            <w:r>
              <w:rPr>
                <w:noProof/>
                <w:webHidden/>
              </w:rPr>
              <w:fldChar w:fldCharType="begin"/>
            </w:r>
            <w:r>
              <w:rPr>
                <w:noProof/>
                <w:webHidden/>
              </w:rPr>
              <w:instrText xml:space="preserve"> PAGEREF _Toc150298687 \h </w:instrText>
            </w:r>
            <w:r>
              <w:rPr>
                <w:noProof/>
                <w:webHidden/>
              </w:rPr>
            </w:r>
            <w:r>
              <w:rPr>
                <w:noProof/>
                <w:webHidden/>
              </w:rPr>
              <w:fldChar w:fldCharType="separate"/>
            </w:r>
            <w:r>
              <w:rPr>
                <w:noProof/>
                <w:webHidden/>
              </w:rPr>
              <w:t>35</w:t>
            </w:r>
            <w:r>
              <w:rPr>
                <w:noProof/>
                <w:webHidden/>
              </w:rPr>
              <w:fldChar w:fldCharType="end"/>
            </w:r>
          </w:hyperlink>
        </w:p>
        <w:p w14:paraId="49CF0EED" w14:textId="77777777" w:rsidR="00896530" w:rsidRDefault="00896530">
          <w:pPr>
            <w:pStyle w:val="TOC2"/>
            <w:tabs>
              <w:tab w:val="left" w:pos="880"/>
              <w:tab w:val="right" w:leader="dot" w:pos="9350"/>
            </w:tabs>
            <w:rPr>
              <w:rFonts w:eastAsiaTheme="minorEastAsia"/>
              <w:noProof/>
              <w:kern w:val="0"/>
              <w14:ligatures w14:val="none"/>
            </w:rPr>
          </w:pPr>
          <w:hyperlink w:anchor="_Toc150298688" w:history="1">
            <w:r w:rsidRPr="00D82B05">
              <w:rPr>
                <w:rStyle w:val="Hyperlink"/>
                <w:rFonts w:ascii="Times New Roman" w:hAnsi="Times New Roman" w:cs="Times New Roman"/>
                <w:b/>
                <w:noProof/>
              </w:rPr>
              <w:t>1.7</w:t>
            </w:r>
            <w:r>
              <w:rPr>
                <w:rFonts w:eastAsiaTheme="minorEastAsia"/>
                <w:noProof/>
                <w:kern w:val="0"/>
                <w14:ligatures w14:val="none"/>
              </w:rPr>
              <w:tab/>
            </w:r>
            <w:r w:rsidRPr="00D82B05">
              <w:rPr>
                <w:rStyle w:val="Hyperlink"/>
                <w:rFonts w:ascii="Times New Roman" w:hAnsi="Times New Roman" w:cs="Times New Roman"/>
                <w:b/>
                <w:noProof/>
              </w:rPr>
              <w:t>Big Data trong tương lai</w:t>
            </w:r>
            <w:r>
              <w:rPr>
                <w:noProof/>
                <w:webHidden/>
              </w:rPr>
              <w:tab/>
            </w:r>
            <w:r>
              <w:rPr>
                <w:noProof/>
                <w:webHidden/>
              </w:rPr>
              <w:fldChar w:fldCharType="begin"/>
            </w:r>
            <w:r>
              <w:rPr>
                <w:noProof/>
                <w:webHidden/>
              </w:rPr>
              <w:instrText xml:space="preserve"> PAGEREF _Toc150298688 \h </w:instrText>
            </w:r>
            <w:r>
              <w:rPr>
                <w:noProof/>
                <w:webHidden/>
              </w:rPr>
            </w:r>
            <w:r>
              <w:rPr>
                <w:noProof/>
                <w:webHidden/>
              </w:rPr>
              <w:fldChar w:fldCharType="separate"/>
            </w:r>
            <w:r>
              <w:rPr>
                <w:noProof/>
                <w:webHidden/>
              </w:rPr>
              <w:t>37</w:t>
            </w:r>
            <w:r>
              <w:rPr>
                <w:noProof/>
                <w:webHidden/>
              </w:rPr>
              <w:fldChar w:fldCharType="end"/>
            </w:r>
          </w:hyperlink>
        </w:p>
        <w:p w14:paraId="277C6EC5" w14:textId="77777777" w:rsidR="00896530" w:rsidRDefault="00896530">
          <w:pPr>
            <w:pStyle w:val="TOC1"/>
            <w:tabs>
              <w:tab w:val="left" w:pos="660"/>
              <w:tab w:val="right" w:leader="dot" w:pos="9350"/>
            </w:tabs>
            <w:rPr>
              <w:rFonts w:eastAsiaTheme="minorEastAsia"/>
              <w:noProof/>
              <w:kern w:val="0"/>
              <w14:ligatures w14:val="none"/>
            </w:rPr>
          </w:pPr>
          <w:hyperlink w:anchor="_Toc150298689" w:history="1">
            <w:r w:rsidRPr="00D82B05">
              <w:rPr>
                <w:rStyle w:val="Hyperlink"/>
                <w:rFonts w:ascii="Times New Roman" w:hAnsi="Times New Roman" w:cs="Times New Roman"/>
                <w:b/>
                <w:noProof/>
              </w:rPr>
              <w:t>II.</w:t>
            </w:r>
            <w:r>
              <w:rPr>
                <w:rFonts w:eastAsiaTheme="minorEastAsia"/>
                <w:noProof/>
                <w:kern w:val="0"/>
                <w14:ligatures w14:val="none"/>
              </w:rPr>
              <w:tab/>
            </w:r>
            <w:r w:rsidRPr="00D82B05">
              <w:rPr>
                <w:rStyle w:val="Hyperlink"/>
                <w:rFonts w:ascii="Times New Roman" w:hAnsi="Times New Roman" w:cs="Times New Roman"/>
                <w:b/>
                <w:noProof/>
              </w:rPr>
              <w:t>Hiện thực đề tài</w:t>
            </w:r>
            <w:r>
              <w:rPr>
                <w:noProof/>
                <w:webHidden/>
              </w:rPr>
              <w:tab/>
            </w:r>
            <w:r>
              <w:rPr>
                <w:noProof/>
                <w:webHidden/>
              </w:rPr>
              <w:fldChar w:fldCharType="begin"/>
            </w:r>
            <w:r>
              <w:rPr>
                <w:noProof/>
                <w:webHidden/>
              </w:rPr>
              <w:instrText xml:space="preserve"> PAGEREF _Toc150298689 \h </w:instrText>
            </w:r>
            <w:r>
              <w:rPr>
                <w:noProof/>
                <w:webHidden/>
              </w:rPr>
            </w:r>
            <w:r>
              <w:rPr>
                <w:noProof/>
                <w:webHidden/>
              </w:rPr>
              <w:fldChar w:fldCharType="separate"/>
            </w:r>
            <w:r>
              <w:rPr>
                <w:noProof/>
                <w:webHidden/>
              </w:rPr>
              <w:t>40</w:t>
            </w:r>
            <w:r>
              <w:rPr>
                <w:noProof/>
                <w:webHidden/>
              </w:rPr>
              <w:fldChar w:fldCharType="end"/>
            </w:r>
          </w:hyperlink>
        </w:p>
        <w:p w14:paraId="6BB238C8" w14:textId="77777777" w:rsidR="00896530" w:rsidRDefault="00896530">
          <w:pPr>
            <w:pStyle w:val="TOC2"/>
            <w:tabs>
              <w:tab w:val="left" w:pos="880"/>
              <w:tab w:val="right" w:leader="dot" w:pos="9350"/>
            </w:tabs>
            <w:rPr>
              <w:rFonts w:eastAsiaTheme="minorEastAsia"/>
              <w:noProof/>
              <w:kern w:val="0"/>
              <w14:ligatures w14:val="none"/>
            </w:rPr>
          </w:pPr>
          <w:hyperlink w:anchor="_Toc150298690" w:history="1">
            <w:r w:rsidRPr="00D82B05">
              <w:rPr>
                <w:rStyle w:val="Hyperlink"/>
                <w:rFonts w:ascii="Times New Roman" w:hAnsi="Times New Roman" w:cs="Times New Roman"/>
                <w:b/>
                <w:noProof/>
              </w:rPr>
              <w:t>2.1</w:t>
            </w:r>
            <w:r>
              <w:rPr>
                <w:rFonts w:eastAsiaTheme="minorEastAsia"/>
                <w:noProof/>
                <w:kern w:val="0"/>
                <w14:ligatures w14:val="none"/>
              </w:rPr>
              <w:tab/>
            </w:r>
            <w:r w:rsidRPr="00D82B05">
              <w:rPr>
                <w:rStyle w:val="Hyperlink"/>
                <w:rFonts w:ascii="Times New Roman" w:hAnsi="Times New Roman" w:cs="Times New Roman"/>
                <w:b/>
                <w:noProof/>
              </w:rPr>
              <w:t>Phân tích chi tiết đề tài</w:t>
            </w:r>
            <w:r>
              <w:rPr>
                <w:noProof/>
                <w:webHidden/>
              </w:rPr>
              <w:tab/>
            </w:r>
            <w:r>
              <w:rPr>
                <w:noProof/>
                <w:webHidden/>
              </w:rPr>
              <w:fldChar w:fldCharType="begin"/>
            </w:r>
            <w:r>
              <w:rPr>
                <w:noProof/>
                <w:webHidden/>
              </w:rPr>
              <w:instrText xml:space="preserve"> PAGEREF _Toc150298690 \h </w:instrText>
            </w:r>
            <w:r>
              <w:rPr>
                <w:noProof/>
                <w:webHidden/>
              </w:rPr>
            </w:r>
            <w:r>
              <w:rPr>
                <w:noProof/>
                <w:webHidden/>
              </w:rPr>
              <w:fldChar w:fldCharType="separate"/>
            </w:r>
            <w:r>
              <w:rPr>
                <w:noProof/>
                <w:webHidden/>
              </w:rPr>
              <w:t>40</w:t>
            </w:r>
            <w:r>
              <w:rPr>
                <w:noProof/>
                <w:webHidden/>
              </w:rPr>
              <w:fldChar w:fldCharType="end"/>
            </w:r>
          </w:hyperlink>
        </w:p>
        <w:p w14:paraId="2F3939DB" w14:textId="77777777" w:rsidR="00896530" w:rsidRDefault="00896530">
          <w:pPr>
            <w:pStyle w:val="TOC3"/>
            <w:tabs>
              <w:tab w:val="left" w:pos="1320"/>
              <w:tab w:val="right" w:leader="dot" w:pos="9350"/>
            </w:tabs>
            <w:rPr>
              <w:rFonts w:eastAsiaTheme="minorEastAsia"/>
              <w:noProof/>
              <w:kern w:val="0"/>
              <w14:ligatures w14:val="none"/>
            </w:rPr>
          </w:pPr>
          <w:hyperlink w:anchor="_Toc150298691" w:history="1">
            <w:r w:rsidRPr="00D82B05">
              <w:rPr>
                <w:rStyle w:val="Hyperlink"/>
                <w:rFonts w:ascii="Times New Roman" w:hAnsi="Times New Roman" w:cs="Times New Roman"/>
                <w:b/>
                <w:noProof/>
              </w:rPr>
              <w:t>2.1.1</w:t>
            </w:r>
            <w:r>
              <w:rPr>
                <w:rFonts w:eastAsiaTheme="minorEastAsia"/>
                <w:noProof/>
                <w:kern w:val="0"/>
                <w14:ligatures w14:val="none"/>
              </w:rPr>
              <w:tab/>
            </w:r>
            <w:r w:rsidRPr="00D82B05">
              <w:rPr>
                <w:rStyle w:val="Hyperlink"/>
                <w:rFonts w:ascii="Times New Roman" w:hAnsi="Times New Roman" w:cs="Times New Roman"/>
                <w:b/>
                <w:noProof/>
              </w:rPr>
              <w:t>Các giai đoạn chính</w:t>
            </w:r>
            <w:r>
              <w:rPr>
                <w:noProof/>
                <w:webHidden/>
              </w:rPr>
              <w:tab/>
            </w:r>
            <w:r>
              <w:rPr>
                <w:noProof/>
                <w:webHidden/>
              </w:rPr>
              <w:fldChar w:fldCharType="begin"/>
            </w:r>
            <w:r>
              <w:rPr>
                <w:noProof/>
                <w:webHidden/>
              </w:rPr>
              <w:instrText xml:space="preserve"> PAGEREF _Toc150298691 \h </w:instrText>
            </w:r>
            <w:r>
              <w:rPr>
                <w:noProof/>
                <w:webHidden/>
              </w:rPr>
            </w:r>
            <w:r>
              <w:rPr>
                <w:noProof/>
                <w:webHidden/>
              </w:rPr>
              <w:fldChar w:fldCharType="separate"/>
            </w:r>
            <w:r>
              <w:rPr>
                <w:noProof/>
                <w:webHidden/>
              </w:rPr>
              <w:t>40</w:t>
            </w:r>
            <w:r>
              <w:rPr>
                <w:noProof/>
                <w:webHidden/>
              </w:rPr>
              <w:fldChar w:fldCharType="end"/>
            </w:r>
          </w:hyperlink>
        </w:p>
        <w:p w14:paraId="416D614C" w14:textId="77777777" w:rsidR="00896530" w:rsidRDefault="00896530">
          <w:pPr>
            <w:pStyle w:val="TOC3"/>
            <w:tabs>
              <w:tab w:val="left" w:pos="1320"/>
              <w:tab w:val="right" w:leader="dot" w:pos="9350"/>
            </w:tabs>
            <w:rPr>
              <w:rFonts w:eastAsiaTheme="minorEastAsia"/>
              <w:noProof/>
              <w:kern w:val="0"/>
              <w14:ligatures w14:val="none"/>
            </w:rPr>
          </w:pPr>
          <w:hyperlink w:anchor="_Toc150298692" w:history="1">
            <w:r w:rsidRPr="00D82B05">
              <w:rPr>
                <w:rStyle w:val="Hyperlink"/>
                <w:rFonts w:ascii="Times New Roman" w:hAnsi="Times New Roman" w:cs="Times New Roman"/>
                <w:b/>
                <w:noProof/>
              </w:rPr>
              <w:t>2.1.2</w:t>
            </w:r>
            <w:r>
              <w:rPr>
                <w:rFonts w:eastAsiaTheme="minorEastAsia"/>
                <w:noProof/>
                <w:kern w:val="0"/>
                <w14:ligatures w14:val="none"/>
              </w:rPr>
              <w:tab/>
            </w:r>
            <w:r w:rsidRPr="00D82B05">
              <w:rPr>
                <w:rStyle w:val="Hyperlink"/>
                <w:rFonts w:ascii="Times New Roman" w:hAnsi="Times New Roman" w:cs="Times New Roman"/>
                <w:b/>
                <w:noProof/>
              </w:rPr>
              <w:t>Mục đích cuối của đề tài</w:t>
            </w:r>
            <w:r>
              <w:rPr>
                <w:noProof/>
                <w:webHidden/>
              </w:rPr>
              <w:tab/>
            </w:r>
            <w:r>
              <w:rPr>
                <w:noProof/>
                <w:webHidden/>
              </w:rPr>
              <w:fldChar w:fldCharType="begin"/>
            </w:r>
            <w:r>
              <w:rPr>
                <w:noProof/>
                <w:webHidden/>
              </w:rPr>
              <w:instrText xml:space="preserve"> PAGEREF _Toc150298692 \h </w:instrText>
            </w:r>
            <w:r>
              <w:rPr>
                <w:noProof/>
                <w:webHidden/>
              </w:rPr>
            </w:r>
            <w:r>
              <w:rPr>
                <w:noProof/>
                <w:webHidden/>
              </w:rPr>
              <w:fldChar w:fldCharType="separate"/>
            </w:r>
            <w:r>
              <w:rPr>
                <w:noProof/>
                <w:webHidden/>
              </w:rPr>
              <w:t>40</w:t>
            </w:r>
            <w:r>
              <w:rPr>
                <w:noProof/>
                <w:webHidden/>
              </w:rPr>
              <w:fldChar w:fldCharType="end"/>
            </w:r>
          </w:hyperlink>
        </w:p>
        <w:p w14:paraId="1C3A792D" w14:textId="77777777" w:rsidR="00896530" w:rsidRDefault="00896530">
          <w:pPr>
            <w:pStyle w:val="TOC2"/>
            <w:tabs>
              <w:tab w:val="left" w:pos="880"/>
              <w:tab w:val="right" w:leader="dot" w:pos="9350"/>
            </w:tabs>
            <w:rPr>
              <w:rFonts w:eastAsiaTheme="minorEastAsia"/>
              <w:noProof/>
              <w:kern w:val="0"/>
              <w14:ligatures w14:val="none"/>
            </w:rPr>
          </w:pPr>
          <w:hyperlink w:anchor="_Toc150298693" w:history="1">
            <w:r w:rsidRPr="00D82B05">
              <w:rPr>
                <w:rStyle w:val="Hyperlink"/>
                <w:rFonts w:ascii="Times New Roman" w:hAnsi="Times New Roman" w:cs="Times New Roman"/>
                <w:b/>
                <w:noProof/>
              </w:rPr>
              <w:t>2.2</w:t>
            </w:r>
            <w:r>
              <w:rPr>
                <w:rFonts w:eastAsiaTheme="minorEastAsia"/>
                <w:noProof/>
                <w:kern w:val="0"/>
                <w14:ligatures w14:val="none"/>
              </w:rPr>
              <w:tab/>
            </w:r>
            <w:r w:rsidRPr="00D82B05">
              <w:rPr>
                <w:rStyle w:val="Hyperlink"/>
                <w:rFonts w:ascii="Times New Roman" w:hAnsi="Times New Roman" w:cs="Times New Roman"/>
                <w:b/>
                <w:noProof/>
              </w:rPr>
              <w:t>Giải pháp/ công cụ hiện thực đồ án</w:t>
            </w:r>
            <w:r>
              <w:rPr>
                <w:noProof/>
                <w:webHidden/>
              </w:rPr>
              <w:tab/>
            </w:r>
            <w:r>
              <w:rPr>
                <w:noProof/>
                <w:webHidden/>
              </w:rPr>
              <w:fldChar w:fldCharType="begin"/>
            </w:r>
            <w:r>
              <w:rPr>
                <w:noProof/>
                <w:webHidden/>
              </w:rPr>
              <w:instrText xml:space="preserve"> PAGEREF _Toc150298693 \h </w:instrText>
            </w:r>
            <w:r>
              <w:rPr>
                <w:noProof/>
                <w:webHidden/>
              </w:rPr>
            </w:r>
            <w:r>
              <w:rPr>
                <w:noProof/>
                <w:webHidden/>
              </w:rPr>
              <w:fldChar w:fldCharType="separate"/>
            </w:r>
            <w:r>
              <w:rPr>
                <w:noProof/>
                <w:webHidden/>
              </w:rPr>
              <w:t>41</w:t>
            </w:r>
            <w:r>
              <w:rPr>
                <w:noProof/>
                <w:webHidden/>
              </w:rPr>
              <w:fldChar w:fldCharType="end"/>
            </w:r>
          </w:hyperlink>
        </w:p>
        <w:p w14:paraId="0A4781A7" w14:textId="77777777" w:rsidR="00896530" w:rsidRDefault="00896530">
          <w:pPr>
            <w:pStyle w:val="TOC3"/>
            <w:tabs>
              <w:tab w:val="left" w:pos="1320"/>
              <w:tab w:val="right" w:leader="dot" w:pos="9350"/>
            </w:tabs>
            <w:rPr>
              <w:rFonts w:eastAsiaTheme="minorEastAsia"/>
              <w:noProof/>
              <w:kern w:val="0"/>
              <w14:ligatures w14:val="none"/>
            </w:rPr>
          </w:pPr>
          <w:hyperlink w:anchor="_Toc150298694" w:history="1">
            <w:r w:rsidRPr="00D82B05">
              <w:rPr>
                <w:rStyle w:val="Hyperlink"/>
                <w:rFonts w:ascii="Times New Roman" w:hAnsi="Times New Roman" w:cs="Times New Roman"/>
                <w:b/>
                <w:noProof/>
              </w:rPr>
              <w:t>2.2.1</w:t>
            </w:r>
            <w:r>
              <w:rPr>
                <w:rFonts w:eastAsiaTheme="minorEastAsia"/>
                <w:noProof/>
                <w:kern w:val="0"/>
                <w14:ligatures w14:val="none"/>
              </w:rPr>
              <w:tab/>
            </w:r>
            <w:r w:rsidRPr="00D82B05">
              <w:rPr>
                <w:rStyle w:val="Hyperlink"/>
                <w:rFonts w:ascii="Times New Roman" w:hAnsi="Times New Roman" w:cs="Times New Roman"/>
                <w:b/>
                <w:noProof/>
              </w:rPr>
              <w:t>Spark SQL</w:t>
            </w:r>
            <w:r>
              <w:rPr>
                <w:noProof/>
                <w:webHidden/>
              </w:rPr>
              <w:tab/>
            </w:r>
            <w:r>
              <w:rPr>
                <w:noProof/>
                <w:webHidden/>
              </w:rPr>
              <w:fldChar w:fldCharType="begin"/>
            </w:r>
            <w:r>
              <w:rPr>
                <w:noProof/>
                <w:webHidden/>
              </w:rPr>
              <w:instrText xml:space="preserve"> PAGEREF _Toc150298694 \h </w:instrText>
            </w:r>
            <w:r>
              <w:rPr>
                <w:noProof/>
                <w:webHidden/>
              </w:rPr>
            </w:r>
            <w:r>
              <w:rPr>
                <w:noProof/>
                <w:webHidden/>
              </w:rPr>
              <w:fldChar w:fldCharType="separate"/>
            </w:r>
            <w:r>
              <w:rPr>
                <w:noProof/>
                <w:webHidden/>
              </w:rPr>
              <w:t>41</w:t>
            </w:r>
            <w:r>
              <w:rPr>
                <w:noProof/>
                <w:webHidden/>
              </w:rPr>
              <w:fldChar w:fldCharType="end"/>
            </w:r>
          </w:hyperlink>
        </w:p>
        <w:p w14:paraId="74459006" w14:textId="77777777" w:rsidR="00896530" w:rsidRDefault="00896530">
          <w:pPr>
            <w:pStyle w:val="TOC3"/>
            <w:tabs>
              <w:tab w:val="left" w:pos="1320"/>
              <w:tab w:val="right" w:leader="dot" w:pos="9350"/>
            </w:tabs>
            <w:rPr>
              <w:rFonts w:eastAsiaTheme="minorEastAsia"/>
              <w:noProof/>
              <w:kern w:val="0"/>
              <w14:ligatures w14:val="none"/>
            </w:rPr>
          </w:pPr>
          <w:hyperlink w:anchor="_Toc150298695" w:history="1">
            <w:r w:rsidRPr="00D82B05">
              <w:rPr>
                <w:rStyle w:val="Hyperlink"/>
                <w:rFonts w:ascii="Times New Roman" w:hAnsi="Times New Roman" w:cs="Times New Roman"/>
                <w:b/>
                <w:noProof/>
              </w:rPr>
              <w:t>2.2.2</w:t>
            </w:r>
            <w:r>
              <w:rPr>
                <w:rFonts w:eastAsiaTheme="minorEastAsia"/>
                <w:noProof/>
                <w:kern w:val="0"/>
                <w14:ligatures w14:val="none"/>
              </w:rPr>
              <w:tab/>
            </w:r>
            <w:r w:rsidRPr="00D82B05">
              <w:rPr>
                <w:rStyle w:val="Hyperlink"/>
                <w:rFonts w:ascii="Times New Roman" w:hAnsi="Times New Roman" w:cs="Times New Roman"/>
                <w:b/>
                <w:noProof/>
              </w:rPr>
              <w:t>Beautiful soup</w:t>
            </w:r>
            <w:r>
              <w:rPr>
                <w:noProof/>
                <w:webHidden/>
              </w:rPr>
              <w:tab/>
            </w:r>
            <w:r>
              <w:rPr>
                <w:noProof/>
                <w:webHidden/>
              </w:rPr>
              <w:fldChar w:fldCharType="begin"/>
            </w:r>
            <w:r>
              <w:rPr>
                <w:noProof/>
                <w:webHidden/>
              </w:rPr>
              <w:instrText xml:space="preserve"> PAGEREF _Toc150298695 \h </w:instrText>
            </w:r>
            <w:r>
              <w:rPr>
                <w:noProof/>
                <w:webHidden/>
              </w:rPr>
            </w:r>
            <w:r>
              <w:rPr>
                <w:noProof/>
                <w:webHidden/>
              </w:rPr>
              <w:fldChar w:fldCharType="separate"/>
            </w:r>
            <w:r>
              <w:rPr>
                <w:noProof/>
                <w:webHidden/>
              </w:rPr>
              <w:t>42</w:t>
            </w:r>
            <w:r>
              <w:rPr>
                <w:noProof/>
                <w:webHidden/>
              </w:rPr>
              <w:fldChar w:fldCharType="end"/>
            </w:r>
          </w:hyperlink>
        </w:p>
        <w:p w14:paraId="2BB32467" w14:textId="77777777" w:rsidR="00896530" w:rsidRDefault="00896530">
          <w:pPr>
            <w:pStyle w:val="TOC3"/>
            <w:tabs>
              <w:tab w:val="left" w:pos="1320"/>
              <w:tab w:val="right" w:leader="dot" w:pos="9350"/>
            </w:tabs>
            <w:rPr>
              <w:rFonts w:eastAsiaTheme="minorEastAsia"/>
              <w:noProof/>
              <w:kern w:val="0"/>
              <w14:ligatures w14:val="none"/>
            </w:rPr>
          </w:pPr>
          <w:hyperlink w:anchor="_Toc150298696" w:history="1">
            <w:r w:rsidRPr="00D82B05">
              <w:rPr>
                <w:rStyle w:val="Hyperlink"/>
                <w:rFonts w:ascii="Times New Roman" w:hAnsi="Times New Roman" w:cs="Times New Roman"/>
                <w:b/>
                <w:noProof/>
              </w:rPr>
              <w:t>2.2.3</w:t>
            </w:r>
            <w:r>
              <w:rPr>
                <w:rFonts w:eastAsiaTheme="minorEastAsia"/>
                <w:noProof/>
                <w:kern w:val="0"/>
                <w14:ligatures w14:val="none"/>
              </w:rPr>
              <w:tab/>
            </w:r>
            <w:r w:rsidRPr="00D82B05">
              <w:rPr>
                <w:rStyle w:val="Hyperlink"/>
                <w:rFonts w:ascii="Times New Roman" w:hAnsi="Times New Roman" w:cs="Times New Roman"/>
                <w:b/>
                <w:noProof/>
              </w:rPr>
              <w:t>GraphX</w:t>
            </w:r>
            <w:r>
              <w:rPr>
                <w:noProof/>
                <w:webHidden/>
              </w:rPr>
              <w:tab/>
            </w:r>
            <w:r>
              <w:rPr>
                <w:noProof/>
                <w:webHidden/>
              </w:rPr>
              <w:fldChar w:fldCharType="begin"/>
            </w:r>
            <w:r>
              <w:rPr>
                <w:noProof/>
                <w:webHidden/>
              </w:rPr>
              <w:instrText xml:space="preserve"> PAGEREF _Toc150298696 \h </w:instrText>
            </w:r>
            <w:r>
              <w:rPr>
                <w:noProof/>
                <w:webHidden/>
              </w:rPr>
            </w:r>
            <w:r>
              <w:rPr>
                <w:noProof/>
                <w:webHidden/>
              </w:rPr>
              <w:fldChar w:fldCharType="separate"/>
            </w:r>
            <w:r>
              <w:rPr>
                <w:noProof/>
                <w:webHidden/>
              </w:rPr>
              <w:t>43</w:t>
            </w:r>
            <w:r>
              <w:rPr>
                <w:noProof/>
                <w:webHidden/>
              </w:rPr>
              <w:fldChar w:fldCharType="end"/>
            </w:r>
          </w:hyperlink>
        </w:p>
        <w:p w14:paraId="12883E64" w14:textId="77777777" w:rsidR="00896530" w:rsidRDefault="00896530">
          <w:pPr>
            <w:pStyle w:val="TOC3"/>
            <w:tabs>
              <w:tab w:val="left" w:pos="1320"/>
              <w:tab w:val="right" w:leader="dot" w:pos="9350"/>
            </w:tabs>
            <w:rPr>
              <w:rFonts w:eastAsiaTheme="minorEastAsia"/>
              <w:noProof/>
              <w:kern w:val="0"/>
              <w14:ligatures w14:val="none"/>
            </w:rPr>
          </w:pPr>
          <w:hyperlink w:anchor="_Toc150298697" w:history="1">
            <w:r w:rsidRPr="00D82B05">
              <w:rPr>
                <w:rStyle w:val="Hyperlink"/>
                <w:rFonts w:ascii="Times New Roman" w:hAnsi="Times New Roman" w:cs="Times New Roman"/>
                <w:b/>
                <w:noProof/>
              </w:rPr>
              <w:t>2.2.4</w:t>
            </w:r>
            <w:r>
              <w:rPr>
                <w:rFonts w:eastAsiaTheme="minorEastAsia"/>
                <w:noProof/>
                <w:kern w:val="0"/>
                <w14:ligatures w14:val="none"/>
              </w:rPr>
              <w:tab/>
            </w:r>
            <w:r w:rsidRPr="00D82B05">
              <w:rPr>
                <w:rStyle w:val="Hyperlink"/>
                <w:rFonts w:ascii="Times New Roman" w:hAnsi="Times New Roman" w:cs="Times New Roman"/>
                <w:b/>
                <w:noProof/>
              </w:rPr>
              <w:t>MLlib Pipeline</w:t>
            </w:r>
            <w:r>
              <w:rPr>
                <w:noProof/>
                <w:webHidden/>
              </w:rPr>
              <w:tab/>
            </w:r>
            <w:r>
              <w:rPr>
                <w:noProof/>
                <w:webHidden/>
              </w:rPr>
              <w:fldChar w:fldCharType="begin"/>
            </w:r>
            <w:r>
              <w:rPr>
                <w:noProof/>
                <w:webHidden/>
              </w:rPr>
              <w:instrText xml:space="preserve"> PAGEREF _Toc150298697 \h </w:instrText>
            </w:r>
            <w:r>
              <w:rPr>
                <w:noProof/>
                <w:webHidden/>
              </w:rPr>
            </w:r>
            <w:r>
              <w:rPr>
                <w:noProof/>
                <w:webHidden/>
              </w:rPr>
              <w:fldChar w:fldCharType="separate"/>
            </w:r>
            <w:r>
              <w:rPr>
                <w:noProof/>
                <w:webHidden/>
              </w:rPr>
              <w:t>44</w:t>
            </w:r>
            <w:r>
              <w:rPr>
                <w:noProof/>
                <w:webHidden/>
              </w:rPr>
              <w:fldChar w:fldCharType="end"/>
            </w:r>
          </w:hyperlink>
        </w:p>
        <w:p w14:paraId="0FCE33EF" w14:textId="77777777" w:rsidR="00896530" w:rsidRDefault="00896530">
          <w:pPr>
            <w:pStyle w:val="TOC3"/>
            <w:tabs>
              <w:tab w:val="left" w:pos="1320"/>
              <w:tab w:val="right" w:leader="dot" w:pos="9350"/>
            </w:tabs>
            <w:rPr>
              <w:rFonts w:eastAsiaTheme="minorEastAsia"/>
              <w:noProof/>
              <w:kern w:val="0"/>
              <w14:ligatures w14:val="none"/>
            </w:rPr>
          </w:pPr>
          <w:hyperlink w:anchor="_Toc150298698" w:history="1">
            <w:r w:rsidRPr="00D82B05">
              <w:rPr>
                <w:rStyle w:val="Hyperlink"/>
                <w:rFonts w:ascii="Times New Roman" w:hAnsi="Times New Roman" w:cs="Times New Roman"/>
                <w:b/>
                <w:noProof/>
              </w:rPr>
              <w:t>2.2.5</w:t>
            </w:r>
            <w:r>
              <w:rPr>
                <w:rFonts w:eastAsiaTheme="minorEastAsia"/>
                <w:noProof/>
                <w:kern w:val="0"/>
                <w14:ligatures w14:val="none"/>
              </w:rPr>
              <w:tab/>
            </w:r>
            <w:r w:rsidRPr="00D82B05">
              <w:rPr>
                <w:rStyle w:val="Hyperlink"/>
                <w:rFonts w:ascii="Times New Roman" w:hAnsi="Times New Roman" w:cs="Times New Roman"/>
                <w:b/>
                <w:noProof/>
              </w:rPr>
              <w:t>Postgre SQL</w:t>
            </w:r>
            <w:r>
              <w:rPr>
                <w:noProof/>
                <w:webHidden/>
              </w:rPr>
              <w:tab/>
            </w:r>
            <w:r>
              <w:rPr>
                <w:noProof/>
                <w:webHidden/>
              </w:rPr>
              <w:fldChar w:fldCharType="begin"/>
            </w:r>
            <w:r>
              <w:rPr>
                <w:noProof/>
                <w:webHidden/>
              </w:rPr>
              <w:instrText xml:space="preserve"> PAGEREF _Toc150298698 \h </w:instrText>
            </w:r>
            <w:r>
              <w:rPr>
                <w:noProof/>
                <w:webHidden/>
              </w:rPr>
            </w:r>
            <w:r>
              <w:rPr>
                <w:noProof/>
                <w:webHidden/>
              </w:rPr>
              <w:fldChar w:fldCharType="separate"/>
            </w:r>
            <w:r>
              <w:rPr>
                <w:noProof/>
                <w:webHidden/>
              </w:rPr>
              <w:t>44</w:t>
            </w:r>
            <w:r>
              <w:rPr>
                <w:noProof/>
                <w:webHidden/>
              </w:rPr>
              <w:fldChar w:fldCharType="end"/>
            </w:r>
          </w:hyperlink>
        </w:p>
        <w:p w14:paraId="74AB14BD" w14:textId="77777777" w:rsidR="00896530" w:rsidRDefault="00896530">
          <w:pPr>
            <w:pStyle w:val="TOC2"/>
            <w:tabs>
              <w:tab w:val="left" w:pos="880"/>
              <w:tab w:val="right" w:leader="dot" w:pos="9350"/>
            </w:tabs>
            <w:rPr>
              <w:rFonts w:eastAsiaTheme="minorEastAsia"/>
              <w:noProof/>
              <w:kern w:val="0"/>
              <w14:ligatures w14:val="none"/>
            </w:rPr>
          </w:pPr>
          <w:hyperlink w:anchor="_Toc150298699" w:history="1">
            <w:r w:rsidRPr="00D82B05">
              <w:rPr>
                <w:rStyle w:val="Hyperlink"/>
                <w:rFonts w:ascii="Times New Roman" w:hAnsi="Times New Roman" w:cs="Times New Roman"/>
                <w:b/>
                <w:noProof/>
              </w:rPr>
              <w:t>2.3</w:t>
            </w:r>
            <w:r>
              <w:rPr>
                <w:rFonts w:eastAsiaTheme="minorEastAsia"/>
                <w:noProof/>
                <w:kern w:val="0"/>
                <w14:ligatures w14:val="none"/>
              </w:rPr>
              <w:tab/>
            </w:r>
            <w:r w:rsidRPr="00D82B05">
              <w:rPr>
                <w:rStyle w:val="Hyperlink"/>
                <w:rFonts w:ascii="Times New Roman" w:hAnsi="Times New Roman" w:cs="Times New Roman"/>
                <w:b/>
                <w:noProof/>
              </w:rPr>
              <w:t>Mô hình giải pháp</w:t>
            </w:r>
            <w:r>
              <w:rPr>
                <w:noProof/>
                <w:webHidden/>
              </w:rPr>
              <w:tab/>
            </w:r>
            <w:r>
              <w:rPr>
                <w:noProof/>
                <w:webHidden/>
              </w:rPr>
              <w:fldChar w:fldCharType="begin"/>
            </w:r>
            <w:r>
              <w:rPr>
                <w:noProof/>
                <w:webHidden/>
              </w:rPr>
              <w:instrText xml:space="preserve"> PAGEREF _Toc150298699 \h </w:instrText>
            </w:r>
            <w:r>
              <w:rPr>
                <w:noProof/>
                <w:webHidden/>
              </w:rPr>
            </w:r>
            <w:r>
              <w:rPr>
                <w:noProof/>
                <w:webHidden/>
              </w:rPr>
              <w:fldChar w:fldCharType="separate"/>
            </w:r>
            <w:r>
              <w:rPr>
                <w:noProof/>
                <w:webHidden/>
              </w:rPr>
              <w:t>45</w:t>
            </w:r>
            <w:r>
              <w:rPr>
                <w:noProof/>
                <w:webHidden/>
              </w:rPr>
              <w:fldChar w:fldCharType="end"/>
            </w:r>
          </w:hyperlink>
        </w:p>
        <w:p w14:paraId="62478A59" w14:textId="77777777" w:rsidR="00896530" w:rsidRDefault="00896530">
          <w:pPr>
            <w:pStyle w:val="TOC2"/>
            <w:tabs>
              <w:tab w:val="left" w:pos="880"/>
              <w:tab w:val="right" w:leader="dot" w:pos="9350"/>
            </w:tabs>
            <w:rPr>
              <w:rFonts w:eastAsiaTheme="minorEastAsia"/>
              <w:noProof/>
              <w:kern w:val="0"/>
              <w14:ligatures w14:val="none"/>
            </w:rPr>
          </w:pPr>
          <w:hyperlink w:anchor="_Toc150298700" w:history="1">
            <w:r w:rsidRPr="00D82B05">
              <w:rPr>
                <w:rStyle w:val="Hyperlink"/>
                <w:rFonts w:ascii="Times New Roman" w:hAnsi="Times New Roman" w:cs="Times New Roman"/>
                <w:b/>
                <w:noProof/>
              </w:rPr>
              <w:t>2.4</w:t>
            </w:r>
            <w:r>
              <w:rPr>
                <w:rFonts w:eastAsiaTheme="minorEastAsia"/>
                <w:noProof/>
                <w:kern w:val="0"/>
                <w14:ligatures w14:val="none"/>
              </w:rPr>
              <w:tab/>
            </w:r>
            <w:r w:rsidRPr="00D82B05">
              <w:rPr>
                <w:rStyle w:val="Hyperlink"/>
                <w:rFonts w:ascii="Times New Roman" w:hAnsi="Times New Roman" w:cs="Times New Roman"/>
                <w:b/>
                <w:noProof/>
              </w:rPr>
              <w:t>Hiện thực giải pháp</w:t>
            </w:r>
            <w:r>
              <w:rPr>
                <w:noProof/>
                <w:webHidden/>
              </w:rPr>
              <w:tab/>
            </w:r>
            <w:r>
              <w:rPr>
                <w:noProof/>
                <w:webHidden/>
              </w:rPr>
              <w:fldChar w:fldCharType="begin"/>
            </w:r>
            <w:r>
              <w:rPr>
                <w:noProof/>
                <w:webHidden/>
              </w:rPr>
              <w:instrText xml:space="preserve"> PAGEREF _Toc150298700 \h </w:instrText>
            </w:r>
            <w:r>
              <w:rPr>
                <w:noProof/>
                <w:webHidden/>
              </w:rPr>
            </w:r>
            <w:r>
              <w:rPr>
                <w:noProof/>
                <w:webHidden/>
              </w:rPr>
              <w:fldChar w:fldCharType="separate"/>
            </w:r>
            <w:r>
              <w:rPr>
                <w:noProof/>
                <w:webHidden/>
              </w:rPr>
              <w:t>45</w:t>
            </w:r>
            <w:r>
              <w:rPr>
                <w:noProof/>
                <w:webHidden/>
              </w:rPr>
              <w:fldChar w:fldCharType="end"/>
            </w:r>
          </w:hyperlink>
        </w:p>
        <w:p w14:paraId="6D93638D" w14:textId="77777777" w:rsidR="00896530" w:rsidRDefault="00896530">
          <w:pPr>
            <w:pStyle w:val="TOC3"/>
            <w:tabs>
              <w:tab w:val="left" w:pos="1320"/>
              <w:tab w:val="right" w:leader="dot" w:pos="9350"/>
            </w:tabs>
            <w:rPr>
              <w:rFonts w:eastAsiaTheme="minorEastAsia"/>
              <w:noProof/>
              <w:kern w:val="0"/>
              <w14:ligatures w14:val="none"/>
            </w:rPr>
          </w:pPr>
          <w:hyperlink w:anchor="_Toc150298701" w:history="1">
            <w:r w:rsidRPr="00D82B05">
              <w:rPr>
                <w:rStyle w:val="Hyperlink"/>
                <w:rFonts w:ascii="Times New Roman" w:hAnsi="Times New Roman" w:cs="Times New Roman"/>
                <w:b/>
                <w:noProof/>
              </w:rPr>
              <w:t>2.4.1</w:t>
            </w:r>
            <w:r>
              <w:rPr>
                <w:rFonts w:eastAsiaTheme="minorEastAsia"/>
                <w:noProof/>
                <w:kern w:val="0"/>
                <w14:ligatures w14:val="none"/>
              </w:rPr>
              <w:tab/>
            </w:r>
            <w:r w:rsidRPr="00D82B05">
              <w:rPr>
                <w:rStyle w:val="Hyperlink"/>
                <w:rFonts w:ascii="Times New Roman" w:hAnsi="Times New Roman" w:cs="Times New Roman"/>
                <w:b/>
                <w:noProof/>
              </w:rPr>
              <w:t>Cài đặt Spark</w:t>
            </w:r>
            <w:r>
              <w:rPr>
                <w:noProof/>
                <w:webHidden/>
              </w:rPr>
              <w:tab/>
            </w:r>
            <w:r>
              <w:rPr>
                <w:noProof/>
                <w:webHidden/>
              </w:rPr>
              <w:fldChar w:fldCharType="begin"/>
            </w:r>
            <w:r>
              <w:rPr>
                <w:noProof/>
                <w:webHidden/>
              </w:rPr>
              <w:instrText xml:space="preserve"> PAGEREF _Toc150298701 \h </w:instrText>
            </w:r>
            <w:r>
              <w:rPr>
                <w:noProof/>
                <w:webHidden/>
              </w:rPr>
            </w:r>
            <w:r>
              <w:rPr>
                <w:noProof/>
                <w:webHidden/>
              </w:rPr>
              <w:fldChar w:fldCharType="separate"/>
            </w:r>
            <w:r>
              <w:rPr>
                <w:noProof/>
                <w:webHidden/>
              </w:rPr>
              <w:t>45</w:t>
            </w:r>
            <w:r>
              <w:rPr>
                <w:noProof/>
                <w:webHidden/>
              </w:rPr>
              <w:fldChar w:fldCharType="end"/>
            </w:r>
          </w:hyperlink>
        </w:p>
        <w:p w14:paraId="4A5F15A7" w14:textId="77777777" w:rsidR="00896530" w:rsidRDefault="00896530">
          <w:pPr>
            <w:pStyle w:val="TOC3"/>
            <w:tabs>
              <w:tab w:val="left" w:pos="1320"/>
              <w:tab w:val="right" w:leader="dot" w:pos="9350"/>
            </w:tabs>
            <w:rPr>
              <w:rFonts w:eastAsiaTheme="minorEastAsia"/>
              <w:noProof/>
              <w:kern w:val="0"/>
              <w14:ligatures w14:val="none"/>
            </w:rPr>
          </w:pPr>
          <w:hyperlink w:anchor="_Toc150298702" w:history="1">
            <w:r w:rsidRPr="00D82B05">
              <w:rPr>
                <w:rStyle w:val="Hyperlink"/>
                <w:rFonts w:ascii="Times New Roman" w:hAnsi="Times New Roman" w:cs="Times New Roman"/>
                <w:b/>
                <w:noProof/>
              </w:rPr>
              <w:t>2.4.2</w:t>
            </w:r>
            <w:r>
              <w:rPr>
                <w:rFonts w:eastAsiaTheme="minorEastAsia"/>
                <w:noProof/>
                <w:kern w:val="0"/>
                <w14:ligatures w14:val="none"/>
              </w:rPr>
              <w:tab/>
            </w:r>
            <w:r w:rsidRPr="00D82B05">
              <w:rPr>
                <w:rStyle w:val="Hyperlink"/>
                <w:rFonts w:ascii="Times New Roman" w:hAnsi="Times New Roman" w:cs="Times New Roman"/>
                <w:b/>
                <w:noProof/>
              </w:rPr>
              <w:t>Cài đặt Jupyter notebook</w:t>
            </w:r>
            <w:r>
              <w:rPr>
                <w:noProof/>
                <w:webHidden/>
              </w:rPr>
              <w:tab/>
            </w:r>
            <w:r>
              <w:rPr>
                <w:noProof/>
                <w:webHidden/>
              </w:rPr>
              <w:fldChar w:fldCharType="begin"/>
            </w:r>
            <w:r>
              <w:rPr>
                <w:noProof/>
                <w:webHidden/>
              </w:rPr>
              <w:instrText xml:space="preserve"> PAGEREF _Toc150298702 \h </w:instrText>
            </w:r>
            <w:r>
              <w:rPr>
                <w:noProof/>
                <w:webHidden/>
              </w:rPr>
            </w:r>
            <w:r>
              <w:rPr>
                <w:noProof/>
                <w:webHidden/>
              </w:rPr>
              <w:fldChar w:fldCharType="separate"/>
            </w:r>
            <w:r>
              <w:rPr>
                <w:noProof/>
                <w:webHidden/>
              </w:rPr>
              <w:t>49</w:t>
            </w:r>
            <w:r>
              <w:rPr>
                <w:noProof/>
                <w:webHidden/>
              </w:rPr>
              <w:fldChar w:fldCharType="end"/>
            </w:r>
          </w:hyperlink>
        </w:p>
        <w:p w14:paraId="3CCE8434" w14:textId="77777777" w:rsidR="00896530" w:rsidRDefault="00896530">
          <w:pPr>
            <w:pStyle w:val="TOC3"/>
            <w:tabs>
              <w:tab w:val="left" w:pos="1320"/>
              <w:tab w:val="right" w:leader="dot" w:pos="9350"/>
            </w:tabs>
            <w:rPr>
              <w:rFonts w:eastAsiaTheme="minorEastAsia"/>
              <w:noProof/>
              <w:kern w:val="0"/>
              <w14:ligatures w14:val="none"/>
            </w:rPr>
          </w:pPr>
          <w:hyperlink w:anchor="_Toc150298703" w:history="1">
            <w:r w:rsidRPr="00D82B05">
              <w:rPr>
                <w:rStyle w:val="Hyperlink"/>
                <w:rFonts w:ascii="Times New Roman" w:hAnsi="Times New Roman" w:cs="Times New Roman"/>
                <w:b/>
                <w:noProof/>
              </w:rPr>
              <w:t>2.4.3</w:t>
            </w:r>
            <w:r>
              <w:rPr>
                <w:rFonts w:eastAsiaTheme="minorEastAsia"/>
                <w:noProof/>
                <w:kern w:val="0"/>
                <w14:ligatures w14:val="none"/>
              </w:rPr>
              <w:tab/>
            </w:r>
            <w:r w:rsidRPr="00D82B05">
              <w:rPr>
                <w:rStyle w:val="Hyperlink"/>
                <w:rFonts w:ascii="Times New Roman" w:hAnsi="Times New Roman" w:cs="Times New Roman"/>
                <w:b/>
                <w:noProof/>
              </w:rPr>
              <w:t>Cài đặt Beautiful soup</w:t>
            </w:r>
            <w:r>
              <w:rPr>
                <w:noProof/>
                <w:webHidden/>
              </w:rPr>
              <w:tab/>
            </w:r>
            <w:r>
              <w:rPr>
                <w:noProof/>
                <w:webHidden/>
              </w:rPr>
              <w:fldChar w:fldCharType="begin"/>
            </w:r>
            <w:r>
              <w:rPr>
                <w:noProof/>
                <w:webHidden/>
              </w:rPr>
              <w:instrText xml:space="preserve"> PAGEREF _Toc150298703 \h </w:instrText>
            </w:r>
            <w:r>
              <w:rPr>
                <w:noProof/>
                <w:webHidden/>
              </w:rPr>
            </w:r>
            <w:r>
              <w:rPr>
                <w:noProof/>
                <w:webHidden/>
              </w:rPr>
              <w:fldChar w:fldCharType="separate"/>
            </w:r>
            <w:r>
              <w:rPr>
                <w:noProof/>
                <w:webHidden/>
              </w:rPr>
              <w:t>50</w:t>
            </w:r>
            <w:r>
              <w:rPr>
                <w:noProof/>
                <w:webHidden/>
              </w:rPr>
              <w:fldChar w:fldCharType="end"/>
            </w:r>
          </w:hyperlink>
        </w:p>
        <w:p w14:paraId="59B2A53E" w14:textId="77777777" w:rsidR="00896530" w:rsidRDefault="00896530">
          <w:pPr>
            <w:pStyle w:val="TOC3"/>
            <w:tabs>
              <w:tab w:val="left" w:pos="1320"/>
              <w:tab w:val="right" w:leader="dot" w:pos="9350"/>
            </w:tabs>
            <w:rPr>
              <w:rFonts w:eastAsiaTheme="minorEastAsia"/>
              <w:noProof/>
              <w:kern w:val="0"/>
              <w14:ligatures w14:val="none"/>
            </w:rPr>
          </w:pPr>
          <w:hyperlink w:anchor="_Toc150298704" w:history="1">
            <w:r w:rsidRPr="00D82B05">
              <w:rPr>
                <w:rStyle w:val="Hyperlink"/>
                <w:rFonts w:ascii="Times New Roman" w:hAnsi="Times New Roman" w:cs="Times New Roman"/>
                <w:b/>
                <w:noProof/>
              </w:rPr>
              <w:t>2.4.4</w:t>
            </w:r>
            <w:r>
              <w:rPr>
                <w:rFonts w:eastAsiaTheme="minorEastAsia"/>
                <w:noProof/>
                <w:kern w:val="0"/>
                <w14:ligatures w14:val="none"/>
              </w:rPr>
              <w:tab/>
            </w:r>
            <w:r w:rsidRPr="00D82B05">
              <w:rPr>
                <w:rStyle w:val="Hyperlink"/>
                <w:rFonts w:ascii="Times New Roman" w:hAnsi="Times New Roman" w:cs="Times New Roman"/>
                <w:b/>
                <w:noProof/>
              </w:rPr>
              <w:t>Cài đặt PostgreSQL</w:t>
            </w:r>
            <w:r>
              <w:rPr>
                <w:noProof/>
                <w:webHidden/>
              </w:rPr>
              <w:tab/>
            </w:r>
            <w:r>
              <w:rPr>
                <w:noProof/>
                <w:webHidden/>
              </w:rPr>
              <w:fldChar w:fldCharType="begin"/>
            </w:r>
            <w:r>
              <w:rPr>
                <w:noProof/>
                <w:webHidden/>
              </w:rPr>
              <w:instrText xml:space="preserve"> PAGEREF _Toc150298704 \h </w:instrText>
            </w:r>
            <w:r>
              <w:rPr>
                <w:noProof/>
                <w:webHidden/>
              </w:rPr>
            </w:r>
            <w:r>
              <w:rPr>
                <w:noProof/>
                <w:webHidden/>
              </w:rPr>
              <w:fldChar w:fldCharType="separate"/>
            </w:r>
            <w:r>
              <w:rPr>
                <w:noProof/>
                <w:webHidden/>
              </w:rPr>
              <w:t>50</w:t>
            </w:r>
            <w:r>
              <w:rPr>
                <w:noProof/>
                <w:webHidden/>
              </w:rPr>
              <w:fldChar w:fldCharType="end"/>
            </w:r>
          </w:hyperlink>
        </w:p>
        <w:p w14:paraId="357A1A02" w14:textId="77777777" w:rsidR="00896530" w:rsidRDefault="00896530">
          <w:pPr>
            <w:pStyle w:val="TOC3"/>
            <w:tabs>
              <w:tab w:val="left" w:pos="1320"/>
              <w:tab w:val="right" w:leader="dot" w:pos="9350"/>
            </w:tabs>
            <w:rPr>
              <w:rFonts w:eastAsiaTheme="minorEastAsia"/>
              <w:noProof/>
              <w:kern w:val="0"/>
              <w14:ligatures w14:val="none"/>
            </w:rPr>
          </w:pPr>
          <w:hyperlink w:anchor="_Toc150298705" w:history="1">
            <w:r w:rsidRPr="00D82B05">
              <w:rPr>
                <w:rStyle w:val="Hyperlink"/>
                <w:rFonts w:ascii="Times New Roman" w:hAnsi="Times New Roman" w:cs="Times New Roman"/>
                <w:b/>
                <w:noProof/>
              </w:rPr>
              <w:t>2.4.5</w:t>
            </w:r>
            <w:r>
              <w:rPr>
                <w:rFonts w:eastAsiaTheme="minorEastAsia"/>
                <w:noProof/>
                <w:kern w:val="0"/>
                <w14:ligatures w14:val="none"/>
              </w:rPr>
              <w:tab/>
            </w:r>
            <w:r w:rsidRPr="00D82B05">
              <w:rPr>
                <w:rStyle w:val="Hyperlink"/>
                <w:rFonts w:ascii="Times New Roman" w:hAnsi="Times New Roman" w:cs="Times New Roman"/>
                <w:b/>
                <w:noProof/>
              </w:rPr>
              <w:t>Cài đặt các thư viện cần thiết</w:t>
            </w:r>
            <w:r>
              <w:rPr>
                <w:noProof/>
                <w:webHidden/>
              </w:rPr>
              <w:tab/>
            </w:r>
            <w:r>
              <w:rPr>
                <w:noProof/>
                <w:webHidden/>
              </w:rPr>
              <w:fldChar w:fldCharType="begin"/>
            </w:r>
            <w:r>
              <w:rPr>
                <w:noProof/>
                <w:webHidden/>
              </w:rPr>
              <w:instrText xml:space="preserve"> PAGEREF _Toc150298705 \h </w:instrText>
            </w:r>
            <w:r>
              <w:rPr>
                <w:noProof/>
                <w:webHidden/>
              </w:rPr>
            </w:r>
            <w:r>
              <w:rPr>
                <w:noProof/>
                <w:webHidden/>
              </w:rPr>
              <w:fldChar w:fldCharType="separate"/>
            </w:r>
            <w:r>
              <w:rPr>
                <w:noProof/>
                <w:webHidden/>
              </w:rPr>
              <w:t>52</w:t>
            </w:r>
            <w:r>
              <w:rPr>
                <w:noProof/>
                <w:webHidden/>
              </w:rPr>
              <w:fldChar w:fldCharType="end"/>
            </w:r>
          </w:hyperlink>
        </w:p>
        <w:p w14:paraId="28449A71" w14:textId="77777777" w:rsidR="00896530" w:rsidRDefault="00896530">
          <w:pPr>
            <w:pStyle w:val="TOC3"/>
            <w:tabs>
              <w:tab w:val="left" w:pos="1320"/>
              <w:tab w:val="right" w:leader="dot" w:pos="9350"/>
            </w:tabs>
            <w:rPr>
              <w:rFonts w:eastAsiaTheme="minorEastAsia"/>
              <w:noProof/>
              <w:kern w:val="0"/>
              <w14:ligatures w14:val="none"/>
            </w:rPr>
          </w:pPr>
          <w:hyperlink w:anchor="_Toc150298706" w:history="1">
            <w:r w:rsidRPr="00D82B05">
              <w:rPr>
                <w:rStyle w:val="Hyperlink"/>
                <w:rFonts w:ascii="Times New Roman" w:hAnsi="Times New Roman" w:cs="Times New Roman"/>
                <w:b/>
                <w:noProof/>
              </w:rPr>
              <w:t>2.4.6</w:t>
            </w:r>
            <w:r>
              <w:rPr>
                <w:rFonts w:eastAsiaTheme="minorEastAsia"/>
                <w:noProof/>
                <w:kern w:val="0"/>
                <w14:ligatures w14:val="none"/>
              </w:rPr>
              <w:tab/>
            </w:r>
            <w:r w:rsidRPr="00D82B05">
              <w:rPr>
                <w:rStyle w:val="Hyperlink"/>
                <w:rFonts w:ascii="Times New Roman" w:hAnsi="Times New Roman" w:cs="Times New Roman"/>
                <w:b/>
                <w:noProof/>
              </w:rPr>
              <w:t>Xây dựng hệ thống quét web</w:t>
            </w:r>
            <w:r>
              <w:rPr>
                <w:noProof/>
                <w:webHidden/>
              </w:rPr>
              <w:tab/>
            </w:r>
            <w:r>
              <w:rPr>
                <w:noProof/>
                <w:webHidden/>
              </w:rPr>
              <w:fldChar w:fldCharType="begin"/>
            </w:r>
            <w:r>
              <w:rPr>
                <w:noProof/>
                <w:webHidden/>
              </w:rPr>
              <w:instrText xml:space="preserve"> PAGEREF _Toc150298706 \h </w:instrText>
            </w:r>
            <w:r>
              <w:rPr>
                <w:noProof/>
                <w:webHidden/>
              </w:rPr>
            </w:r>
            <w:r>
              <w:rPr>
                <w:noProof/>
                <w:webHidden/>
              </w:rPr>
              <w:fldChar w:fldCharType="separate"/>
            </w:r>
            <w:r>
              <w:rPr>
                <w:noProof/>
                <w:webHidden/>
              </w:rPr>
              <w:t>52</w:t>
            </w:r>
            <w:r>
              <w:rPr>
                <w:noProof/>
                <w:webHidden/>
              </w:rPr>
              <w:fldChar w:fldCharType="end"/>
            </w:r>
          </w:hyperlink>
        </w:p>
        <w:p w14:paraId="6AE5A11D" w14:textId="77777777" w:rsidR="00896530" w:rsidRDefault="00896530">
          <w:pPr>
            <w:pStyle w:val="TOC3"/>
            <w:tabs>
              <w:tab w:val="left" w:pos="1320"/>
              <w:tab w:val="right" w:leader="dot" w:pos="9350"/>
            </w:tabs>
            <w:rPr>
              <w:rFonts w:eastAsiaTheme="minorEastAsia"/>
              <w:noProof/>
              <w:kern w:val="0"/>
              <w14:ligatures w14:val="none"/>
            </w:rPr>
          </w:pPr>
          <w:hyperlink w:anchor="_Toc150298707" w:history="1">
            <w:r w:rsidRPr="00D82B05">
              <w:rPr>
                <w:rStyle w:val="Hyperlink"/>
                <w:rFonts w:ascii="Times New Roman" w:hAnsi="Times New Roman" w:cs="Times New Roman"/>
                <w:b/>
                <w:noProof/>
              </w:rPr>
              <w:t>2.4.7</w:t>
            </w:r>
            <w:r>
              <w:rPr>
                <w:rFonts w:eastAsiaTheme="minorEastAsia"/>
                <w:noProof/>
                <w:kern w:val="0"/>
                <w14:ligatures w14:val="none"/>
              </w:rPr>
              <w:tab/>
            </w:r>
            <w:r w:rsidRPr="00D82B05">
              <w:rPr>
                <w:rStyle w:val="Hyperlink"/>
                <w:rFonts w:ascii="Times New Roman" w:hAnsi="Times New Roman" w:cs="Times New Roman"/>
                <w:b/>
                <w:noProof/>
              </w:rPr>
              <w:t>Tiến hành truy vấn/ thống kê dữ liệu</w:t>
            </w:r>
            <w:r>
              <w:rPr>
                <w:noProof/>
                <w:webHidden/>
              </w:rPr>
              <w:tab/>
            </w:r>
            <w:r>
              <w:rPr>
                <w:noProof/>
                <w:webHidden/>
              </w:rPr>
              <w:fldChar w:fldCharType="begin"/>
            </w:r>
            <w:r>
              <w:rPr>
                <w:noProof/>
                <w:webHidden/>
              </w:rPr>
              <w:instrText xml:space="preserve"> PAGEREF _Toc150298707 \h </w:instrText>
            </w:r>
            <w:r>
              <w:rPr>
                <w:noProof/>
                <w:webHidden/>
              </w:rPr>
            </w:r>
            <w:r>
              <w:rPr>
                <w:noProof/>
                <w:webHidden/>
              </w:rPr>
              <w:fldChar w:fldCharType="separate"/>
            </w:r>
            <w:r>
              <w:rPr>
                <w:noProof/>
                <w:webHidden/>
              </w:rPr>
              <w:t>86</w:t>
            </w:r>
            <w:r>
              <w:rPr>
                <w:noProof/>
                <w:webHidden/>
              </w:rPr>
              <w:fldChar w:fldCharType="end"/>
            </w:r>
          </w:hyperlink>
        </w:p>
        <w:p w14:paraId="0662BAFE" w14:textId="77777777" w:rsidR="00896530" w:rsidRDefault="00896530">
          <w:pPr>
            <w:pStyle w:val="TOC1"/>
            <w:tabs>
              <w:tab w:val="right" w:leader="dot" w:pos="9350"/>
            </w:tabs>
            <w:rPr>
              <w:rFonts w:eastAsiaTheme="minorEastAsia"/>
              <w:noProof/>
              <w:kern w:val="0"/>
              <w14:ligatures w14:val="none"/>
            </w:rPr>
          </w:pPr>
          <w:hyperlink w:anchor="_Toc150298708" w:history="1">
            <w:r w:rsidRPr="00D82B05">
              <w:rPr>
                <w:rStyle w:val="Hyperlink"/>
                <w:rFonts w:ascii="Times New Roman" w:hAnsi="Times New Roman" w:cs="Times New Roman"/>
                <w:b/>
                <w:noProof/>
              </w:rPr>
              <w:t>CHƯƠNG III: Tổng kết đề tài</w:t>
            </w:r>
            <w:r>
              <w:rPr>
                <w:noProof/>
                <w:webHidden/>
              </w:rPr>
              <w:tab/>
            </w:r>
            <w:r>
              <w:rPr>
                <w:noProof/>
                <w:webHidden/>
              </w:rPr>
              <w:fldChar w:fldCharType="begin"/>
            </w:r>
            <w:r>
              <w:rPr>
                <w:noProof/>
                <w:webHidden/>
              </w:rPr>
              <w:instrText xml:space="preserve"> PAGEREF _Toc150298708 \h </w:instrText>
            </w:r>
            <w:r>
              <w:rPr>
                <w:noProof/>
                <w:webHidden/>
              </w:rPr>
            </w:r>
            <w:r>
              <w:rPr>
                <w:noProof/>
                <w:webHidden/>
              </w:rPr>
              <w:fldChar w:fldCharType="separate"/>
            </w:r>
            <w:r>
              <w:rPr>
                <w:noProof/>
                <w:webHidden/>
              </w:rPr>
              <w:t>112</w:t>
            </w:r>
            <w:r>
              <w:rPr>
                <w:noProof/>
                <w:webHidden/>
              </w:rPr>
              <w:fldChar w:fldCharType="end"/>
            </w:r>
          </w:hyperlink>
        </w:p>
        <w:p w14:paraId="14AC53A7" w14:textId="77777777" w:rsidR="00896530" w:rsidRDefault="00896530">
          <w:pPr>
            <w:pStyle w:val="TOC1"/>
            <w:tabs>
              <w:tab w:val="right" w:leader="dot" w:pos="9350"/>
            </w:tabs>
            <w:rPr>
              <w:rFonts w:eastAsiaTheme="minorEastAsia"/>
              <w:noProof/>
              <w:kern w:val="0"/>
              <w14:ligatures w14:val="none"/>
            </w:rPr>
          </w:pPr>
          <w:hyperlink w:anchor="_Toc150298709" w:history="1">
            <w:r w:rsidRPr="00D82B05">
              <w:rPr>
                <w:rStyle w:val="Hyperlink"/>
                <w:rFonts w:ascii="Times New Roman" w:hAnsi="Times New Roman" w:cs="Times New Roman"/>
                <w:i/>
                <w:iCs/>
                <w:noProof/>
              </w:rPr>
              <w:t>Tài liệu tham khảo</w:t>
            </w:r>
            <w:r>
              <w:rPr>
                <w:noProof/>
                <w:webHidden/>
              </w:rPr>
              <w:tab/>
            </w:r>
            <w:r>
              <w:rPr>
                <w:noProof/>
                <w:webHidden/>
              </w:rPr>
              <w:fldChar w:fldCharType="begin"/>
            </w:r>
            <w:r>
              <w:rPr>
                <w:noProof/>
                <w:webHidden/>
              </w:rPr>
              <w:instrText xml:space="preserve"> PAGEREF _Toc150298709 \h </w:instrText>
            </w:r>
            <w:r>
              <w:rPr>
                <w:noProof/>
                <w:webHidden/>
              </w:rPr>
            </w:r>
            <w:r>
              <w:rPr>
                <w:noProof/>
                <w:webHidden/>
              </w:rPr>
              <w:fldChar w:fldCharType="separate"/>
            </w:r>
            <w:r>
              <w:rPr>
                <w:noProof/>
                <w:webHidden/>
              </w:rPr>
              <w:t>113</w:t>
            </w:r>
            <w:r>
              <w:rPr>
                <w:noProof/>
                <w:webHidden/>
              </w:rPr>
              <w:fldChar w:fldCharType="end"/>
            </w:r>
          </w:hyperlink>
        </w:p>
        <w:p w14:paraId="1E31BB23" w14:textId="6339F27B" w:rsidR="00342B80" w:rsidRDefault="002071E6">
          <w:pPr>
            <w:spacing w:line="360" w:lineRule="auto"/>
          </w:pPr>
          <w:r>
            <w:rPr>
              <w:b/>
              <w:bCs/>
            </w:rPr>
            <w:fldChar w:fldCharType="end"/>
          </w:r>
        </w:p>
      </w:sdtContent>
    </w:sdt>
    <w:p w14:paraId="74E4FD5C" w14:textId="77777777" w:rsidR="00342B80" w:rsidRDefault="00342B80">
      <w:pPr>
        <w:spacing w:line="360" w:lineRule="auto"/>
        <w:rPr>
          <w:rFonts w:ascii="Times New Roman" w:hAnsi="Times New Roman" w:cs="Times New Roman"/>
          <w:sz w:val="28"/>
          <w:szCs w:val="28"/>
        </w:rPr>
      </w:pPr>
    </w:p>
    <w:p w14:paraId="0FD8B5D9" w14:textId="77777777" w:rsidR="00342B80" w:rsidRDefault="00342B80">
      <w:pPr>
        <w:spacing w:line="360" w:lineRule="auto"/>
      </w:pPr>
    </w:p>
    <w:p w14:paraId="07C51064" w14:textId="77777777" w:rsidR="00342B80" w:rsidRDefault="00342B80">
      <w:pPr>
        <w:spacing w:line="360" w:lineRule="auto"/>
      </w:pPr>
    </w:p>
    <w:p w14:paraId="2E12758A" w14:textId="77777777" w:rsidR="00342B80" w:rsidRDefault="00342B80">
      <w:pPr>
        <w:spacing w:line="360" w:lineRule="auto"/>
      </w:pPr>
    </w:p>
    <w:p w14:paraId="1534053A" w14:textId="77777777" w:rsidR="00342B80" w:rsidRDefault="00342B80">
      <w:pPr>
        <w:spacing w:line="360" w:lineRule="auto"/>
      </w:pPr>
    </w:p>
    <w:p w14:paraId="07B95099" w14:textId="77777777" w:rsidR="00342B80" w:rsidRDefault="00342B80">
      <w:pPr>
        <w:spacing w:line="360" w:lineRule="auto"/>
      </w:pPr>
    </w:p>
    <w:p w14:paraId="6B55BED8" w14:textId="77777777" w:rsidR="00342B80" w:rsidRDefault="00342B80">
      <w:pPr>
        <w:spacing w:line="360" w:lineRule="auto"/>
      </w:pPr>
    </w:p>
    <w:p w14:paraId="53874653" w14:textId="77777777" w:rsidR="00342B80" w:rsidRDefault="00342B80">
      <w:pPr>
        <w:spacing w:line="360" w:lineRule="auto"/>
      </w:pPr>
    </w:p>
    <w:p w14:paraId="07A1C0B0" w14:textId="77777777" w:rsidR="00342B80" w:rsidRDefault="00342B80">
      <w:pPr>
        <w:spacing w:line="360" w:lineRule="auto"/>
      </w:pPr>
    </w:p>
    <w:p w14:paraId="6369CDF1" w14:textId="77777777" w:rsidR="00342B80" w:rsidRDefault="00342B80">
      <w:pPr>
        <w:spacing w:line="360" w:lineRule="auto"/>
      </w:pPr>
    </w:p>
    <w:p w14:paraId="6D0E849E" w14:textId="77777777" w:rsidR="00342B80" w:rsidRDefault="00342B80">
      <w:pPr>
        <w:spacing w:line="360" w:lineRule="auto"/>
      </w:pPr>
    </w:p>
    <w:p w14:paraId="61029B15" w14:textId="77777777" w:rsidR="00342B80" w:rsidRDefault="00342B80">
      <w:pPr>
        <w:spacing w:line="360" w:lineRule="auto"/>
      </w:pPr>
    </w:p>
    <w:p w14:paraId="3C044DDE" w14:textId="77777777" w:rsidR="00342B80" w:rsidRDefault="00342B80">
      <w:pPr>
        <w:spacing w:line="360" w:lineRule="auto"/>
      </w:pPr>
    </w:p>
    <w:p w14:paraId="0C2C244E" w14:textId="1C1440B8" w:rsidR="00342B80" w:rsidRDefault="005A4A12" w:rsidP="005A4A12">
      <w:pPr>
        <w:pStyle w:val="Heading1"/>
        <w:spacing w:line="360" w:lineRule="auto"/>
        <w:ind w:left="360"/>
        <w:jc w:val="both"/>
        <w:rPr>
          <w:rFonts w:ascii="Times New Roman" w:hAnsi="Times New Roman" w:cs="Times New Roman"/>
          <w:b/>
          <w:sz w:val="36"/>
          <w:szCs w:val="36"/>
        </w:rPr>
      </w:pPr>
      <w:bookmarkStart w:id="2" w:name="_Toc150298672"/>
      <w:r>
        <w:rPr>
          <w:rFonts w:ascii="Times New Roman" w:hAnsi="Times New Roman" w:cs="Times New Roman"/>
          <w:b/>
          <w:sz w:val="36"/>
          <w:szCs w:val="36"/>
        </w:rPr>
        <w:lastRenderedPageBreak/>
        <w:t>CHƯƠNG I: Báo cáo Tóm Tắt</w:t>
      </w:r>
      <w:bookmarkEnd w:id="2"/>
    </w:p>
    <w:p w14:paraId="147971F8"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3" w:name="_Toc150298673"/>
      <w:r>
        <w:rPr>
          <w:rFonts w:ascii="Times New Roman" w:hAnsi="Times New Roman" w:cs="Times New Roman"/>
          <w:b/>
          <w:sz w:val="34"/>
          <w:szCs w:val="34"/>
        </w:rPr>
        <w:t>Lý do chọn đề tài</w:t>
      </w:r>
      <w:bookmarkEnd w:id="3"/>
    </w:p>
    <w:p w14:paraId="1216025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thời đại ngày nay, khi mà lượng thông tin nói chung và tin tức nói riêng đang ngày càng gia tăng dẫn đến tình trạng bùng nổ thông tin. Do đó việc thiết yếu đề ra đó là làm sao để có thể xây dựng một hệ thống Rút trích tin tức từ Internet và Thống kê các từ khóa chính xuất hiện để có thể thực hiện các nhiệm vụ cần thiết trong công cuộc quản lý và hệ thống khối lượng thông tin đang ngày một gia tăng, do đó nhóm đã chọn đề tài  </w:t>
      </w:r>
      <w:r>
        <w:rPr>
          <w:rFonts w:ascii="Times New Roman" w:hAnsi="Times New Roman" w:cs="Times New Roman"/>
          <w:b/>
          <w:sz w:val="28"/>
          <w:szCs w:val="28"/>
        </w:rPr>
        <w:t xml:space="preserve">Xây dự hệ thống rút trích tin tức từ internet và thống kê các từ khóa chính xuất hiện </w:t>
      </w:r>
      <w:r>
        <w:rPr>
          <w:rFonts w:ascii="Times New Roman" w:hAnsi="Times New Roman" w:cs="Times New Roman"/>
          <w:sz w:val="28"/>
          <w:szCs w:val="28"/>
        </w:rPr>
        <w:t xml:space="preserve"> với hi vọng có thể xây dựng được một dự án hỗ trợ việc quản lý thông tin trong tương lai.</w:t>
      </w:r>
    </w:p>
    <w:p w14:paraId="7163EBB6"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4" w:name="_Toc150298674"/>
      <w:r>
        <w:rPr>
          <w:rFonts w:ascii="Times New Roman" w:hAnsi="Times New Roman" w:cs="Times New Roman"/>
          <w:b/>
          <w:sz w:val="34"/>
          <w:szCs w:val="34"/>
        </w:rPr>
        <w:t>Tầm quan trọng của dự án</w:t>
      </w:r>
      <w:bookmarkEnd w:id="4"/>
    </w:p>
    <w:p w14:paraId="2156A2D9"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rong bối cảnh hiện nay, khả năng quản lý và tận dụng thông tin là một yếu tố quan trọng đối với cá nhân, tổ chức và xã hội. Xây dựng một hệ thống như vậy có thể đóng một vai trò quan trọng trong việc đảm bảo rằng chúng ta có thể hiểu và sử dụng thông tin hiệu quả trong thế giới số hóa, một số vấn đề quan trọng đã phát sinh ra trong bối cản bùng nổ thông tin:</w:t>
      </w:r>
    </w:p>
    <w:p w14:paraId="13B230E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eo dõi xu hướng và sự kiện: Thống kê từ khóa chính xuất hiện có thể giúp theo dõi xu hướng và sự kiện quan trọng trong thời gian thực. Điều này hữu ích cho người dùng cá nhân, doanh nghiệp, cơ quan tin tức và chính phủ để nắm bắt thông tin quan trọng và phản ánh tình hình xã hội.</w:t>
      </w:r>
    </w:p>
    <w:p w14:paraId="3609FD9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Quản lý thông tin: Với sự gia tăng về lượng thông tin, người dùng cần có công cụ để quản lý thông tin một cách hiệu quả. Hệ thống rút trích tin tức có thể giúp tạo ra cơ sở dữ liệu thông tin có cấu trúc để tìm kiếm và truy xuất thông tin dễ dàng.</w:t>
      </w:r>
    </w:p>
    <w:p w14:paraId="3853034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Ứng phó với tin tức giả mạo và thông tin sai lệch: Trong thời đại thông tin, có nhiều thông tin giả mạo và thông tin sai lệch lan truyền trên Internet. Hệ thống này </w:t>
      </w:r>
      <w:r>
        <w:rPr>
          <w:rFonts w:ascii="Times New Roman" w:hAnsi="Times New Roman" w:cs="Times New Roman"/>
          <w:sz w:val="28"/>
          <w:szCs w:val="28"/>
        </w:rPr>
        <w:lastRenderedPageBreak/>
        <w:t>có thể giúp phát hiện và lọc ra thông tin không chính xác và thông tin giả mạo, bảo vệ người dùng khỏi thông tin sai lệch.</w:t>
      </w:r>
    </w:p>
    <w:p w14:paraId="63B221D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Nghiên cứu và phân tích: Nghiên cứu và phân tích dựa trên dữ liệu là một phần quan trọng của nhiều lĩnh vực, chẳng hạn như khoa học xã hội, kinh doanh, y tế và chính trị. Hệ thống rút trích tin tức và thống kê từ khóa có thể hỗ trợ các nghiên cứu và phân tích này.</w:t>
      </w:r>
    </w:p>
    <w:p w14:paraId="43CA48B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Tóm lại</w:t>
      </w:r>
      <w:r>
        <w:rPr>
          <w:rFonts w:ascii="Times New Roman" w:hAnsi="Times New Roman" w:cs="Times New Roman"/>
          <w:sz w:val="28"/>
          <w:szCs w:val="28"/>
        </w:rPr>
        <w:t>, xây dựng hệ thống rút trích tin tức và thống kê từ khóa chính không chỉ giúp tối ưu hóa quản lý thông tin mà còn mang lại nhiều lợi ích quan trọng cho cá nhân, tổ chức và xã hội.</w:t>
      </w:r>
    </w:p>
    <w:p w14:paraId="42558DF8"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5" w:name="_Toc150298675"/>
      <w:r>
        <w:rPr>
          <w:rFonts w:ascii="Times New Roman" w:hAnsi="Times New Roman" w:cs="Times New Roman"/>
          <w:b/>
          <w:sz w:val="34"/>
          <w:szCs w:val="34"/>
        </w:rPr>
        <w:t>Tính ứng dụng của đề tài</w:t>
      </w:r>
      <w:bookmarkEnd w:id="5"/>
    </w:p>
    <w:p w14:paraId="673440F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Dự án xây dựng hệ thống rút trích tin tức từ Internet và thống kê từ khóa chính có nhiều ứng dụng hữu ích trong nhiều lĩnh vực khác nhau. Dưới đây là một số ứng dụng cụ thể của dự án này:</w:t>
      </w:r>
    </w:p>
    <w:p w14:paraId="5AADA78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Cung cấp thông tin tin tức và sự kiện thời sự:</w:t>
      </w:r>
      <w:r>
        <w:rPr>
          <w:rFonts w:ascii="Times New Roman" w:hAnsi="Times New Roman" w:cs="Times New Roman"/>
          <w:sz w:val="28"/>
          <w:szCs w:val="28"/>
        </w:rPr>
        <w:t xml:space="preserve"> Hệ thống này có thể cung cấp thông tin tin tức và sự kiện thời sự từ nhiều nguồn khác nhau, giúp người dùng nắm bắt thông tin quan trọng và phản ánh tình hình thế giới.</w:t>
      </w:r>
    </w:p>
    <w:p w14:paraId="53002D9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Giám sát thị trường và phản ứng nhanh chóng:</w:t>
      </w:r>
      <w:r>
        <w:rPr>
          <w:rFonts w:ascii="Times New Roman" w:hAnsi="Times New Roman" w:cs="Times New Roman"/>
          <w:sz w:val="28"/>
          <w:szCs w:val="28"/>
        </w:rPr>
        <w:t xml:space="preserve"> Trong lĩnh vực kinh doanh, doanh nghiệp có thể sử dụng hệ thống để theo dõi xu hướng thị trường, phản hồi nhanh chóng đối với phản hồi của khách hàng và điều chỉnh chiến lược kinh doanh của họ.</w:t>
      </w:r>
    </w:p>
    <w:p w14:paraId="48E30F38"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Nghiên cứu khoa học và phân tích dữ liệu:</w:t>
      </w:r>
      <w:r>
        <w:rPr>
          <w:rFonts w:ascii="Times New Roman" w:hAnsi="Times New Roman" w:cs="Times New Roman"/>
          <w:sz w:val="28"/>
          <w:szCs w:val="28"/>
        </w:rPr>
        <w:t xml:space="preserve"> Các nhà nghiên cứu và nhà phân tích dữ liệu có thể sử dụng dữ liệu được rút trích từ hệ thống này để thực hiện nghiên cứu trong nhiều lĩnh vực, từ khoa học xã hội đến khoa học máy tính và y tế.</w:t>
      </w:r>
    </w:p>
    <w:p w14:paraId="49CBA4B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lastRenderedPageBreak/>
        <w:t xml:space="preserve">Theo dõi dịch tễ học và y tế: </w:t>
      </w:r>
      <w:r>
        <w:rPr>
          <w:rFonts w:ascii="Times New Roman" w:hAnsi="Times New Roman" w:cs="Times New Roman"/>
          <w:sz w:val="28"/>
          <w:szCs w:val="28"/>
        </w:rPr>
        <w:t>Trong lĩnh vực y tế, hệ thống có thể cung cấp thông tin thời gian thực về bệnh dịch và tình hình y tế, giúp cơ quan y tế và chính phủ đưa ra quyết định hiệu quả về quản lý sức khỏe cộng đồng.</w:t>
      </w:r>
    </w:p>
    <w:p w14:paraId="247BFF3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Quản lý tài sản trí tuệ:</w:t>
      </w:r>
      <w:r>
        <w:rPr>
          <w:rFonts w:ascii="Times New Roman" w:hAnsi="Times New Roman" w:cs="Times New Roman"/>
          <w:sz w:val="28"/>
          <w:szCs w:val="28"/>
        </w:rPr>
        <w:t xml:space="preserve"> Doanh nghiệp có thể sử dụng hệ thống này để quản lý tài sản trí tuệ, theo dõi sự phát triển của thương hiệu, và phát triển chiến lược tiếp thị dựa trên dữ liệu về từ khóa và xu hướng</w:t>
      </w:r>
    </w:p>
    <w:p w14:paraId="43FAB3E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Hỗ trợ quản lý thông tin cá nhân:</w:t>
      </w:r>
      <w:r>
        <w:rPr>
          <w:rFonts w:ascii="Times New Roman" w:hAnsi="Times New Roman" w:cs="Times New Roman"/>
          <w:sz w:val="28"/>
          <w:szCs w:val="28"/>
        </w:rPr>
        <w:t xml:space="preserve"> Cá nhân có thể sử dụng hệ thống này để quản lý thông tin cá nhân, lọc ra thông tin không cần thiết và tìm kiếm thông tin cụ thể.</w:t>
      </w:r>
    </w:p>
    <w:p w14:paraId="03D567D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Tóm lại</w:t>
      </w:r>
      <w:r>
        <w:rPr>
          <w:rFonts w:ascii="Times New Roman" w:hAnsi="Times New Roman" w:cs="Times New Roman"/>
          <w:sz w:val="28"/>
          <w:szCs w:val="28"/>
        </w:rPr>
        <w:t>, dự án này có nhiều ứng dụng quan trọng và đa dạng trong các lĩnh vực khác nhau, từ tin tức, kinh doanh, nghiên cứu, y tế đến quản lý thông tin cá nhân và quản lý tài sản trí tuệ.</w:t>
      </w:r>
    </w:p>
    <w:p w14:paraId="2CFE37D1"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6" w:name="_Toc150298676"/>
      <w:r>
        <w:rPr>
          <w:rFonts w:ascii="Times New Roman" w:hAnsi="Times New Roman" w:cs="Times New Roman"/>
          <w:b/>
          <w:sz w:val="34"/>
          <w:szCs w:val="34"/>
        </w:rPr>
        <w:t>Các nội dung và giai đoạn hiện thực đề tài</w:t>
      </w:r>
      <w:bookmarkEnd w:id="6"/>
    </w:p>
    <w:p w14:paraId="2FB01F0C"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7" w:name="_Toc150298677"/>
      <w:r>
        <w:rPr>
          <w:rFonts w:ascii="Times New Roman" w:hAnsi="Times New Roman" w:cs="Times New Roman"/>
          <w:b/>
          <w:sz w:val="32"/>
          <w:szCs w:val="32"/>
        </w:rPr>
        <w:t>Nội dung đề tài</w:t>
      </w:r>
      <w:bookmarkEnd w:id="7"/>
    </w:p>
    <w:p w14:paraId="12A3EC3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Đầu tiên là tiến hành xây dựng một hệ thống rút trích tin tức từ internet (hệ thống web crabbing), sau đó tiến hành lưu trữ vào cơ sở dữ liệu  ( MySQL, SQL Sever, MongoDB, Postgre SQL,…)</w:t>
      </w:r>
    </w:p>
    <w:p w14:paraId="35A9160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iếp đến là tiến hành sử dụng các công cụ hỗ trợ để tiến hành các hoạt động thống kê các số liệu dựa trên các nhu cầu thực tế, đồng thời tiến hành phân loại cho các tin tức chưa được đánh thể loại trong hệ thống.</w:t>
      </w:r>
    </w:p>
    <w:p w14:paraId="32BED88B"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8" w:name="_Toc150298678"/>
      <w:r>
        <w:rPr>
          <w:rFonts w:ascii="Times New Roman" w:hAnsi="Times New Roman" w:cs="Times New Roman"/>
          <w:b/>
          <w:sz w:val="32"/>
          <w:szCs w:val="32"/>
        </w:rPr>
        <w:t>Các công cụ cụ thể dung để hiện thực đề tài</w:t>
      </w:r>
      <w:bookmarkEnd w:id="8"/>
    </w:p>
    <w:p w14:paraId="5E8629B5"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Hệ thống web Scraping được xây dựng bằng ngôn ngữ lâp trình Python dựa trên thư viện Beautiful Soup</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BJnzxzHE","properties":{"formattedCitation":"(1)","plainCitation":"(1)","noteIndex":0},"citationItems":[{"id":8,"uris":["http://zotero.org/users/12796690/items/ZKVZ3N5Z"],"itemData":{"id":8,"type":"webpage","abstract":"Trong một bài viết trước, tôi đã hướng dẫn cho bạn cách sử dụng mô-đun Requests để truy cập các trang web bằng Python. Hướng dẫn đó đã đề cập đến rất nhiều chủ đề như tạo các yêu cầu GET/POST và...","container-title":"Code Envato Tuts+","title":"Kỹ thuật Scraping Trang web trong Python bằng Beautiful Soup: Cơ bản | Envato Tuts+","title-short":"Kỹ thuật Scraping Trang web trong Python bằng Beautiful Soup","URL":"https://code.tutsplus.com/vi/scraping-webpages-in-python-with-beautiful-soup-the-basics--cms-28211t","accessed":{"date-parts":[["2023",10,27]]},"issued":{"date-parts":[["2022",2,1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w:t>
      </w:r>
      <w:r>
        <w:rPr>
          <w:rFonts w:ascii="Times New Roman" w:hAnsi="Times New Roman" w:cs="Times New Roman"/>
          <w:sz w:val="28"/>
          <w:szCs w:val="28"/>
        </w:rPr>
        <w:fldChar w:fldCharType="end"/>
      </w:r>
      <w:r>
        <w:rPr>
          <w:rFonts w:ascii="Times New Roman" w:hAnsi="Times New Roman" w:cs="Times New Roman"/>
          <w:sz w:val="28"/>
          <w:szCs w:val="28"/>
        </w:rPr>
        <w:t>.</w:t>
      </w:r>
    </w:p>
    <w:p w14:paraId="5BFADD18"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PostgreSQL (viết tắt là Postgres) là một hệ quản trị cơ sở dữ liệu quan hệ mã nguồn mở mạnh mẽ và linh hoạt</w:t>
      </w:r>
    </w:p>
    <w:p w14:paraId="4200C17A" w14:textId="77777777" w:rsidR="00342B80" w:rsidRDefault="002071E6">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Apache Spark nói chung và Spark SQL nối riêng</w:t>
      </w:r>
    </w:p>
    <w:p w14:paraId="320B4468" w14:textId="77777777" w:rsidR="00342B80" w:rsidRDefault="002071E6">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Spark MLlib pipeline: Spark Machine learning Pipeline</w:t>
      </w:r>
    </w:p>
    <w:p w14:paraId="754C1083" w14:textId="77777777" w:rsidR="00342B80" w:rsidRDefault="002071E6">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GraphX: Công cụ hỗ trợ hiện thực đồ thị dựa trên truy vấn tệp dataset</w:t>
      </w:r>
    </w:p>
    <w:p w14:paraId="02225D6A" w14:textId="77777777" w:rsidR="00342B80" w:rsidRDefault="002071E6">
      <w:pPr>
        <w:spacing w:line="360" w:lineRule="auto"/>
        <w:ind w:left="360"/>
        <w:jc w:val="both"/>
        <w:rPr>
          <w:rFonts w:ascii="Times New Roman" w:hAnsi="Times New Roman" w:cs="Times New Roman"/>
          <w:b/>
          <w:sz w:val="28"/>
          <w:szCs w:val="28"/>
        </w:rPr>
      </w:pPr>
      <w:r>
        <w:rPr>
          <w:rFonts w:ascii="Times New Roman" w:hAnsi="Times New Roman" w:cs="Times New Roman"/>
          <w:sz w:val="28"/>
          <w:szCs w:val="28"/>
        </w:rPr>
        <w:t xml:space="preserve">Các công cụ sẽ được giới thiệu chi tiết ở mục sau của phần </w:t>
      </w:r>
      <w:r>
        <w:rPr>
          <w:rFonts w:ascii="Times New Roman" w:hAnsi="Times New Roman" w:cs="Times New Roman"/>
          <w:b/>
          <w:sz w:val="28"/>
          <w:szCs w:val="28"/>
        </w:rPr>
        <w:t>Báo Cáo Chi Tiết.</w:t>
      </w:r>
    </w:p>
    <w:p w14:paraId="7B666DAB" w14:textId="3CF7A674" w:rsidR="00342B80" w:rsidRDefault="005A4A12" w:rsidP="005A4A12">
      <w:pPr>
        <w:pStyle w:val="Heading1"/>
        <w:spacing w:line="360" w:lineRule="auto"/>
        <w:ind w:left="360"/>
        <w:jc w:val="both"/>
        <w:rPr>
          <w:rFonts w:ascii="Times New Roman" w:hAnsi="Times New Roman" w:cs="Times New Roman"/>
          <w:b/>
          <w:sz w:val="36"/>
          <w:szCs w:val="36"/>
        </w:rPr>
      </w:pPr>
      <w:bookmarkStart w:id="9" w:name="_Toc150298679"/>
      <w:r>
        <w:rPr>
          <w:rFonts w:ascii="Times New Roman" w:hAnsi="Times New Roman" w:cs="Times New Roman"/>
          <w:b/>
          <w:sz w:val="36"/>
          <w:szCs w:val="36"/>
        </w:rPr>
        <w:t>CHƯƠNG II: Báo cáo Chi Tiết</w:t>
      </w:r>
      <w:bookmarkEnd w:id="9"/>
    </w:p>
    <w:p w14:paraId="238A21E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Ở phần này,  các nội dung sẽ điểm qua lần lượt từ các khái niệm về BigData cho đến phần hiện thực đề tài cũng như là phần tiến hành demo.</w:t>
      </w:r>
    </w:p>
    <w:p w14:paraId="05425663"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10" w:name="_Toc150298680"/>
      <w:r>
        <w:rPr>
          <w:rFonts w:ascii="Times New Roman" w:hAnsi="Times New Roman" w:cs="Times New Roman"/>
          <w:b/>
          <w:sz w:val="34"/>
          <w:szCs w:val="34"/>
        </w:rPr>
        <w:t>Giới thiệu về BigData</w:t>
      </w:r>
      <w:bookmarkEnd w:id="10"/>
    </w:p>
    <w:p w14:paraId="5CF8B66E"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1" w:name="_Toc150298681"/>
      <w:r>
        <w:rPr>
          <w:rFonts w:ascii="Times New Roman" w:hAnsi="Times New Roman" w:cs="Times New Roman"/>
          <w:b/>
          <w:sz w:val="32"/>
          <w:szCs w:val="32"/>
        </w:rPr>
        <w:t>Định nghĩa</w:t>
      </w:r>
      <w:bookmarkEnd w:id="11"/>
    </w:p>
    <w:p w14:paraId="4C7B8914"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Dữ liệu lớn đề cập đến khối lượng lớn dữ liệu có cấu trúc và phi cấu trúc được tạo ra bởi các doanh nghiệp, cá nhân và các quy trình và hệ thống khác nhau. Dữ liệu này thường quá lớn và phức tạp để có thể xử lý và phân tích hiệu quả bằng các công cụ xử lý dữ liệu truyền thống. Dữ liệu lớn được đặc trưng bởi ba chữ V:</w:t>
      </w:r>
    </w:p>
    <w:p w14:paraId="3A46AC6B"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Khối lượng (Volume) : Dữ liệu lớn liên quan đến lượng lớn dữ liệu. Con số này có thể dao động từ terabyte đến petabyte và hơn thế nữa. Số lượng dữ liệu tuyệt đối là một khía cạnh quan trọng của dữ liệu lớn.</w:t>
      </w:r>
    </w:p>
    <w:p w14:paraId="44514AC7"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Vận tốc (Velocity) : Dữ liệu được tạo ra với tốc độ chưa từng thấy. Với sự phổ biến của Internet, phương tiện truyền thông xã hội, thiết bị IoT (Internet of Things) và các nguồn dữ liệu khác, dữ liệu được tạo ra nhanh chóng. Luồng dữ liệu thời gian thực là phổ biến trong các kịch bản dữ liệu lớn.</w:t>
      </w:r>
    </w:p>
    <w:p w14:paraId="7DAEA030"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Đa dạng(Variety) : Dữ liệu lớn có nhiều định dạng khác nhau, bao gồm dữ liệu có cấu trúc (ví dụ: cơ sở dữ liệu), dữ liệu bán cấu trúc (ví dụ: XML, JSON) và dữ liệu phi cấu trúc (ví dụ: văn bản, hình ảnh, video). Nó cũng có thể bao gồm dữ liệu từ các nguồn khác nhau và bằng các ngôn ngữ khác nhau.</w:t>
      </w:r>
    </w:p>
    <w:p w14:paraId="2F4440DB"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2" w:name="_Toc150298682"/>
      <w:r>
        <w:rPr>
          <w:rFonts w:ascii="Times New Roman" w:hAnsi="Times New Roman" w:cs="Times New Roman"/>
          <w:b/>
          <w:sz w:val="32"/>
          <w:szCs w:val="32"/>
        </w:rPr>
        <w:t>Quá trình hình thành</w:t>
      </w:r>
      <w:bookmarkEnd w:id="12"/>
    </w:p>
    <w:p w14:paraId="6878EF4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Quay ngược dòng thời gian trong năm 2001, nhà phân tích Doug Laney của hãng META Group (nay là công ty nghiên cứu Gartner) đã nói rằng:</w:t>
      </w:r>
    </w:p>
    <w:p w14:paraId="0280F30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Những thách thức và cơ hội nằm trong việc tăng trưởng dữ liệu có thể được mô tả bằng ba chiều: tăng về lượng (volume), tăng về vận tốc (velocity) và tăng về chủng loại (variety). Giờ đây, Gartner cùng với nhiều công ty khác trong lĩnh vực công nghệ đã tiếp tục sử dụng mô hình 3V này để định nghĩa nên Big Data. Đến năm 2012, Gartner bổ sung thêm rằng Big Data ngoài ba tính chất trên thì còn phải “cần đến các dạng xử lí mới để giúp đỡ việc đưa ra quyết định, khám phá sâu vào sự vật/sự việc và tối ưu hóa các quy trình làm việc”</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7p0kJCv6","properties":{"formattedCitation":"(2)","plainCitation":"(2)","noteIndex":0},"citationItems":[{"id":12,"uris":["http://zotero.org/users/12796690/items/4UFM7KH3"],"itemData":{"id":12,"type":"webpage","abstract":"I. Khái niệm cơ bản về Big Data Vào năm 2001, nhà phân tích Doug Laney của hãng META Group (giờ là công ty nghiên cứu Gartner) đã nói rằng những thách thức và cơ hội nằm trong việc tăng trưởng dữ liệu...","language":"en","title":"BIG DATA TRONG ỨNG DỤNG VÀ CUỘC SỐNG","URL":"https://viblo.asia/p/big-data-trong-ung-dung-va-cuoc-song-3OEqGjWwv9bL","accessed":{"date-parts":[["2023",10,27]]},"issued":{"date-parts":[["2015",3,1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2)</w:t>
      </w:r>
      <w:r>
        <w:rPr>
          <w:rFonts w:ascii="Times New Roman" w:hAnsi="Times New Roman" w:cs="Times New Roman"/>
          <w:sz w:val="28"/>
          <w:szCs w:val="28"/>
        </w:rPr>
        <w:fldChar w:fldCharType="end"/>
      </w:r>
      <w:r>
        <w:rPr>
          <w:rFonts w:ascii="Times New Roman" w:hAnsi="Times New Roman" w:cs="Times New Roman"/>
          <w:sz w:val="28"/>
          <w:szCs w:val="28"/>
        </w:rPr>
        <w:t>.</w:t>
      </w:r>
    </w:p>
    <w:p w14:paraId="27F7304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eo định nghĩa của Gartner: “Big Data là tài sản thông tin, mà những thông tin này có khối lượng dữ liệu lớn, tốc độ cao và dữ liệu đa dạng, đòi hỏi phải có công nghệ mới để xử lý hiệu quả nhằm đưa ra được các quyết định hiệu quả, khám phá được các yếu tố ẩn sâu trong dữ liệu và tối ưu hóa được quá trình xử lý dữ liệu”</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X2VxNHm","properties":{"formattedCitation":"(3)","plainCitation":"(3)","noteIndex":0},"citationItems":[{"id":14,"uris":["http://zotero.org/users/12796690/items/ISSYKWJR"],"itemData":{"id":14,"type":"post-weblog","abstract":"Công nghệ Big Data đã đạt đến đỉnh cao trong việc thực hiện các chức năng. Bạn có thể nhận biết về chức năng, quy trình, sử dụng và tầm quan trọng của công nghệ Big Data. Tháng 8 năm 2015, Big Data đã vượt ra khỏi bảng xếp hạng những công nghệ mới nổi …","container-title":"Gadget Vietnam","language":"en","note":"section: Tin tức","title":"Big Data - Công nghệ đỉnh cao","URL":"https://gadget-inc.com/big-data-cong-nghe-dinh-cao/","accessed":{"date-parts":[["2023",10,27]]},"issued":{"date-parts":[["2018",12,5]]}}}],"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3)</w:t>
      </w:r>
      <w:r>
        <w:rPr>
          <w:rFonts w:ascii="Times New Roman" w:hAnsi="Times New Roman" w:cs="Times New Roman"/>
          <w:sz w:val="28"/>
          <w:szCs w:val="28"/>
        </w:rPr>
        <w:fldChar w:fldCharType="end"/>
      </w:r>
      <w:r>
        <w:rPr>
          <w:rFonts w:ascii="Times New Roman" w:hAnsi="Times New Roman" w:cs="Times New Roman"/>
          <w:sz w:val="28"/>
          <w:szCs w:val="28"/>
        </w:rPr>
        <w:t>.</w:t>
      </w:r>
    </w:p>
    <w:p w14:paraId="5103CF2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Phân tích dữ liệu cũng có thể giúp các doanh nghiệp thích nghi, tạo ra nội dung website thu hút nhiều khách hàng hơn, có được cái nhìn sâu sắc vào hành vi mua hàng. Dữ liệu càng nhiều thì càng tốt cho công ty. Để làm được như vậy, doanh nghiệp nên cung cấp nội dung trên nhiều nền tảng social media, nhằm thu thập được nhiều thông tin từ những điểm tiếp xúc với khách hàng.</w:t>
      </w:r>
    </w:p>
    <w:p w14:paraId="1A2E5D2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Chúng ta có thể lấy các thí nghiệm của Máy gia tốc hạt lớn (LHC) ở Châu Âu làm ví dụ cho Big Data. Khi các thí nghiệm này được tiến hành, kết quả sẽ được ghi nhận bởi 150 triệu cảm biến với nhiệm vụ truyền tải dữ liệu khoảng 40 triệu lần mỗi giây. Kết quả là nếu như LHC ghi nhận hết kết quả từ mọi cảm biến thì luồng dữ liệu sẽ trở nên vô cùng lớn, có thể đạt đến 150 triệu petabyte mỗi năm, hoặc 500 exabyte mỗi ngày, cao hơn 200 lần so với tất cả các nguồn dữ liệu khác trên thế giới gộp loại</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oHuRNOrE","properties":{"formattedCitation":"(4,5)","plainCitation":"(4,5)","noteIndex":0},"citationItems":[{"id":16,"uris":["http://zotero.org/users/12796690/items/29UJA2QN"],"itemData":{"id":16,"type":"webpage","title":"10/09/2008: Máy Gia tốc Hạt Lớn chính thức đi vào hoạt động","URL":"https://nghiencuuquocte.org/2022/09/10/may-gia-toc-hat-lon-chinh-thuc-di-vao-hoat-dong/","accessed":{"date-parts":[["2023",10,27]]}}},{"id":17,"uris":["http://zotero.org/users/12796690/items/SXWIPNKY"],"itemData":{"id":17,"type":"entry-encyclopedia","abstract":"Large Hadron Collider (Máy gia tốc hạt lớn - gọi tắt là LHC) là chiếc máy gia tốc hạt hiện đại lớn nhất và cung cấp gia tốc mạnh nhất trên thế giới, được thiết kế để tạo va chạm trực diện giữa các tia proton (một trong các loại hạt cơ bản) với động năng cực lớn. Mục đích chính của nó là phá vỡ những giới hạn và mặc định của mô hình chuẩn - những lý thuyết cơ bản hiện thời của vật lý hạt. Trên lý thuyết, chiếc máy này được cho là sẽ chứng minh được sự tồn tại của hạt Higgs, những kết quả nghiên cứu từ chiếc máy này có thể chứng minh những dự đoán từ trước cũng như những liên kết còn thiếu trong mô hình chuẩn, và giải thích được những hạt sơ cấp khác có được những đặc tính như khối lượng như thế nào.\nMáy gia tốc hạt lớn được chế tạo bởi Tổ chức nghiên cứu hạt nhân châu Âu (CERN), nằm bên dưới mặt đất tại biên giới Pháp-Thụy Sĩ giữa núi Jura và dãy Alps gần Genève, Thụy Sĩ. Dự án được cung cấp kinh phí và chế tạo với sự tham gia cộng tác của trên tám nghìn nhà vật lý của 15 quốc gia cũng như hàng trăm trường đại học và phòng thí nghiệm. Những tia hạt đầu tiên được dẫn vào trong máy ngày 10 tháng 9 năm 2008, và phải chờ khoảng 6 đến 8 tuần sau đó mới có được các đợt va chạm với năng lượng cực lớn đầu tiên.\nMặc dù trên các phương tiện truyền thông hay thậm chí tòa án có nhiều thắc mắc về tính an toàn của máy LHC, các nhà khoa học đều đồng quan điểm rằng các thí nghiệm va chạm hạt của chiếc máy này sẽ không gây ra nguy hiểm nào.","container-title":"Wikipedia tiếng Việt","language":"vi","license":"Creative Commons Attribution-ShareAlike License","note":"Page Version ID: 70665835","source":"Wikipedia","title":"Máy gia tốc hạt lớn","URL":"https://vi.wikipedia.org/w/index.php?title=M%C3%A1y_gia_t%E1%BB%91c_h%E1%BA%A1t_l%E1%BB%9Bn&amp;oldid=70665835","accessed":{"date-parts":[["2023",10,27]]},"issued":{"date-parts":[["2023",9,10]]}}}],"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4,5)</w:t>
      </w:r>
      <w:r>
        <w:rPr>
          <w:rFonts w:ascii="Times New Roman" w:hAnsi="Times New Roman" w:cs="Times New Roman"/>
          <w:sz w:val="28"/>
          <w:szCs w:val="28"/>
        </w:rPr>
        <w:fldChar w:fldCharType="end"/>
      </w:r>
      <w:r>
        <w:rPr>
          <w:rFonts w:ascii="Times New Roman" w:hAnsi="Times New Roman" w:cs="Times New Roman"/>
          <w:sz w:val="28"/>
          <w:szCs w:val="28"/>
        </w:rPr>
        <w:t>.</w:t>
      </w:r>
    </w:p>
    <w:p w14:paraId="7FB8D9DD" w14:textId="77777777" w:rsidR="00342B80" w:rsidRDefault="002071E6">
      <w:pPr>
        <w:spacing w:line="360" w:lineRule="auto"/>
        <w:ind w:firstLine="360"/>
        <w:jc w:val="both"/>
        <w:rPr>
          <w:rFonts w:ascii="Times New Roman" w:hAnsi="Times New Roman" w:cs="Times New Roman"/>
          <w:sz w:val="28"/>
          <w:szCs w:val="28"/>
        </w:rPr>
      </w:pPr>
      <w:r>
        <w:rPr>
          <w:rFonts w:ascii="Times New Roman" w:eastAsia="Calibri" w:hAnsi="Times New Roman" w:cs="Times New Roman"/>
          <w:sz w:val="28"/>
          <w:szCs w:val="28"/>
        </w:rPr>
        <w:t>Khoảng năm 2005, mọi người bắt đầu nhận ra lượng dữ liệu mà người dùng đã tạo ra thông qua Facebook, YouTube và các dịch vụ trực tuyến khác. Hadoop (một khung nguồn mở được tạo riêng để lưu trữ và phân tích các tập dữ liệu lớn) đã được phát triển cùng năm đó. NoSQL cũng bắt đầu trở nên phổ biến trong thời gian này.</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tIWrUOjA","properties":{"formattedCitation":"(6)","plainCitation":"(6)","noteIndex":0},"citationItems":[{"id":21,"uris":["http://zotero.org/users/12796690/items/IMTVH9NI"],"itemData":{"id":21,"type":"webpage","title":"Big Data là gì? Đặc điểm và quy trình xây dựng hệ thống của Big Data","URL":"https://datacenters.vn/big-data-la-gi-dac-diem-va-quy-trinh-xay-dung-he-thong-cua-big-data/","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6)</w:t>
      </w:r>
      <w:r>
        <w:rPr>
          <w:rFonts w:ascii="Times New Roman" w:eastAsia="Calibri" w:hAnsi="Times New Roman" w:cs="Times New Roman"/>
          <w:sz w:val="28"/>
          <w:szCs w:val="28"/>
        </w:rPr>
        <w:fldChar w:fldCharType="end"/>
      </w:r>
    </w:p>
    <w:p w14:paraId="718AE9A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Sự phát triển của các khung nguồn mở, chẳng hạn như Hadoop (và gần đây hơn là Spark) là điều cần thiết cho sự phát triển của dữ liệu lớn vì chúng làm cho dữ liệu lớn dễ dàng làm việc hơn và lưu trữ rẻ hơn. Trong những năm kể từ đó, khối lượng dữ liệu lớn đã tăng vọt. Người dùng vẫn đang tạo ra lượng dữ liệu khổng lồ nhưng không chỉ con người đang làm việc đó:</w:t>
      </w:r>
    </w:p>
    <w:p w14:paraId="79334505"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Với sự ra đời của Internet of Things (IoT), nhiều vật thể và thiết bị được kết nối với Internet hơn, thu thập dữ liệu về cách sử dụng của khách hàng và hiệu suất sản phẩm. Sự xuất hiện của học máy đã tạo ra nhiều dữ liệu hơn.</w:t>
      </w:r>
    </w:p>
    <w:p w14:paraId="3EEBD36B" w14:textId="77777777" w:rsidR="00342B80" w:rsidRDefault="002071E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Mặc dù dữ liệu lớn đã tiến xa nhưng tính hữu dụng của nó chỉ mới bắt đầu. Điện toán đám mây đã mở rộng khả năng dữ liệu lớn hơn nữa. Đám mây cung cấp khả năng mở rộng thực sự linh hoạt, trong đó các nhà phát triển có thể chỉ cần tạo các cụm đặc biệt để kiểm tra một tập hợp con dữ liệu. Và cơ sở dữ liệu đồ </w:t>
      </w:r>
      <w:r>
        <w:rPr>
          <w:rFonts w:ascii="Times New Roman" w:hAnsi="Times New Roman" w:cs="Times New Roman"/>
          <w:sz w:val="28"/>
          <w:szCs w:val="28"/>
        </w:rPr>
        <w:lastRenderedPageBreak/>
        <w:t>thị cũng ngày càng trở nên quan trọng, với khả năng hiển thị lượng dữ liệu khổng lồ theo cách giúp phân tích nhanh chóng và toàn diện.</w:t>
      </w:r>
    </w:p>
    <w:p w14:paraId="781A7A6C" w14:textId="77777777" w:rsidR="00342B80" w:rsidRDefault="002071E6">
      <w:pPr>
        <w:spacing w:line="360" w:lineRule="auto"/>
        <w:ind w:firstLine="720"/>
        <w:jc w:val="center"/>
        <w:rPr>
          <w:rFonts w:ascii="Times New Roman" w:hAnsi="Times New Roman"/>
          <w:sz w:val="26"/>
          <w:szCs w:val="26"/>
        </w:rPr>
      </w:pPr>
      <w:r>
        <w:rPr>
          <w:rFonts w:ascii="Times New Roman" w:hAnsi="Times New Roman" w:cs="Times New Roman"/>
          <w:sz w:val="28"/>
          <w:szCs w:val="28"/>
        </w:rPr>
        <w:br/>
      </w:r>
      <w:r>
        <w:rPr>
          <w:noProof/>
        </w:rPr>
        <w:drawing>
          <wp:inline distT="0" distB="0" distL="0" distR="0" wp14:anchorId="75441C54" wp14:editId="50FFB634">
            <wp:extent cx="4057650" cy="2790825"/>
            <wp:effectExtent l="9525" t="9525" r="9525" b="19050"/>
            <wp:docPr id="1" name="Picture 1" descr="C:\Users\ADMIN\AppData\Local\Temp\ksohtml5872\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DMIN\AppData\Local\Temp\ksohtml5872\wps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057650" cy="2790825"/>
                    </a:xfrm>
                    <a:prstGeom prst="rect">
                      <a:avLst/>
                    </a:prstGeom>
                    <a:noFill/>
                    <a:ln>
                      <a:solidFill>
                        <a:schemeClr val="tx1"/>
                      </a:solidFill>
                    </a:ln>
                  </pic:spPr>
                </pic:pic>
              </a:graphicData>
            </a:graphic>
          </wp:inline>
        </w:drawing>
      </w:r>
    </w:p>
    <w:p w14:paraId="2AD7772C" w14:textId="77777777" w:rsidR="00342B80" w:rsidRDefault="002071E6">
      <w:pPr>
        <w:spacing w:line="360" w:lineRule="auto"/>
        <w:ind w:firstLine="720"/>
        <w:jc w:val="center"/>
        <w:rPr>
          <w:rFonts w:ascii="Times New Roman" w:hAnsi="Times New Roman"/>
          <w:i/>
          <w:iCs/>
          <w:sz w:val="20"/>
          <w:szCs w:val="20"/>
        </w:rPr>
      </w:pPr>
      <w:r>
        <w:rPr>
          <w:rFonts w:ascii="Times New Roman" w:eastAsia="Calibri" w:hAnsi="Times New Roman"/>
          <w:i/>
          <w:iCs/>
          <w:sz w:val="20"/>
          <w:szCs w:val="20"/>
        </w:rPr>
        <w:t>Hình 1: Giới Thiệu Về BigData</w:t>
      </w:r>
    </w:p>
    <w:p w14:paraId="2703A93B"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3" w:name="_Toc150298683"/>
      <w:r>
        <w:rPr>
          <w:rFonts w:ascii="Times New Roman" w:hAnsi="Times New Roman" w:cs="Times New Roman"/>
          <w:b/>
          <w:sz w:val="32"/>
          <w:szCs w:val="32"/>
        </w:rPr>
        <w:t>Đặc trưng của BigData</w:t>
      </w:r>
      <w:bookmarkEnd w:id="13"/>
    </w:p>
    <w:p w14:paraId="527FF288" w14:textId="77777777" w:rsidR="00342B80" w:rsidRDefault="002071E6">
      <w:pPr>
        <w:spacing w:line="360" w:lineRule="auto"/>
        <w:ind w:firstLine="360"/>
        <w:jc w:val="both"/>
        <w:rPr>
          <w:rFonts w:ascii="Times New Roman" w:eastAsia="Calibri" w:hAnsi="Times New Roman" w:cs="Times New Roman"/>
          <w:sz w:val="28"/>
          <w:szCs w:val="28"/>
        </w:rPr>
      </w:pPr>
      <w:r>
        <w:rPr>
          <w:rFonts w:ascii="Times New Roman" w:eastAsia="Calibri" w:hAnsi="Times New Roman" w:cs="Times New Roman"/>
          <w:sz w:val="28"/>
          <w:szCs w:val="28"/>
        </w:rPr>
        <w:t>Ngoài ba chữ V gốc, còn có nhiều phiên bản khác tùy theo nhu cầu và mục đích sử dụng của mỗi dự án hoặc của mỗi doanh nghiệp trong đó nổi trội là các phiên bản 5V và 6V</w:t>
      </w:r>
    </w:p>
    <w:p w14:paraId="11882ACB"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Trong đó, với phiên bản 5V được mô tả chi tiết:</w:t>
      </w:r>
    </w:p>
    <w:p w14:paraId="2FDE69FD"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Volume (Dung lượng):Số lượng dữ liệu được tạo ra và lưu trữ. Kích thước của dữ liệu xác định giá trị và tiềm năng insight- và liệu nó có thể thực sự được coi là dữ liệu lớn hay không. Ví dụ như: Facebook nhận được gần 350 triệu hình ảnh, hơn 4.5 tỷ lượt like, và gần 10 tỷ tin nhắn, comment mỗi ngày. Vì lý do đó, những kiểu lưu trữ và phân tích dữ liệu truyền thống không cách nào có thể làm được. Nhưng với công nghệ chúng ta đang nói tới đây, nó có thể dễ </w:t>
      </w:r>
      <w:r>
        <w:rPr>
          <w:rFonts w:ascii="Times New Roman" w:eastAsia="Calibri" w:hAnsi="Times New Roman" w:cs="Times New Roman"/>
          <w:sz w:val="28"/>
          <w:szCs w:val="28"/>
        </w:rPr>
        <w:lastRenderedPageBreak/>
        <w:t>dàng xử lý và lưu trữ tất cả những thông tin trên các hệ thống chi nhánh nhỏ tách biệt.</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YwGYIliB","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0294EA40"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ariety (Tính đa dạng):Các dạng và kiểu của dữ liệu. Dữ liệu được thu thập từ nhiều nguồn khác nhau và các kiểu dữ liệu cũng có rất nhiều cấu trúc khác nhau.</w:t>
      </w:r>
      <w:r>
        <w:rPr>
          <w:rFonts w:ascii="Times New Roman" w:hAnsi="Times New Roman" w:cs="Times New Roman"/>
          <w:sz w:val="28"/>
          <w:szCs w:val="28"/>
        </w:rPr>
        <w:t xml:space="preserve"> </w:t>
      </w:r>
      <w:r>
        <w:rPr>
          <w:rFonts w:ascii="Times New Roman" w:eastAsia="Calibri" w:hAnsi="Times New Roman" w:cs="Times New Roman"/>
          <w:sz w:val="28"/>
          <w:szCs w:val="28"/>
        </w:rPr>
        <w:t>Điều này giúp những người phân tích nó sử dụng hiệu quả thông tin chi tiết về kết quả. Chúng được tập hợp từ những text (văn bản), image (hình ảnh), sound (âm thanh), video; cộng với nó hoàn thành phần còn thiếu thông qua những thuật toán tổng hợp dữ liệu.</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Cb8DqtyM","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25EB5CD6"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elocity (Tốc độ): Đây là tốc độ mà dữ liệu được tạo ra và xử lý. Ví dụ, có hơn 3.5 tỷ lượt tìm kiếm mỗi ngày trên Google.</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2Jph8Z4u","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51555170"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eracity (Tính xác thực) Chất lượng của dữ liệu thu được có thể khác nhau rất nhiều, ảnh hưởng đến sự phân tích chính xác. Do đó, độ chính xác của công nghệ này có thể đảm bảo giúp cho việc giảm bớt sự sai lệch đáng tiếc có thể xảy ra.</w:t>
      </w:r>
    </w:p>
    <w:p w14:paraId="51222268" w14:textId="77777777" w:rsidR="00342B80" w:rsidRDefault="002071E6">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Value (Giá trị): Dữ liệu tự nó không có giá trị sử dụng hoặc tầm quan trọng nhưng nó cần được chuyển đổi thành thứ có giá trị để trích xuất thông tin. </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m787pcln","properties":{"formattedCitation":"(8)","plainCitation":"(8)","noteIndex":0},"citationItems":[{"id":25,"uris":["http://zotero.org/users/12796690/items/9J5YBSDT"],"itemData":{"id":25,"type":"webpage","abstract":"Trong những năm gần đây, dữ liệu lớn được định nghĩa bằng 3V nhưng bây giờ đã có 5V cũng được gọi là các đặc trưng của Big Data. Vậy thì đặc trưng...","language":"vi","title":"5 đặc trưng của Big Data","URL":"http://iottuonglai.com/5-dac-trung-cua-big-data.html","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8)</w:t>
      </w:r>
      <w:r>
        <w:rPr>
          <w:rFonts w:ascii="Times New Roman" w:eastAsia="Calibri" w:hAnsi="Times New Roman" w:cs="Times New Roman"/>
          <w:sz w:val="28"/>
          <w:szCs w:val="28"/>
        </w:rPr>
        <w:fldChar w:fldCharType="end"/>
      </w:r>
    </w:p>
    <w:p w14:paraId="258EDF20" w14:textId="77777777" w:rsidR="00342B80" w:rsidRDefault="002071E6">
      <w:pPr>
        <w:spacing w:line="360" w:lineRule="auto"/>
        <w:ind w:firstLine="360"/>
        <w:jc w:val="both"/>
        <w:rPr>
          <w:rFonts w:ascii="Times New Roman" w:eastAsia="Calibri" w:hAnsi="Times New Roman" w:cs="Times New Roman"/>
          <w:sz w:val="28"/>
          <w:szCs w:val="28"/>
        </w:rPr>
      </w:pPr>
      <w:r>
        <w:rPr>
          <w:rFonts w:ascii="Times New Roman" w:eastAsia="Calibri" w:hAnsi="Times New Roman" w:cs="Times New Roman"/>
          <w:sz w:val="28"/>
          <w:szCs w:val="28"/>
        </w:rPr>
        <w:t>Và bản 6V được tạo nên bởi các giá trị của 5V trong đó được bổ sung thêm một V nữa đó là giá trị kinh doanh, có nghĩa là giá trị có thể tạo ra tài sản. hay nói cách khác: : “Khi dữ liệu bắt đầu trở thành “mỏ vàng”, thành nguồn doanh thu mới của mỗi doanh nghiệp.”</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1SQdP43x","properties":{"formattedCitation":"(9)","plainCitation":"(9)","noteIndex":0},"citationItems":[{"id":27,"uris":["http://zotero.org/users/12796690/items/3IWVJ99T"],"itemData":{"id":27,"type":"webpage","abstract":"Dữ liệu lớn (Big Data) là gì và ứng dụng ra sao (Big Data Use Cases)","language":"vi","title":"Ứng dụng Dữ liệu lớn (Big Data Use Cases)","URL":"https://insights.magestore.com/posts/ung-dung-big-data-use-cases","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9)</w:t>
      </w:r>
      <w:r>
        <w:rPr>
          <w:rFonts w:ascii="Times New Roman" w:eastAsia="Calibri" w:hAnsi="Times New Roman" w:cs="Times New Roman"/>
          <w:sz w:val="28"/>
          <w:szCs w:val="28"/>
        </w:rPr>
        <w:fldChar w:fldCharType="end"/>
      </w:r>
    </w:p>
    <w:p w14:paraId="7512A550" w14:textId="77777777" w:rsidR="00342B80" w:rsidRDefault="002071E6">
      <w:pPr>
        <w:spacing w:line="360" w:lineRule="auto"/>
        <w:ind w:firstLine="360"/>
        <w:jc w:val="center"/>
        <w:rPr>
          <w:rFonts w:ascii="Times New Roman" w:eastAsia="Calibri" w:hAnsi="Times New Roman"/>
          <w:sz w:val="26"/>
          <w:szCs w:val="26"/>
        </w:rPr>
      </w:pPr>
      <w:r>
        <w:rPr>
          <w:noProof/>
        </w:rPr>
        <w:lastRenderedPageBreak/>
        <w:drawing>
          <wp:inline distT="0" distB="0" distL="0" distR="0" wp14:anchorId="7CFDD41C" wp14:editId="30BF339A">
            <wp:extent cx="4819650" cy="2724150"/>
            <wp:effectExtent l="9525" t="9525" r="9525" b="9525"/>
            <wp:docPr id="4" name="Picture 251048795" descr="5 thuật ngữ về Big.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51048795" descr="5 thuật ngữ về Big. Data"/>
                    <pic:cNvPicPr>
                      <a:picLocks noChangeAspect="1"/>
                    </pic:cNvPicPr>
                  </pic:nvPicPr>
                  <pic:blipFill>
                    <a:blip r:embed="rId16"/>
                    <a:stretch>
                      <a:fillRect/>
                    </a:stretch>
                  </pic:blipFill>
                  <pic:spPr>
                    <a:xfrm>
                      <a:off x="0" y="0"/>
                      <a:ext cx="4819650" cy="2724150"/>
                    </a:xfrm>
                    <a:prstGeom prst="rect">
                      <a:avLst/>
                    </a:prstGeom>
                    <a:noFill/>
                    <a:ln>
                      <a:solidFill>
                        <a:schemeClr val="tx1"/>
                      </a:solidFill>
                    </a:ln>
                  </pic:spPr>
                </pic:pic>
              </a:graphicData>
            </a:graphic>
          </wp:inline>
        </w:drawing>
      </w:r>
    </w:p>
    <w:p w14:paraId="675CF455" w14:textId="77777777" w:rsidR="00342B80" w:rsidRDefault="002071E6">
      <w:pPr>
        <w:spacing w:line="360" w:lineRule="auto"/>
        <w:jc w:val="center"/>
        <w:rPr>
          <w:rFonts w:ascii="Times New Roman" w:hAnsi="Times New Roman"/>
          <w:i/>
          <w:iCs/>
          <w:sz w:val="20"/>
          <w:szCs w:val="20"/>
        </w:rPr>
      </w:pPr>
      <w:r>
        <w:rPr>
          <w:rFonts w:ascii="Times New Roman" w:eastAsia="Calibri" w:hAnsi="Times New Roman"/>
          <w:i/>
          <w:iCs/>
          <w:sz w:val="20"/>
          <w:szCs w:val="20"/>
        </w:rPr>
        <w:t>Hình 2: 5V về BigData</w:t>
      </w:r>
    </w:p>
    <w:p w14:paraId="74164DE6" w14:textId="77777777" w:rsidR="00342B80" w:rsidRDefault="002071E6">
      <w:pPr>
        <w:spacing w:line="360" w:lineRule="auto"/>
        <w:ind w:firstLine="360"/>
        <w:jc w:val="both"/>
        <w:rPr>
          <w:rFonts w:ascii="Times New Roman" w:eastAsia="Calibri" w:hAnsi="Times New Roman" w:cs="Times New Roman"/>
          <w:sz w:val="28"/>
          <w:szCs w:val="28"/>
        </w:rPr>
      </w:pPr>
      <w:r>
        <w:rPr>
          <w:rFonts w:ascii="Times New Roman" w:eastAsia="Calibri" w:hAnsi="Times New Roman" w:cs="Times New Roman"/>
          <w:sz w:val="28"/>
          <w:szCs w:val="28"/>
        </w:rPr>
        <w:t>Ngoài ra còn có các phiên bản 8V, trong thực tế do lượng nhu cầu sử dụng cũng như là mục đích sử dụng dữ liệu càng lúc càng nhiều do đó các chữ V này hoàn toàn có thể tang lên theo tình hình thực tế.</w:t>
      </w:r>
    </w:p>
    <w:p w14:paraId="16B75569" w14:textId="77777777" w:rsidR="00342B80" w:rsidRDefault="002071E6">
      <w:pPr>
        <w:spacing w:line="360" w:lineRule="auto"/>
        <w:ind w:firstLine="360"/>
        <w:jc w:val="center"/>
        <w:rPr>
          <w:rFonts w:ascii="Times New Roman" w:eastAsia="Calibri" w:hAnsi="Times New Roman"/>
          <w:sz w:val="26"/>
          <w:szCs w:val="26"/>
        </w:rPr>
      </w:pPr>
      <w:r>
        <w:rPr>
          <w:noProof/>
        </w:rPr>
        <w:drawing>
          <wp:inline distT="0" distB="0" distL="0" distR="0" wp14:anchorId="322B777C" wp14:editId="48939009">
            <wp:extent cx="3438525" cy="3371850"/>
            <wp:effectExtent l="9525" t="9525" r="19050" b="9525"/>
            <wp:docPr id="2" name="Picture 1694268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94268992"/>
                    <pic:cNvPicPr>
                      <a:picLocks noChangeAspect="1"/>
                    </pic:cNvPicPr>
                  </pic:nvPicPr>
                  <pic:blipFill>
                    <a:blip r:embed="rId17"/>
                    <a:srcRect r="5498" b="7330"/>
                    <a:stretch>
                      <a:fillRect/>
                    </a:stretch>
                  </pic:blipFill>
                  <pic:spPr>
                    <a:xfrm>
                      <a:off x="0" y="0"/>
                      <a:ext cx="3438525" cy="3371850"/>
                    </a:xfrm>
                    <a:prstGeom prst="rect">
                      <a:avLst/>
                    </a:prstGeom>
                    <a:noFill/>
                    <a:ln>
                      <a:solidFill>
                        <a:schemeClr val="tx1"/>
                      </a:solidFill>
                    </a:ln>
                  </pic:spPr>
                </pic:pic>
              </a:graphicData>
            </a:graphic>
          </wp:inline>
        </w:drawing>
      </w:r>
    </w:p>
    <w:p w14:paraId="12546381" w14:textId="77777777" w:rsidR="00342B80" w:rsidRDefault="002071E6">
      <w:pPr>
        <w:pStyle w:val="NormalWeb"/>
        <w:spacing w:line="360" w:lineRule="auto"/>
        <w:ind w:firstLine="360"/>
        <w:jc w:val="both"/>
        <w:rPr>
          <w:sz w:val="28"/>
          <w:szCs w:val="28"/>
        </w:rPr>
      </w:pPr>
      <w:r>
        <w:rPr>
          <w:sz w:val="28"/>
          <w:szCs w:val="28"/>
        </w:rPr>
        <w:lastRenderedPageBreak/>
        <w:t>Tiếp sau đó là các loại dữ liệu cụ thể được sử dụng để lưu trữ các lượng thông tin khổng lồ đang ngày một gia tăng:</w:t>
      </w:r>
    </w:p>
    <w:p w14:paraId="4A7A14D8" w14:textId="77777777" w:rsidR="00342B80" w:rsidRDefault="002071E6">
      <w:pPr>
        <w:pStyle w:val="NormalWeb"/>
        <w:spacing w:line="360" w:lineRule="auto"/>
        <w:ind w:firstLine="360"/>
        <w:jc w:val="both"/>
        <w:rPr>
          <w:sz w:val="28"/>
          <w:szCs w:val="28"/>
        </w:rPr>
      </w:pPr>
      <w:r>
        <w:rPr>
          <w:sz w:val="28"/>
          <w:szCs w:val="28"/>
        </w:rPr>
        <w:t>Dữ liệu có cấu trúc: Dữ liệu này về cơ bản là dữ liệu có tổ chức, tức là dữ liệu đã xác định độ dài và định dạng của dữ liệu.</w:t>
      </w:r>
      <w:r>
        <w:rPr>
          <w:sz w:val="28"/>
          <w:szCs w:val="28"/>
        </w:rPr>
        <w:fldChar w:fldCharType="begin"/>
      </w:r>
      <w:r>
        <w:rPr>
          <w:sz w:val="28"/>
          <w:szCs w:val="28"/>
        </w:rPr>
        <w:instrText xml:space="preserve"> ADDIN ZOTERO_ITEM CSL_CITATION {"citationID":"59K3ycct","properties":{"formattedCitation":"(10)","plainCitation":"(10)","noteIndex":0},"citationItems":[{"id":29,"uris":["http://zotero.org/users/12796690/items/IJK9VHC2"],"itemData":{"id":29,"type":"webpage","title":"Dữ liệu cấu trúc và Dữ liệu phi cấu trúc (Phần 1)","URL":"https://www.bacs.vn/vi/blog/kien-thuc/du-lieu-cau-truc-va-du-lieu-phi-cau-truc-phan-1-24161.html","accessed":{"date-parts":[["2023",10,27]]}}}],"schema":"https://github.com/citation-style-language/schema/raw/master/csl-citation.json"} </w:instrText>
      </w:r>
      <w:r>
        <w:rPr>
          <w:sz w:val="28"/>
          <w:szCs w:val="28"/>
        </w:rPr>
        <w:fldChar w:fldCharType="separate"/>
      </w:r>
      <w:r>
        <w:rPr>
          <w:sz w:val="28"/>
          <w:szCs w:val="28"/>
        </w:rPr>
        <w:t>(10)</w:t>
      </w:r>
      <w:r>
        <w:rPr>
          <w:sz w:val="28"/>
          <w:szCs w:val="28"/>
        </w:rPr>
        <w:fldChar w:fldCharType="end"/>
      </w:r>
    </w:p>
    <w:p w14:paraId="487E7929" w14:textId="77777777" w:rsidR="00342B80" w:rsidRDefault="002071E6">
      <w:pPr>
        <w:pStyle w:val="NormalWeb"/>
        <w:spacing w:line="360" w:lineRule="auto"/>
        <w:ind w:firstLine="360"/>
        <w:jc w:val="both"/>
        <w:rPr>
          <w:sz w:val="28"/>
          <w:szCs w:val="28"/>
        </w:rPr>
      </w:pPr>
      <w:r>
        <w:rPr>
          <w:sz w:val="28"/>
          <w:szCs w:val="28"/>
        </w:rPr>
        <w:t>Dữ liệu bán có cấu trúc: Dữ liệu này về cơ bản là dữ liệu nửa có tổ chức. Nó thường là một dạng dữ liệu không phù hợp với cấu trúc chính thức của dữ liệu. Các tệp nhật ký là ví dụ của loại dữ liệu này.</w:t>
      </w:r>
    </w:p>
    <w:p w14:paraId="36FAF9CE" w14:textId="77777777" w:rsidR="00342B80" w:rsidRDefault="002071E6">
      <w:pPr>
        <w:pStyle w:val="NormalWeb"/>
        <w:spacing w:line="360" w:lineRule="auto"/>
        <w:ind w:firstLine="360"/>
        <w:jc w:val="both"/>
        <w:rPr>
          <w:sz w:val="28"/>
          <w:szCs w:val="28"/>
        </w:rPr>
      </w:pPr>
      <w:r>
        <w:rPr>
          <w:sz w:val="28"/>
          <w:szCs w:val="28"/>
        </w:rPr>
        <w:t>Dữ liệu phi cấu trúc: Dữ liệu này về cơ bản là dữ liệu không được tổ chức. Nó là dữ liệu không vừa khít với cấu trúc hàng và cột truyền thống của cơ sở dữ liệu. Văn bản, hình ảnh, video, v.v. là những ví dụ về dữ liệu phi cấu trúc không thể được lưu trữ ở dạng hàng và cột.</w:t>
      </w:r>
      <w:r>
        <w:rPr>
          <w:sz w:val="28"/>
          <w:szCs w:val="28"/>
        </w:rPr>
        <w:fldChar w:fldCharType="begin"/>
      </w:r>
      <w:r>
        <w:rPr>
          <w:sz w:val="28"/>
          <w:szCs w:val="28"/>
        </w:rPr>
        <w:instrText xml:space="preserve"> ADDIN ZOTERO_ITEM CSL_CITATION {"citationID":"QBuUope1","properties":{"formattedCitation":"(10)","plainCitation":"(10)","noteIndex":0},"citationItems":[{"id":29,"uris":["http://zotero.org/users/12796690/items/IJK9VHC2"],"itemData":{"id":29,"type":"webpage","title":"Dữ liệu cấu trúc và Dữ liệu phi cấu trúc (Phần 1)","URL":"https://www.bacs.vn/vi/blog/kien-thuc/du-lieu-cau-truc-va-du-lieu-phi-cau-truc-phan-1-24161.html","accessed":{"date-parts":[["2023",10,27]]}}}],"schema":"https://github.com/citation-style-language/schema/raw/master/csl-citation.json"} </w:instrText>
      </w:r>
      <w:r>
        <w:rPr>
          <w:sz w:val="28"/>
          <w:szCs w:val="28"/>
        </w:rPr>
        <w:fldChar w:fldCharType="separate"/>
      </w:r>
      <w:r>
        <w:rPr>
          <w:sz w:val="28"/>
          <w:szCs w:val="28"/>
        </w:rPr>
        <w:t>(10)</w:t>
      </w:r>
      <w:r>
        <w:rPr>
          <w:sz w:val="28"/>
          <w:szCs w:val="28"/>
        </w:rPr>
        <w:fldChar w:fldCharType="end"/>
      </w:r>
    </w:p>
    <w:p w14:paraId="554E1A7E"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4" w:name="_Toc150298684"/>
      <w:r>
        <w:rPr>
          <w:rFonts w:ascii="Times New Roman" w:hAnsi="Times New Roman" w:cs="Times New Roman"/>
          <w:b/>
          <w:sz w:val="32"/>
          <w:szCs w:val="32"/>
        </w:rPr>
        <w:t>Phần mềm và các công cụ hỗ trợ trong lĩnh vực</w:t>
      </w:r>
      <w:bookmarkEnd w:id="14"/>
    </w:p>
    <w:p w14:paraId="305B38A1" w14:textId="77777777" w:rsidR="00342B80" w:rsidRDefault="002071E6">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2.1.4.1: Hệ sinh thái Hadoop</w:t>
      </w:r>
    </w:p>
    <w:p w14:paraId="36983EB2" w14:textId="77777777" w:rsidR="00342B80" w:rsidRDefault="002071E6">
      <w:pPr>
        <w:spacing w:line="360" w:lineRule="auto"/>
        <w:jc w:val="center"/>
      </w:pPr>
      <w:r>
        <w:rPr>
          <w:noProof/>
        </w:rPr>
        <w:drawing>
          <wp:inline distT="0" distB="0" distL="0" distR="0" wp14:anchorId="600987C1" wp14:editId="68A9D2D3">
            <wp:extent cx="5943600" cy="3351530"/>
            <wp:effectExtent l="9525" t="9525" r="952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stretch>
                      <a:fillRect/>
                    </a:stretch>
                  </pic:blipFill>
                  <pic:spPr>
                    <a:xfrm>
                      <a:off x="0" y="0"/>
                      <a:ext cx="5943600" cy="3351530"/>
                    </a:xfrm>
                    <a:prstGeom prst="rect">
                      <a:avLst/>
                    </a:prstGeom>
                    <a:ln>
                      <a:solidFill>
                        <a:schemeClr val="tx1"/>
                      </a:solidFill>
                    </a:ln>
                  </pic:spPr>
                </pic:pic>
              </a:graphicData>
            </a:graphic>
          </wp:inline>
        </w:drawing>
      </w:r>
    </w:p>
    <w:p w14:paraId="09AA1413" w14:textId="77777777" w:rsidR="00342B80" w:rsidRDefault="002071E6">
      <w:pPr>
        <w:spacing w:line="360" w:lineRule="auto"/>
        <w:jc w:val="center"/>
        <w:rPr>
          <w:rFonts w:ascii="Times New Roman" w:hAnsi="Times New Roman"/>
          <w:i/>
          <w:iCs/>
          <w:sz w:val="20"/>
          <w:szCs w:val="20"/>
        </w:rPr>
      </w:pPr>
      <w:r>
        <w:rPr>
          <w:rFonts w:ascii="Times New Roman" w:eastAsia="Calibri" w:hAnsi="Times New Roman"/>
          <w:i/>
          <w:iCs/>
          <w:sz w:val="20"/>
          <w:szCs w:val="20"/>
        </w:rPr>
        <w:lastRenderedPageBreak/>
        <w:t>Hình 4: hadoop</w:t>
      </w:r>
    </w:p>
    <w:p w14:paraId="5CD0D579" w14:textId="77777777" w:rsidR="00342B80" w:rsidRDefault="00342B80">
      <w:pPr>
        <w:spacing w:line="360" w:lineRule="auto"/>
        <w:jc w:val="center"/>
      </w:pPr>
    </w:p>
    <w:p w14:paraId="529A621D" w14:textId="77777777" w:rsidR="00342B80" w:rsidRDefault="002071E6">
      <w:pPr>
        <w:pStyle w:val="NormalWeb"/>
        <w:spacing w:line="360" w:lineRule="auto"/>
        <w:ind w:firstLine="360"/>
        <w:jc w:val="both"/>
        <w:rPr>
          <w:sz w:val="28"/>
          <w:szCs w:val="28"/>
        </w:rPr>
      </w:pPr>
      <w:r>
        <w:rPr>
          <w:sz w:val="28"/>
          <w:szCs w:val="28"/>
        </w:rPr>
        <w:t>Hadoop là một khung công tác nguồn mở dựa trên Java, quản lý việc lưu trữ và xử lý lượng lớn dữ liệu cho các ứng dụng. Hadoop sử dụng lưu trữ phân tán và xử lý song song để xử lý các công việc phân tích và dữ liệu lớn, chia khối lượng công việc thành các khối lượng công việc nhỏ hơn có thể chạy cùng lúc:</w:t>
      </w:r>
    </w:p>
    <w:p w14:paraId="07B2E69A" w14:textId="77777777" w:rsidR="00342B80" w:rsidRDefault="002071E6">
      <w:pPr>
        <w:pStyle w:val="NormalWeb"/>
        <w:numPr>
          <w:ilvl w:val="0"/>
          <w:numId w:val="2"/>
        </w:numPr>
        <w:spacing w:line="360" w:lineRule="auto"/>
        <w:jc w:val="both"/>
        <w:rPr>
          <w:sz w:val="28"/>
          <w:szCs w:val="28"/>
        </w:rPr>
      </w:pPr>
      <w:r>
        <w:rPr>
          <w:sz w:val="28"/>
          <w:szCs w:val="28"/>
        </w:rPr>
        <w:t>Hệ thống tệp phân tán Hadoop (HDFS) : Là thành phần chính của hệ sinh thái Hadoop, HDFS là một hệ thống tệp phân tán trong đó các nút Hadoop riêng lẻ hoạt động trên dữ liệu nằm trong bộ lưu trữ cục bộ của chúng. Điều này loại bỏ độ trễ mạng, cung cấp quyền truy cập thông lượng cao vào dữ liệu ứng dụng. Ngoài ra, quản trị viên không cần xác định trước các lược đồ.</w:t>
      </w:r>
    </w:p>
    <w:p w14:paraId="75456348" w14:textId="77777777" w:rsidR="00342B80" w:rsidRDefault="002071E6">
      <w:pPr>
        <w:pStyle w:val="NormalWeb"/>
        <w:numPr>
          <w:ilvl w:val="0"/>
          <w:numId w:val="2"/>
        </w:numPr>
        <w:spacing w:line="360" w:lineRule="auto"/>
        <w:jc w:val="both"/>
        <w:rPr>
          <w:sz w:val="28"/>
          <w:szCs w:val="28"/>
        </w:rPr>
      </w:pPr>
      <w:r>
        <w:rPr>
          <w:sz w:val="28"/>
          <w:szCs w:val="28"/>
        </w:rPr>
        <w:t>Hệ thống tệp phân tán Hadoop (HDFS) : Là thành phần chính của hệ sinh thái Hadoop, HDFS là một hệ thống tệp phân tán trong đó các nút Hadoop riêng lẻ hoạt động trên dữ liệu nằm trong bộ lưu trữ cục bộ của chúng. Điều này loại bỏ độ trễ mạng, cung cấp quyền truy cập thông lượng cao vào dữ liệu ứng dụng. Ngoài ra, quản trị viên không cần xác định trước các lược đồ.</w:t>
      </w:r>
    </w:p>
    <w:p w14:paraId="01FEA9FC" w14:textId="77777777" w:rsidR="00342B80" w:rsidRDefault="002071E6">
      <w:pPr>
        <w:pStyle w:val="NormalWeb"/>
        <w:numPr>
          <w:ilvl w:val="0"/>
          <w:numId w:val="2"/>
        </w:numPr>
        <w:spacing w:line="360" w:lineRule="auto"/>
        <w:jc w:val="both"/>
        <w:rPr>
          <w:sz w:val="28"/>
          <w:szCs w:val="28"/>
        </w:rPr>
      </w:pPr>
      <w:r>
        <w:rPr>
          <w:sz w:val="28"/>
          <w:szCs w:val="28"/>
        </w:rPr>
        <w:t>MapReduce : MapReduce là mô hình lập trình xử lý dữ liệu quy mô lớn. Trong mô hình MapReduce, các tập hợp con của các tập dữ liệu lớn hơn và hướng dẫn xử lý các tập hợp con được gửi đến nhiều nút khác nhau, trong đó mỗi tập hợp con được xử lý bởi một nút song song với các công việc xử lý khác. Sau khi xử lý kết quả, các tập hợp con riêng lẻ được kết hợp thành một tập dữ liệu nhỏ hơn, dễ quản lý hơn.</w:t>
      </w:r>
    </w:p>
    <w:p w14:paraId="21CBE085" w14:textId="77777777" w:rsidR="00342B80" w:rsidRDefault="002071E6">
      <w:pPr>
        <w:pStyle w:val="NormalWeb"/>
        <w:numPr>
          <w:ilvl w:val="0"/>
          <w:numId w:val="2"/>
        </w:numPr>
        <w:spacing w:line="360" w:lineRule="auto"/>
        <w:jc w:val="both"/>
        <w:rPr>
          <w:sz w:val="28"/>
          <w:szCs w:val="28"/>
        </w:rPr>
      </w:pPr>
      <w:r>
        <w:rPr>
          <w:sz w:val="28"/>
          <w:szCs w:val="28"/>
        </w:rPr>
        <w:t>Hadoop Common : Hadoop Common bao gồm các thư viện và tiện ích được sử dụng và chia sẻ bởi các mô-đun Hadoop khác.</w:t>
      </w:r>
      <w:r>
        <w:rPr>
          <w:sz w:val="28"/>
          <w:szCs w:val="28"/>
        </w:rPr>
        <w:fldChar w:fldCharType="begin"/>
      </w:r>
      <w:r>
        <w:rPr>
          <w:sz w:val="28"/>
          <w:szCs w:val="28"/>
        </w:rPr>
        <w:instrText xml:space="preserve"> ADDIN ZOTERO_ITEM CSL_CITATION {"citationID":"BwCdBcrn","properties":{"formattedCitation":"(11)","plainCitation":"(11)","noteIndex":0},"citationItems":[{"id":31,"uris":["http://zotero.org/users/12796690/items/MIELHD9Y"],"itemData":{"id":31,"type":"webpage","title":"Cấu trúc và thành phần của công nghệ HADOOP !","URL":"https://itnavi.com.vn/blog/cau-truc-va-thanh-phan-cua-cong-nghe-hadoop","accessed":{"date-parts":[["2023",10,27]]}}}],"schema":"https://github.com/citation-style-language/schema/raw/master/csl-citation.json"} </w:instrText>
      </w:r>
      <w:r>
        <w:rPr>
          <w:sz w:val="28"/>
          <w:szCs w:val="28"/>
        </w:rPr>
        <w:fldChar w:fldCharType="separate"/>
      </w:r>
      <w:r>
        <w:rPr>
          <w:sz w:val="28"/>
          <w:szCs w:val="28"/>
        </w:rPr>
        <w:t>(11)</w:t>
      </w:r>
      <w:r>
        <w:rPr>
          <w:sz w:val="28"/>
          <w:szCs w:val="28"/>
        </w:rPr>
        <w:fldChar w:fldCharType="end"/>
      </w:r>
    </w:p>
    <w:p w14:paraId="25711C19"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Ngoài ra, Hadoop còn có các thành phần khác như HBase, Hive, Apache Pig, Apache HBase và các thành phần HBase, HCatalog, Avro, Thrift, Drill, Apache mahout, Sqoop, Apache Flume, Ambari, Zookeeper và Apache OOzie</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lgbdFCaw","properties":{"formattedCitation":"(12)","plainCitation":"(12)","noteIndex":0},"citationItems":[{"id":35,"uris":["http://zotero.org/users/12796690/items/DUDYY285"],"itemData":{"id":35,"type":"webpage","abstract":"Hadoop la gi, Hadoop là gì? có nên sử dụng hay không?","title":"[TaiMienPhi.Vn] Hadoop là gì? có nên sử dụng hay không?","title-short":"[TaiMienPhi.Vn] Hadoop là gì?","URL":"https://thuthuat.taimienphi.vn/hadoop-la-gi-61162n.aspx","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 Mỗi thành phần này đều đóng vai trò quan trọng trong việc xử lý và quản lý Big Data.</w:t>
      </w:r>
    </w:p>
    <w:p w14:paraId="7F4FA406"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Chọn chiến lược triển khai phù hợp cho các cụm Hadoop là rất quan trọng để đảm bảo hiệu suất và quản lý tối ưu cơ sở hạ tầng dữ liệu lớn của bạn. Có ba mô hình triển khai chính để chọn khi thiết lập cụm Hadoop:</w:t>
      </w:r>
    </w:p>
    <w:p w14:paraId="2D547C2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riển khai tại chỗ:</w:t>
      </w:r>
    </w:p>
    <w:p w14:paraId="1D2CD03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rong quá trình triển khai tại chỗ, các cụm Hadoop được thiết lập và quản lý nội bộ, sử dụng các trung tâm dữ liệu của chính tổ chức của bạn. Cách tiếp cận này mang lại một số lợi thế, chẳng hạn như kiểm soát bảo mật vật lý, chủ quyền dữ liệu và môi trường tuân thủ đã biết. Tuy nhiên, việc triển khai tại chỗ có thể tốn nhiều tài nguyên, đòi hỏi đầu tư nhiều hơn vào phần cứng, bảo trì và nhân sự CNTT. Ngoài ra, việc mở rộng quy mô tài nguyên có thể là một thách thức khi chỉ dựa vào cơ sở hạ tầng vật lý.</w:t>
      </w:r>
    </w:p>
    <w:p w14:paraId="5B3DCB1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riển khai dựa trên đám mây:</w:t>
      </w:r>
    </w:p>
    <w:p w14:paraId="6CA41E45"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Việc triển khai các cụm Hadoop dựa trên đám mây thúc đẩy khả năng mở rộng, tính linh hoạt và hiệu quả chi phí của các nền tảng đám mây, chẳng hạn như Amazon Web Services (AWS), Google Cloud Platform (GCP) và Microsoft Azure . Nhà cung cấp dịch vụ đám mây chịu trách nhiệm quản lý cơ sở hạ tầng, cho phép nhóm của bạn tập trung vào xử lý và phân tích dữ liệu. Việc triển khai dựa trên đám mây cung cấp các mô hình định giá trả theo mức sử dụng, nghĩa là bạn chỉ trả tiền cho những tài nguyên mà bạn sử dụng. Tuy nhiên, một số tổ chức có thể lo ngại về bảo mật dữ liệu và tuân thủ khi ủy thác dữ liệu của họ cho các nhà cung cấp đám mây bên thứ ba.</w:t>
      </w:r>
    </w:p>
    <w:p w14:paraId="6F2A27C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Triển khai kết hợp:</w:t>
      </w:r>
    </w:p>
    <w:p w14:paraId="3F4456D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Chiến lược triển khai kết hợp kết hợp các điểm mạnh của cả triển khai tại chỗ và trên nền tảng đám mây. Trong mô hình này, dữ liệu nhạy cảm và khối lượng công việc được quản lý có thể vẫn ở tại chỗ, trong khi khối lượng công việc và dữ liệu khác có thể được chuyển sang đám mây để tiết kiệm chi phí và khả năng mở rộng. Việc triển khai kết hợp cho phép các tổ chức cân bằng nhu cầu kiểm soát, bảo mật và tính linh hoạt trong khi tận dụng các lợi ích do điện toán đám mây mang lại.</w:t>
      </w:r>
    </w:p>
    <w:p w14:paraId="3BC4E28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Mỗi mô hình triển khai đều có ưu và nhược điểm, do đó, điều cần thiết là phải xem xét các yêu cầu về chi phí, khả năng mở rộng, bảo trì, bảo mật và tuân thủ khi chọn chiến lược phù hợp nhất cho cụm Hadoop của bạn.</w:t>
      </w:r>
    </w:p>
    <w:p w14:paraId="0B324BA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pache Hadoop được sử dụng rộng rãi trong các ngành để giải quyết các thách thức dữ liệu lớn khác nhau, phân tích khối lượng lớn dữ liệu có cấu trúc và phi cấu trúc để trích xuất những hiểu biết có giá trị. Dưới đây là một số ứng dụng thực tế phổ biến của Hadoop:</w:t>
      </w:r>
    </w:p>
    <w:p w14:paraId="238C0E05"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Phân tích nhật ký và luồng nhấp chuột</w:t>
      </w:r>
      <w:r>
        <w:rPr>
          <w:rFonts w:ascii="Times New Roman" w:hAnsi="Times New Roman" w:cs="Times New Roman"/>
          <w:sz w:val="28"/>
          <w:szCs w:val="28"/>
        </w:rPr>
        <w:t>: Hadoop có thể xử lý khối lượng lớn nhật ký máy chủ và ứng dụng cũng như dữ liệu luồng nhấp chuột do người dùng trang web tạo ra. Phân tích dữ liệu này có thể giúp doanh nghiệp hiểu hành vi của người dùng, tối ưu hóa trải nghiệm người dùng và khắc phục sự cố về hiệu suất.</w:t>
      </w:r>
    </w:p>
    <w:p w14:paraId="4F02A7F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Công cụ đề xuất</w:t>
      </w:r>
      <w:r>
        <w:rPr>
          <w:rFonts w:ascii="Times New Roman" w:hAnsi="Times New Roman" w:cs="Times New Roman"/>
          <w:sz w:val="28"/>
          <w:szCs w:val="28"/>
        </w:rPr>
        <w:t>: Các nền tảng thương mại điện tử và nhà cung cấp nội dung sử dụng Hadoop để phân tích các kiểu duyệt và mua sắm của khách hàng nhằm tạo ra các đề xuất về sản phẩm, dịch vụ hoặc nội dung được cá nhân hóa. Khả năng của Hadoop để xử lý các tập dữ liệu lớn và thực hiện các phép tính phức tạp làm cho nó trở thành một giải pháp lý tưởng cho các công cụ đề xuất.</w:t>
      </w:r>
    </w:p>
    <w:p w14:paraId="33F17F06"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Phát hiện gian lận</w:t>
      </w:r>
      <w:r>
        <w:rPr>
          <w:rFonts w:ascii="Times New Roman" w:hAnsi="Times New Roman" w:cs="Times New Roman"/>
          <w:sz w:val="28"/>
          <w:szCs w:val="28"/>
        </w:rPr>
        <w:t xml:space="preserve">: Các công ty dịch vụ tài chính và bảo hiểm tận dụng Hadoop để phân tích dữ liệu giao dịch và phát hiện các mẫu bất thường cho thấy </w:t>
      </w:r>
      <w:r>
        <w:rPr>
          <w:rFonts w:ascii="Times New Roman" w:hAnsi="Times New Roman" w:cs="Times New Roman"/>
          <w:sz w:val="28"/>
          <w:szCs w:val="28"/>
        </w:rPr>
        <w:lastRenderedPageBreak/>
        <w:t>gian lận. Khả năng xử lý song song, có thể mở rộng của Hadoop cho phép các tổ chức xác định và giảm thiểu rủi ro gian lận tiềm ẩn một cách nhanh chóng.</w:t>
      </w:r>
    </w:p>
    <w:p w14:paraId="52A2E50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Phân tích mạng xã hội</w:t>
      </w:r>
      <w:r>
        <w:rPr>
          <w:rFonts w:ascii="Times New Roman" w:hAnsi="Times New Roman" w:cs="Times New Roman"/>
          <w:sz w:val="28"/>
          <w:szCs w:val="28"/>
        </w:rPr>
        <w:t>: Hadoop có thể xử lý khối lượng lớn dữ liệu truyền thông xã hội, bao gồm hồ sơ người dùng, tương tác và chia sẻ nội dung, để tiết lộ xu hướng và hiểu biết sâu sắc về hành vi con người, phân tích tình cảm và chiến lược tiếp thị.</w:t>
      </w:r>
    </w:p>
    <w:p w14:paraId="4E39A4F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Học máy và phân tích dự đoán</w:t>
      </w:r>
      <w:r>
        <w:rPr>
          <w:rFonts w:ascii="Times New Roman" w:hAnsi="Times New Roman" w:cs="Times New Roman"/>
          <w:sz w:val="28"/>
          <w:szCs w:val="28"/>
        </w:rPr>
        <w:t>: Hadoop tăng tốc quá trình học máy và phân tích dự đoán bằng cách song song hóa các thuật toán tính toán đắt tiền trên các tập dữ liệu lớn. Các doanh nghiệp có thể sử dụng các khả năng của Hadoop để phát triển các mô hình dự đoán nhằm dự báo nhu cầu, tỷ lệ khách hàng rời bỏ và các chỉ số quan trọng khác.</w:t>
      </w:r>
    </w:p>
    <w:p w14:paraId="147BA7D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Tăng cường kho dữ liệu</w:t>
      </w:r>
      <w:r>
        <w:rPr>
          <w:rFonts w:ascii="Times New Roman" w:hAnsi="Times New Roman" w:cs="Times New Roman"/>
          <w:sz w:val="28"/>
          <w:szCs w:val="28"/>
        </w:rPr>
        <w:t>: Hadoop có thể được tích hợp với các hệ thống kho dữ liệu truyền thống, giảm tải một số khối lượng công việc nhất định, chẳng hạn như các quy trình trích xuất, biến đổi và tải (ETL), đồng thời cải thiện hiệu suất. Cách tiếp cận này có thể giúp các doanh nghiệp giảm chi phí, giảm bớt sự căng thẳng cho cơ sở hạ tầng hiện có và nâng cao khả năng phân tích của họ.</w:t>
      </w:r>
    </w:p>
    <w:p w14:paraId="66E3082C" w14:textId="77777777" w:rsidR="00342B80" w:rsidRDefault="002071E6">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2.1.4.2: Apache Spark</w:t>
      </w:r>
    </w:p>
    <w:p w14:paraId="2EBD5FBE" w14:textId="77777777" w:rsidR="00342B80" w:rsidRDefault="002071E6">
      <w:pPr>
        <w:spacing w:line="360" w:lineRule="auto"/>
        <w:jc w:val="center"/>
      </w:pPr>
      <w:r>
        <w:rPr>
          <w:noProof/>
        </w:rPr>
        <w:drawing>
          <wp:inline distT="0" distB="0" distL="0" distR="0" wp14:anchorId="5609CF14" wp14:editId="515A17B8">
            <wp:extent cx="5711825" cy="2267585"/>
            <wp:effectExtent l="9525" t="9525" r="1270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9"/>
                    <a:stretch>
                      <a:fillRect/>
                    </a:stretch>
                  </pic:blipFill>
                  <pic:spPr>
                    <a:xfrm>
                      <a:off x="0" y="0"/>
                      <a:ext cx="5711825" cy="2268187"/>
                    </a:xfrm>
                    <a:prstGeom prst="rect">
                      <a:avLst/>
                    </a:prstGeom>
                    <a:ln>
                      <a:solidFill>
                        <a:schemeClr val="tx1"/>
                      </a:solidFill>
                    </a:ln>
                  </pic:spPr>
                </pic:pic>
              </a:graphicData>
            </a:graphic>
          </wp:inline>
        </w:drawing>
      </w:r>
    </w:p>
    <w:p w14:paraId="320EDB1C" w14:textId="77777777" w:rsidR="00342B80" w:rsidRDefault="002071E6">
      <w:pPr>
        <w:spacing w:line="360" w:lineRule="auto"/>
        <w:jc w:val="center"/>
        <w:rPr>
          <w:rFonts w:ascii="Times New Roman" w:hAnsi="Times New Roman"/>
          <w:i/>
          <w:iCs/>
          <w:sz w:val="20"/>
          <w:szCs w:val="20"/>
        </w:rPr>
      </w:pPr>
      <w:r>
        <w:rPr>
          <w:rFonts w:ascii="Times New Roman" w:eastAsia="Calibri" w:hAnsi="Times New Roman"/>
          <w:i/>
          <w:iCs/>
          <w:sz w:val="20"/>
          <w:szCs w:val="20"/>
        </w:rPr>
        <w:lastRenderedPageBreak/>
        <w:t>Hình 4: Giới thiệu Apache Spark</w:t>
      </w:r>
    </w:p>
    <w:p w14:paraId="7EF887E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pache Spark là một framework mã nguồn mở tính toán cụm, được phát triển sơ khởi vào năm 2009 bởi AMPLab. Sau này, Spark đã được trao cho Apache Software Foundation vào năm 2013 và được phát triển cho đến na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aPsd1tq","properties":{"formattedCitation":"(13)","plainCitation":"(13)","noteIndex":0},"citationItems":[{"id":37,"uris":["http://zotero.org/users/12796690/items/BTCBYWUC"],"itemData":{"id":37,"type":"webpage","title":"Tìm hiểu về Apache Spark","URL":"https://viblo.asia/p/tim-hieu-ve-apache-spark-ByEZkQQW5Q0","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w:t>
      </w:r>
    </w:p>
    <w:p w14:paraId="1F8294B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à một nền tảng hệ thống tính toán mã nguồn mở phục vụ như một công cụ để xử lý Big Data trong Hadoop. Spark đã trở thành một trong những nền tảng xử lý phân tán dữ liệu quan trọng và có thể được triển khai theo nhiều cách khác nhau.</w:t>
      </w:r>
      <w:r>
        <w:rPr>
          <w:sz w:val="28"/>
          <w:szCs w:val="28"/>
        </w:rPr>
        <w:t xml:space="preserve"> </w:t>
      </w:r>
      <w:r>
        <w:rPr>
          <w:rFonts w:ascii="Times New Roman" w:hAnsi="Times New Roman" w:cs="Times New Roman"/>
          <w:sz w:val="28"/>
          <w:szCs w:val="28"/>
        </w:rPr>
        <w:t>Tốc độ xử lý của Spark có được do việc tính toán được thực hiện cùng lúc trên nhiều máy khác nhau. Đồng thời việc tính toán được thực hiện ở bộ nhớ trong (in-memories) hay thực hiện hoàn toàn trên RAM</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hBi9XO6","properties":{"formattedCitation":"(13)","plainCitation":"(13)","noteIndex":0},"citationItems":[{"id":37,"uris":["http://zotero.org/users/12796690/items/BTCBYWUC"],"itemData":{"id":37,"type":"webpage","title":"Tìm hiểu về Apache Spark","URL":"https://viblo.asia/p/tim-hieu-ve-apache-spark-ByEZkQQW5Q0","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 xml:space="preserve">. Nó cung cấp các ràng buộc nguyên gốc cho Java, Scala, Python (đặc biệt là Python Anaconda) và ngôn ngữ lập trình R (R đặc biệt phù hợp với dữ liệu lớn), đồng thời nó còn hỗ trợ: </w:t>
      </w:r>
    </w:p>
    <w:p w14:paraId="6F90FF2F"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Xử lý dữ liệu theo lô/streaming: Apache Spark cho phép bạn xử lý dữ liệu theo lô và streaming thời gian thực, sử dụng ngôn ngữ ưa thích của bạn: Python, SQL, Scala, Java hoặc R.</w:t>
      </w:r>
    </w:p>
    <w:p w14:paraId="289A96D3"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Phân tích SQL: Thực hiện các truy vấn SQL ANSI nhanh, phân tán cho việc tạo bảng điều khiển và báo cáo ad-hoc. Nó chạy nhanh hơn hầu hết các kho dữ liệu.</w:t>
      </w:r>
    </w:p>
    <w:p w14:paraId="4D98F418"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Khoa học dữ liệu ở quy mô lớn: Thực hiện Phân tích Dữ liệu Khám phá (EDA) trên dữ liệu quy mô petabyte mà không cần phải giảm xuống.</w:t>
      </w:r>
    </w:p>
    <w:p w14:paraId="7FD91595"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Học máy: Đào tạo thuật toán học máy trên máy tính xách tay và sử dụng cùng một đoạn mã để mở rộng đến các cụm chịu lỗi của hàng ngàn máy.</w:t>
      </w:r>
    </w:p>
    <w:p w14:paraId="461DDF4D"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Python: Cài đặt với ‘pip’ và sử dụng Docker image chính thức.</w:t>
      </w:r>
    </w:p>
    <w:p w14:paraId="030C75A7" w14:textId="77777777" w:rsidR="00342B80" w:rsidRDefault="002071E6">
      <w:pPr>
        <w:pStyle w:val="Heading4"/>
        <w:spacing w:line="360" w:lineRule="auto"/>
        <w:ind w:left="360"/>
        <w:jc w:val="both"/>
        <w:rPr>
          <w:rFonts w:ascii="Times New Roman" w:hAnsi="Times New Roman" w:cs="Times New Roman"/>
          <w:i w:val="0"/>
          <w:sz w:val="28"/>
          <w:szCs w:val="28"/>
        </w:rPr>
      </w:pPr>
      <w:r>
        <w:rPr>
          <w:rFonts w:ascii="Times New Roman" w:hAnsi="Times New Roman" w:cs="Times New Roman"/>
          <w:i w:val="0"/>
          <w:sz w:val="28"/>
          <w:szCs w:val="28"/>
        </w:rPr>
        <w:lastRenderedPageBreak/>
        <w:t>2.1.4.3: Cơ sở dữ liệu</w:t>
      </w:r>
    </w:p>
    <w:p w14:paraId="100A31A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Cơ sở dữ liệu NoSQL</w:t>
      </w:r>
      <w:r>
        <w:rPr>
          <w:rFonts w:ascii="Times New Roman" w:hAnsi="Times New Roman" w:cs="Times New Roman"/>
          <w:sz w:val="28"/>
          <w:szCs w:val="28"/>
        </w:rPr>
        <w:t xml:space="preserve"> lưu trữ và quản lý dữ liệu theo cách linh hoạt và xử lý tốc độ cao. Không giống như cơ sở dữ liệu SQL, nhiều cơ sở dữ liệu NoSQL có thể được thu nhỏ theo chiều ngang trên hàng trăm hoặc hàng nghìn máy chủ. </w:t>
      </w:r>
    </w:p>
    <w:p w14:paraId="721EBC8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Cơ sở dữ liệu NoSQL có 4 dạng chính:</w:t>
      </w:r>
    </w:p>
    <w:p w14:paraId="2033DCD1"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Key-value stores: đây là kiểu lưu trữ NoSQL đơn giản nhất, sử dụng mảng kết hợp, mỗi key tương ứng với duy nhất 1 value (có thể là số, chữ,…)</w:t>
      </w:r>
    </w:p>
    <w:p w14:paraId="00AAF9F3" w14:textId="77777777" w:rsidR="00342B80" w:rsidRDefault="002071E6">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bdr w:val="single" w:sz="4" w:space="0" w:color="auto"/>
        </w:rPr>
        <w:drawing>
          <wp:inline distT="0" distB="0" distL="0" distR="0" wp14:anchorId="084CC570" wp14:editId="043F1A21">
            <wp:extent cx="2686050" cy="2790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0"/>
                    <a:stretch>
                      <a:fillRect/>
                    </a:stretch>
                  </pic:blipFill>
                  <pic:spPr>
                    <a:xfrm>
                      <a:off x="0" y="0"/>
                      <a:ext cx="2686425" cy="2791215"/>
                    </a:xfrm>
                    <a:prstGeom prst="rect">
                      <a:avLst/>
                    </a:prstGeom>
                  </pic:spPr>
                </pic:pic>
              </a:graphicData>
            </a:graphic>
          </wp:inline>
        </w:drawing>
      </w:r>
    </w:p>
    <w:p w14:paraId="3A437F59"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Column family stores: Hệ thống này được thiết kế để lưu trữ và xử lý dữ liệu lớn, phân tán trên nhiều máy. Dữ liệu trên các cột sẽ được nhóm vào thành một họ (families). Cơ sở dữ liệu dựa vào cột thường được sử dụng cho hệ thống quản lý quan hệ khách hàng (CRM), kinh doanh thông minh (BI) và kho dữ liệu (Data warehouse).</w:t>
      </w:r>
    </w:p>
    <w:p w14:paraId="4A794948" w14:textId="77777777" w:rsidR="00342B80" w:rsidRDefault="002071E6">
      <w:pPr>
        <w:spacing w:line="360" w:lineRule="auto"/>
        <w:ind w:left="360"/>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3DA1F8F" wp14:editId="61F973EF">
            <wp:extent cx="5943600" cy="3317875"/>
            <wp:effectExtent l="9525" t="9525" r="9525" b="254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5943600" cy="3317875"/>
                    </a:xfrm>
                    <a:prstGeom prst="rect">
                      <a:avLst/>
                    </a:prstGeom>
                    <a:ln>
                      <a:solidFill>
                        <a:schemeClr val="tx1"/>
                      </a:solidFill>
                    </a:ln>
                  </pic:spPr>
                </pic:pic>
              </a:graphicData>
            </a:graphic>
          </wp:inline>
        </w:drawing>
      </w:r>
    </w:p>
    <w:p w14:paraId="29FD2D31"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Document databases: Mô hình này chính là dạng tổng quan của nhiều cặp key-value. Nói cách khác Document databases là cấp bậc cao hơn của Key-value stores. Nó cho phép tồn tại nhiều value cho mỗi key và đạt hiệu suất truy vấn cao hơn. </w:t>
      </w:r>
    </w:p>
    <w:p w14:paraId="70BB8910" w14:textId="77777777" w:rsidR="00342B80" w:rsidRDefault="002071E6">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9E18080" wp14:editId="1B0B7ED3">
            <wp:extent cx="3498215" cy="2628900"/>
            <wp:effectExtent l="9525" t="9525" r="1651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2"/>
                    <a:stretch>
                      <a:fillRect/>
                    </a:stretch>
                  </pic:blipFill>
                  <pic:spPr>
                    <a:xfrm>
                      <a:off x="0" y="0"/>
                      <a:ext cx="3511430" cy="2638449"/>
                    </a:xfrm>
                    <a:prstGeom prst="rect">
                      <a:avLst/>
                    </a:prstGeom>
                    <a:ln>
                      <a:solidFill>
                        <a:schemeClr val="tx1"/>
                      </a:solidFill>
                    </a:ln>
                  </pic:spPr>
                </pic:pic>
              </a:graphicData>
            </a:graphic>
          </wp:inline>
        </w:drawing>
      </w:r>
    </w:p>
    <w:p w14:paraId="658629F7"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Graph databases: Cơ sở dữ liệu này sử dụng mô hình đồ thị có khả năng linh hoạt mở rộng trên nhiều máy khác nhau, thể hiện đa dạng các mối quan hệ. Cơ sở dữ liệu đồ thị thường được dùng trong logistics và mạng xã hội.</w:t>
      </w:r>
    </w:p>
    <w:p w14:paraId="6704CC02" w14:textId="77777777" w:rsidR="00342B80" w:rsidRDefault="002071E6">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30D33B4" wp14:editId="4C854C11">
            <wp:extent cx="4933950" cy="2965450"/>
            <wp:effectExtent l="9525" t="9525" r="9525" b="158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3"/>
                    <a:stretch>
                      <a:fillRect/>
                    </a:stretch>
                  </pic:blipFill>
                  <pic:spPr>
                    <a:xfrm>
                      <a:off x="0" y="0"/>
                      <a:ext cx="4943125" cy="2971156"/>
                    </a:xfrm>
                    <a:prstGeom prst="rect">
                      <a:avLst/>
                    </a:prstGeom>
                    <a:ln>
                      <a:solidFill>
                        <a:schemeClr val="tx1"/>
                      </a:solidFill>
                    </a:ln>
                  </pic:spPr>
                </pic:pic>
              </a:graphicData>
            </a:graphic>
          </wp:inline>
        </w:drawing>
      </w:r>
    </w:p>
    <w:p w14:paraId="3E135C6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Ưu điểm nổi trội của cơ sở dữ liệu NoSQL:</w:t>
      </w:r>
    </w:p>
    <w:p w14:paraId="07CD39BC"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Xử lý dữ liệu: Với cơ sở dữ liệu NoSQL, việc mở rộng quy mô được thực hiện bằng cách lưu trữ dữ liệu phân tán và xử lý dữ liệu trên nhiều cụm máy tính khác nhau. </w:t>
      </w:r>
    </w:p>
    <w:p w14:paraId="672C9200"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ự hỗ trợ: Cơ sở dữ liệu NoSQL cho phép bạn lưu trữ mọi loại dữ liệu, từ cấu trúc, bán cấu trúc đến phi cấu trúc. </w:t>
      </w:r>
    </w:p>
    <w:p w14:paraId="33E9E663"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Dễ cập nhật: Cơ sở dữ liệu này cho phép các lập trình viên dễ dàng thay đổi cấu trúc dữ liệu mà không có bất cứ độ trễ nào. Việc thêm vào các giá trị và các cột không làm gián đoạn đến cấu trúc hiện có.</w:t>
      </w:r>
    </w:p>
    <w:p w14:paraId="2F383C6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Cơ sở dữ liệu bộ nhớ trong</w:t>
      </w:r>
      <w:r>
        <w:rPr>
          <w:rFonts w:ascii="Times New Roman" w:hAnsi="Times New Roman" w:cs="Times New Roman"/>
          <w:sz w:val="28"/>
          <w:szCs w:val="28"/>
        </w:rPr>
        <w:t xml:space="preserve">: Cơ sở dữ liệu bộ nhớ trong (IMDB) là một hệ thống quản lý cơ sở dữ liệu chủ yếu dựa vào bộ nhớ chính, thay vì đĩa, để lưu trữ dữ liệu. Cơ sở dữ liệu bộ nhớ trong nhanh hơn so với cơ sở dữ liệu trên đĩa được </w:t>
      </w:r>
      <w:r>
        <w:rPr>
          <w:rFonts w:ascii="Times New Roman" w:hAnsi="Times New Roman" w:cs="Times New Roman"/>
          <w:sz w:val="28"/>
          <w:szCs w:val="28"/>
        </w:rPr>
        <w:lastRenderedPageBreak/>
        <w:t>tối ưu hóa, một lựa chọn quan trọng cho việc sử dụng phân tích Big Data tạo kho dữ liệu. </w:t>
      </w:r>
    </w:p>
    <w:p w14:paraId="1B713BF8"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Hadoop cho phép phân phối bộ dữ liệu trên một cụm phần cứng hàng hóa. Việc xử lý được thực hiện song song trên nhiều máy chủ cùng một lúc.</w:t>
      </w:r>
    </w:p>
    <w:p w14:paraId="62164DB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Phần mềm khách hàng nhập dữ liệu vào Hadoop. HDFS xử lý siêu dữ liệu và hệ thống tệp phân tán. MapReduce sau đó xử lý và chuyển đổi dữ liệu. Cuối cùng, YARN phân chia công việc trên cụm máy tính.</w:t>
      </w:r>
    </w:p>
    <w:p w14:paraId="0CAF6CC6"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ất cả các mô-đun Hadoop được thiết kế với giả định cơ bản rằng lỗi phần cứng của từng máy hoặc giá đỡ máy là phổ biến và phải được khung xử lý tự động trong phần mềm.</w:t>
      </w:r>
    </w:p>
    <w:p w14:paraId="40ECA9DE" w14:textId="77777777" w:rsidR="00342B80" w:rsidRDefault="002071E6">
      <w:pPr>
        <w:spacing w:line="360" w:lineRule="auto"/>
        <w:ind w:firstLine="360"/>
        <w:jc w:val="center"/>
        <w:rPr>
          <w:rFonts w:ascii="Times New Roman" w:hAnsi="Times New Roman" w:cs="Times New Roman"/>
          <w:sz w:val="28"/>
          <w:szCs w:val="28"/>
        </w:rPr>
      </w:pPr>
      <w:r>
        <w:rPr>
          <w:noProof/>
        </w:rPr>
        <w:drawing>
          <wp:inline distT="0" distB="0" distL="0" distR="0" wp14:anchorId="30C4138D" wp14:editId="6D2EC6DC">
            <wp:extent cx="4495800" cy="3343275"/>
            <wp:effectExtent l="9525" t="9525" r="9525" b="19050"/>
            <wp:docPr id="9" name="Picture 461959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61959387"/>
                    <pic:cNvPicPr>
                      <a:picLocks noChangeAspect="1"/>
                    </pic:cNvPicPr>
                  </pic:nvPicPr>
                  <pic:blipFill>
                    <a:blip r:embed="rId24"/>
                    <a:stretch>
                      <a:fillRect/>
                    </a:stretch>
                  </pic:blipFill>
                  <pic:spPr>
                    <a:xfrm>
                      <a:off x="0" y="0"/>
                      <a:ext cx="4495800" cy="3343275"/>
                    </a:xfrm>
                    <a:prstGeom prst="rect">
                      <a:avLst/>
                    </a:prstGeom>
                    <a:noFill/>
                    <a:ln>
                      <a:solidFill>
                        <a:schemeClr val="tx1"/>
                      </a:solidFill>
                    </a:ln>
                  </pic:spPr>
                </pic:pic>
              </a:graphicData>
            </a:graphic>
          </wp:inline>
        </w:drawing>
      </w:r>
    </w:p>
    <w:p w14:paraId="523D7D7E" w14:textId="77777777" w:rsidR="00342B80" w:rsidRDefault="002071E6">
      <w:pPr>
        <w:pStyle w:val="Heading4"/>
        <w:spacing w:line="360" w:lineRule="auto"/>
        <w:ind w:left="360"/>
        <w:rPr>
          <w:rFonts w:ascii="Times New Roman" w:hAnsi="Times New Roman" w:cs="Times New Roman"/>
          <w:i w:val="0"/>
          <w:sz w:val="28"/>
          <w:szCs w:val="28"/>
        </w:rPr>
      </w:pPr>
      <w:r>
        <w:rPr>
          <w:rFonts w:ascii="Times New Roman" w:hAnsi="Times New Roman" w:cs="Times New Roman"/>
          <w:i w:val="0"/>
          <w:sz w:val="28"/>
          <w:szCs w:val="28"/>
        </w:rPr>
        <w:t>2.1.4.4: Jupyter</w:t>
      </w:r>
    </w:p>
    <w:p w14:paraId="1C042E6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Jupyter là một môi trường tính toán mã nguồn mở phổ biến trong lĩnh vực khoa học dữ liệu, máy học, và nghiên cứu. Nó cho phép người dùng tạo và chia sẻ văn bản tương tác chứa mã, các biểu đồ, công thức toán học và nhiều loại nội dung </w:t>
      </w:r>
      <w:r>
        <w:rPr>
          <w:rFonts w:ascii="Times New Roman" w:hAnsi="Times New Roman" w:cs="Times New Roman"/>
          <w:sz w:val="28"/>
          <w:szCs w:val="28"/>
        </w:rPr>
        <w:lastRenderedPageBreak/>
        <w:t>khác. Jupyter thường được sử dụng để tạo các tệp gọi là "notebook," trong đó người dùng có thể viết và thử nghiệm mã nguồn, thực hiện tính toán phức tạp, và hiển thị kết quả ngay lập tức.</w:t>
      </w:r>
    </w:p>
    <w:p w14:paraId="6775FBC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Một trong những điểm mạnh lớn của Jupyter là khả năng tích hợp mã, trực quan hóa dữ liệu và giải thích bằng cách sử dụng các "cell" riêng lẻ. Điều này giúp các nhà nghiên cứu và nhà phân tích dữ liệu dễ dàng thực hiện các thí nghiệm, thể hiện quá trình làm việc và giúp người khác hiểu rõ hơn về quá trình phân tích.</w:t>
      </w:r>
    </w:p>
    <w:p w14:paraId="344864D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Jupyter cung cấp hỗ trợ cho nhiều ngôn ngữ lập trình, như Python, R, Julia, và nhiều ngôn ngữ khác, cho phép người dùng lựa chọn ngôn ngữ phù hợp với nhiệm vụ cụ thể của họ. Nó cũng có khả năng xuất notebook sang các định dạng tài liệu khác nhau như HTML, PDF hoặc các định dạng tài liệu tương tác trực tuyến.</w:t>
      </w:r>
    </w:p>
    <w:p w14:paraId="5850A53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ổng cộng, Jupyter đã trở thành một công cụ quan trọng và ưa chuộng trong cộng đồng khoa học dữ liệu và là một phần quan trọng của quy trình làm việc trong việc nghiên cứu, phân tích dữ liệu và trình bày kết quả</w:t>
      </w:r>
    </w:p>
    <w:p w14:paraId="28DF9337" w14:textId="77777777" w:rsidR="00342B80" w:rsidRDefault="002071E6">
      <w:pPr>
        <w:spacing w:line="360" w:lineRule="auto"/>
        <w:ind w:firstLine="36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68FE06E" wp14:editId="48A1B533">
            <wp:extent cx="5943600" cy="3252470"/>
            <wp:effectExtent l="9525" t="9525" r="9525"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5"/>
                    <a:stretch>
                      <a:fillRect/>
                    </a:stretch>
                  </pic:blipFill>
                  <pic:spPr>
                    <a:xfrm>
                      <a:off x="0" y="0"/>
                      <a:ext cx="5943600" cy="3252470"/>
                    </a:xfrm>
                    <a:prstGeom prst="rect">
                      <a:avLst/>
                    </a:prstGeom>
                    <a:ln>
                      <a:solidFill>
                        <a:schemeClr val="tx1"/>
                      </a:solidFill>
                    </a:ln>
                  </pic:spPr>
                </pic:pic>
              </a:graphicData>
            </a:graphic>
          </wp:inline>
        </w:drawing>
      </w:r>
    </w:p>
    <w:p w14:paraId="241F6319"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5" w:name="_Toc150298685"/>
      <w:r>
        <w:rPr>
          <w:rFonts w:ascii="Times New Roman" w:hAnsi="Times New Roman" w:cs="Times New Roman"/>
          <w:b/>
          <w:sz w:val="32"/>
          <w:szCs w:val="32"/>
        </w:rPr>
        <w:lastRenderedPageBreak/>
        <w:t>Ứng dụng của big data</w:t>
      </w:r>
      <w:bookmarkEnd w:id="15"/>
    </w:p>
    <w:p w14:paraId="63297FCF" w14:textId="77777777" w:rsidR="00342B80" w:rsidRDefault="002071E6">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2.1.5.1: Big Data trong thế giới ngày nay</w:t>
      </w:r>
    </w:p>
    <w:p w14:paraId="4A191E36"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Hiện nay thế giới tạo ra 1 petabyte dữ liệu trong mỗi 11 giây theo tài liệu của Intel vào tháng 9/2013 và nó tương đương với một đoạn video HD dài 13 năm</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gZRkgvz","properties":{"formattedCitation":"(14)","plainCitation":"(14)","noteIndex":0},"citationItems":[{"id":19,"uris":["http://zotero.org/users/12796690/items/UUEEQWG5"],"itemData":{"id":19,"type":"webpage","abstract":"Big Data hay dữ liệu lớn là thuật ngữ thường được dùng để chỉ các tập hợp dữ liệu có khối lượng lớn và vô cùng phức tạp. Các tập dữ liệu này lớn đến mức người ta không thể xử lý chúng theo các biện pháp truyền thống.","container-title":"HRchannels- Đăng tin tuyển dụng - Web tìm việc làm - Tìm ứng viên","note":"section: Article Section","title":"Big Data là gì? Ứng dụng của Big Data vào các ngành nghề","title-short":"Big Data là gì?","URL":"https://hrchannels.com/uptalent/big-data-la-gi.html","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4)</w:t>
      </w:r>
      <w:r>
        <w:rPr>
          <w:rFonts w:ascii="Times New Roman" w:hAnsi="Times New Roman" w:cs="Times New Roman"/>
          <w:sz w:val="28"/>
          <w:szCs w:val="28"/>
        </w:rPr>
        <w:fldChar w:fldCharType="end"/>
      </w:r>
      <w:r>
        <w:rPr>
          <w:rFonts w:ascii="Times New Roman" w:hAnsi="Times New Roman" w:cs="Times New Roman"/>
          <w:sz w:val="28"/>
          <w:szCs w:val="28"/>
        </w:rPr>
        <w:t>. Các công ty, doanh nghiệp cũng đang sở hữu Big Data của riêng mình, chẳng hạn như Google, Facebook hay trang bán hàng trực tuyến như Alibaba hay Ebay sử dụng các trung tâm dữ liệu lớn trên cả thế giới để truy vấn, tìm kiếm, đề xuất cho khách hàng cũng như thông tin về sản phẩm của họ.</w:t>
      </w:r>
    </w:p>
    <w:p w14:paraId="40A8DAA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Mạng xã hội Facebook quản lí hơn 50 tỉ bức ảnh từ người dùng tải lên, YouTube hay Google lưu hết các truy vấn của người dùng để phục vụ cho quảng cáo và các mục đích thương mại khác hay công ty thương mại điện tử hàng đầu thế giới Amazon phải xử lí hàng triệu các lượt truy vấn mỗi ngày từ khách hàng và các đối tác bán hàng. Amazon sử dụng hệ thống Linux từ năm 2005, họ từng sở hữu ba cơ sở dữ liệu Linux lớn nhất thế giới với dung lượng lần lượt là 7,8TB, 18,5TB và 24,7TB.</w:t>
      </w:r>
    </w:p>
    <w:p w14:paraId="28DA0F9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Chúng ta có một vài số liệu thú vị về Big Data như sau:</w:t>
      </w:r>
    </w:p>
    <w:p w14:paraId="5095E209"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Các hệ thống RFID (một dạng kết nối tầm gần, như kiểu NFC nhưng có tầm hoạt động xa hơn và cũng là thứ dùng trong thẻ mở cửa khách sạn) tạo ra lượng dữ liệu lớn hơn 1.000 lần so với mã vạc truyền thống</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R1QHRkW","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210D519B"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Chỉ trong vòng 4 giờ của ngày “Black Friday” năm 2012, cửa hàng Walmart đã phải xử lí hơn 10 triệu giao dịch tiền mặt, tức là khoản 5.000 giao diện mỗi giâ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C7HYwkG","properties":{"formattedCitation":"(16)","plainCitation":"(16)","noteIndex":0},"citationItems":[{"id":43,"uris":["http://zotero.org/users/12796690/items/PITG5JCS"],"itemData":{"id":43,"type":"webpage","abstract":"Viện Quản trị Logistics và Chuỗi cung ứng Edins","language":"Vietnamese","title":"BIG DATA TRONG LOGISTICS VÀ CHUỖI CUNG ỨNG","URL":"http://edins.edu.vn/kien-thuc/big-data-trong-logistics-va-chuoi-cung-ung-1126.html","author":[{"family":"Edins","given":"Viện Quản trị Logistics và Chuỗi","dropping-particle":"cung ứng"}],"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6)</w:t>
      </w:r>
      <w:r>
        <w:rPr>
          <w:rFonts w:ascii="Times New Roman" w:hAnsi="Times New Roman" w:cs="Times New Roman"/>
          <w:sz w:val="28"/>
          <w:szCs w:val="28"/>
        </w:rPr>
        <w:fldChar w:fldCharType="end"/>
      </w:r>
    </w:p>
    <w:p w14:paraId="17007516"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Dịch vụ chuyển phát UPS nhận khoảng 39,5 triệu yêu cầu từ khách hàng của mình mỗi ngà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7Otj4sN","properties":{"formattedCitation":"(17)","plainCitation":"(17)","noteIndex":0},"citationItems":[{"id":48,"uris":["http://zotero.org/users/12796690/items/FRFA8G5J"],"itemData":{"id":48,"type":"post-weblog","abstract":"Hiện nay, có rất nhiều lĩnh vực áp dụng Big data. Nó được xem như là “cánh tay đắc lực” không thể thiếu cho nhiều doanh nghiệp để phát triển chiến lược kinh doanh. Lĩnh vực logistics cũng thế, để phát triển và mở rộng chuỗi cung ứng trên thị trường thì Big data góp","language":"vi","title":"Big data trong logistics – cơ hội để phát triển và đa dạng chuỗi cung ứng - VDigital","URL":"https://vdigital.vn/big-data-trong-logistics/","author":[{"family":"Nam","given":"VDI Creator Công ty cung cấp giải pháp tích hợp và dịch vụ số hàng đầu Việt"}],"accessed":{"date-parts":[["2023",10,27]]},"issued":{"date-parts":[["2023",4,10]]}}}],"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7)</w:t>
      </w:r>
      <w:r>
        <w:rPr>
          <w:rFonts w:ascii="Times New Roman" w:hAnsi="Times New Roman" w:cs="Times New Roman"/>
          <w:sz w:val="28"/>
          <w:szCs w:val="28"/>
        </w:rPr>
        <w:fldChar w:fldCharType="end"/>
      </w:r>
    </w:p>
    <w:p w14:paraId="0798954D"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Dịch vụ thẻ VISA xử lí hơn 172.800.000 giao dịch thẻ chỉ trong vòng một ngày mà thôi</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2qXSi6Zk","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03A46951" w14:textId="77777777" w:rsidR="00342B80" w:rsidRDefault="002071E6">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Trên Twitter có 500 triệu dòng tweet mới mỗi ngày, Facebook thì có 1,15 tỉ thành viên tạo ra một mớ khổng lồ dữ liệu văn bản, tập tin, video</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8pRN910","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556900B2" w14:textId="77777777" w:rsidR="00342B80" w:rsidRDefault="002071E6">
      <w:pPr>
        <w:spacing w:line="360" w:lineRule="auto"/>
        <w:ind w:left="360"/>
        <w:jc w:val="center"/>
        <w:rPr>
          <w:rFonts w:ascii="Times New Roman" w:hAnsi="Times New Roman" w:cs="Times New Roman"/>
          <w:sz w:val="28"/>
          <w:szCs w:val="28"/>
        </w:rPr>
      </w:pPr>
      <w:r>
        <w:rPr>
          <w:noProof/>
        </w:rPr>
        <w:drawing>
          <wp:inline distT="0" distB="0" distL="0" distR="0" wp14:anchorId="7EB14C2D" wp14:editId="72C454B4">
            <wp:extent cx="5000625" cy="4000500"/>
            <wp:effectExtent l="9525" t="9525" r="19050" b="9525"/>
            <wp:docPr id="10" name="Picture 615295570" descr="Danh sách các nhà đầu tư vào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5295570" descr="Danh sách các nhà đầu tư vào IoT"/>
                    <pic:cNvPicPr>
                      <a:picLocks noChangeAspect="1"/>
                    </pic:cNvPicPr>
                  </pic:nvPicPr>
                  <pic:blipFill>
                    <a:blip r:embed="rId26"/>
                    <a:stretch>
                      <a:fillRect/>
                    </a:stretch>
                  </pic:blipFill>
                  <pic:spPr>
                    <a:xfrm>
                      <a:off x="0" y="0"/>
                      <a:ext cx="5000625" cy="4000500"/>
                    </a:xfrm>
                    <a:prstGeom prst="rect">
                      <a:avLst/>
                    </a:prstGeom>
                    <a:noFill/>
                    <a:ln>
                      <a:solidFill>
                        <a:schemeClr val="tx1"/>
                      </a:solidFill>
                    </a:ln>
                  </pic:spPr>
                </pic:pic>
              </a:graphicData>
            </a:graphic>
          </wp:inline>
        </w:drawing>
      </w:r>
    </w:p>
    <w:p w14:paraId="384C9650" w14:textId="77777777" w:rsidR="00342B80" w:rsidRDefault="002071E6">
      <w:pPr>
        <w:shd w:val="clear" w:color="auto" w:fill="FFFFFF"/>
        <w:spacing w:before="100" w:beforeAutospacing="1" w:after="100" w:afterAutospacing="1" w:line="360" w:lineRule="auto"/>
        <w:jc w:val="center"/>
      </w:pPr>
      <w:r>
        <w:rPr>
          <w:rFonts w:ascii="Times New Roman" w:eastAsia="Calibri" w:hAnsi="Times New Roman"/>
          <w:i/>
          <w:iCs/>
          <w:color w:val="333333"/>
          <w:sz w:val="20"/>
          <w:szCs w:val="20"/>
          <w:shd w:val="clear" w:color="auto" w:fill="FFFFFF"/>
        </w:rPr>
        <w:t xml:space="preserve">Hình 5. </w:t>
      </w:r>
      <w:r>
        <w:rPr>
          <w:rStyle w:val="15"/>
          <w:rFonts w:ascii="Times New Roman" w:eastAsia="Calibri" w:hAnsi="Times New Roman" w:cs="Times New Roman"/>
          <w:color w:val="333333"/>
          <w:sz w:val="20"/>
          <w:szCs w:val="20"/>
          <w:shd w:val="clear" w:color="auto" w:fill="FFFFFF"/>
        </w:rPr>
        <w:t xml:space="preserve">Thống kê từ </w:t>
      </w:r>
      <w:hyperlink r:id="rId27" w:history="1">
        <w:r>
          <w:rPr>
            <w:rStyle w:val="16"/>
            <w:rFonts w:ascii="Times New Roman" w:hAnsi="Times New Roman" w:cs="Times New Roman"/>
            <w:i/>
            <w:iCs/>
            <w:sz w:val="20"/>
            <w:szCs w:val="20"/>
            <w:shd w:val="clear" w:color="auto" w:fill="FFFFFF"/>
          </w:rPr>
          <w:t>CBInsights</w:t>
        </w:r>
      </w:hyperlink>
    </w:p>
    <w:p w14:paraId="6D2F593F" w14:textId="77777777" w:rsidR="00342B80" w:rsidRDefault="002071E6">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2.1.5.2: Ứng dụng cụ thể của Big Data</w:t>
      </w:r>
    </w:p>
    <w:p w14:paraId="4C7FAC1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 Những tiện ích mà Big Data mang lại kể từ khi ra đời:</w:t>
      </w:r>
    </w:p>
    <w:p w14:paraId="58F9BEE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1. Phát triển Kinh tế và Xã hội</w:t>
      </w:r>
    </w:p>
    <w:p w14:paraId="001D87E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đã tạo ra giá trị kinh tế và xã hội lớn bằng cách phân tích và khai thác thông tin từ dữ liệu. Nó đã giúp cải thiện cuộc sống của người nghèo</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6RoiztA5","properties":{"formattedCitation":"(18)","plainCitation":"(18)","noteIndex":0},"citationItems":[{"id":50,"uris":["http://zotero.org/users/12796690/items/XYEIN8N9"],"itemData":{"id":50,"type":"webpage","abstract":"The global community is entering a new world, where real-time data is shortening the feedback loop between outcomes and policy.","container-title":"Brookings","language":"en-US","title":"Using big data and artificial intelligence to accelerate global development","URL":"https://www.brookings.edu/articles/using-big-data-and-artificial-intelligence-to-accelerate-global-development/","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8)</w:t>
      </w:r>
      <w:r>
        <w:rPr>
          <w:rFonts w:ascii="Times New Roman" w:hAnsi="Times New Roman" w:cs="Times New Roman"/>
          <w:sz w:val="28"/>
          <w:szCs w:val="28"/>
        </w:rPr>
        <w:fldChar w:fldCharType="end"/>
      </w:r>
      <w:r>
        <w:rPr>
          <w:rFonts w:ascii="Times New Roman" w:hAnsi="Times New Roman" w:cs="Times New Roman"/>
          <w:sz w:val="28"/>
          <w:szCs w:val="28"/>
        </w:rPr>
        <w:t xml:space="preserve"> và tạo ra cơ hội mới cho doanh nghiệp và người lao động.</w:t>
      </w:r>
    </w:p>
    <w:p w14:paraId="07F25BB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2. Quyết định và Trách nhiệm</w:t>
      </w:r>
    </w:p>
    <w:p w14:paraId="77B45B6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Dữ liệu là nguyên liệu cho việc ra quyết định và là cơ sở để đánh giá trách nhiệm. Trong lĩnh vực tư nhân, phân tích Big Data đã trở nên phổ biến, với việc xây dựng hồ sơ người tiêu dùng, dịch vụ cá nhân hóa và phân tích dự đoán được sử dụng cho tiếp thị, quảng cáo và quản lý</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B1XIDUq","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w:t>
      </w:r>
    </w:p>
    <w:p w14:paraId="5D249A2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3. Phát triển Bền vững</w:t>
      </w:r>
    </w:p>
    <w:p w14:paraId="603A262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đã giúp tiến bộ trong việc đạt được các Mục tiêu Phát triển Bền vững (SDGs) một cách công bằng và toàn diệ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BPMFvsxs","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 Nó đã giúp chúng ta hiểu rõ hơn về các vấn đề toàn cầu và phản ứng trước các cuộc khủng hoảng.</w:t>
      </w:r>
    </w:p>
    <w:p w14:paraId="31D58BA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4. Cải thiện Hiệu quả và Minh bạch</w:t>
      </w:r>
    </w:p>
    <w:p w14:paraId="685BE42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Công nghệ số và các nền tảng đã trở nên ngày càng quan trọng trong việc giải quyết các thách thức toàn cầu và phản ứng trước các cuộc khủng hoảng, cũng như tạo ra công việc và thị trường mới, mở rộng quyền truy cập vào tài chính, và cải thiện hiệu quả và minh bạch.</w:t>
      </w:r>
    </w:p>
    <w:p w14:paraId="284BAAF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uy nhiên, cũng cần lưu ý rằng việc sử dụng Big Data cũng có những rủi ro liên quan đến quyền riêng tư, đạo đức và tôn trọng chủ quyền dữ liệu</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Rz5OQwj2","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 Để đảm bảo rằng quyền lợi của mọi người được bảo vệ, chúng ta cần xây dựng một hợp đồng xã hội mới cho dữ liệu</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fxz8gjkJ","properties":{"formattedCitation":"(20)","plainCitation":"(20)","noteIndex":0},"citationItems":[{"id":52,"uris":["http://zotero.org/users/12796690/items/DR54IWLK"],"itemData":{"id":52,"type":"webpage","title":"World Development Report 2022: FINANCE for an Equitable Recovery","URL":"https://www.worldbank.org/en/publication/wdr2021","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0)</w:t>
      </w:r>
      <w:r>
        <w:rPr>
          <w:rFonts w:ascii="Times New Roman" w:hAnsi="Times New Roman" w:cs="Times New Roman"/>
          <w:sz w:val="28"/>
          <w:szCs w:val="28"/>
        </w:rPr>
        <w:fldChar w:fldCharType="end"/>
      </w:r>
      <w:r>
        <w:rPr>
          <w:rFonts w:ascii="Times New Roman" w:hAnsi="Times New Roman" w:cs="Times New Roman"/>
          <w:sz w:val="28"/>
          <w:szCs w:val="28"/>
        </w:rPr>
        <w:t>.</w:t>
      </w:r>
    </w:p>
    <w:p w14:paraId="79EBA66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 Những ứng dụng vào các lĩnh vực cụ thể</w:t>
      </w:r>
    </w:p>
    <w:p w14:paraId="605C3009"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đã mở ra một cơ hội cho xã hội, sự đóng góp của nó cho sự phát triển của các lĩnh vực thực tế là vô cùng quan trọng: </w:t>
      </w:r>
    </w:p>
    <w:p w14:paraId="4BABA91A"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Tiếp thị:</w:t>
      </w:r>
    </w:p>
    <w:p w14:paraId="1383308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Big Data có vai trò quan trọng trong việc dự đoán hành vi của khách hàng. Bằng cách phân tích dữ liệu lớn từ các nguồn khác nhau như trang web, mạng xã hội và cơ sở dữ liệu khách hàng, các công ty có thể tạo ra các mô hình dự đoán về thói quen mua sắm của người tiêu dùng. Điều này giúp họ tối ưu hóa chiến lược quảng cáo và tiếp thị.</w:t>
      </w:r>
    </w:p>
    <w:p w14:paraId="2AE8611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ông qua việc phân tích dữ liệu của khách hàng, các doanh nghiệp có thể tùy chỉnh các sản phẩm và dịch vụ của họ để đáp ứng một cách tốt nhất nhu cầu của từng đối tượng mục tiêu. Từ đó giúp cải thiện hiệu quả tiếp thị và tăng tỷ lệ chuyển đổi.</w:t>
      </w:r>
    </w:p>
    <w:p w14:paraId="2FE25B5F"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Giao thông vận tải:</w:t>
      </w:r>
    </w:p>
    <w:p w14:paraId="19D80A14"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có vai trò quan trọng trong cải thiện hệ thống điều hướng GPS và cảnh báo giao thông. Thông qua việc thu thập và phân tích dữ liệu giao thông thời gian thực, các ứng dụng điều hướng có thể cung cấp lộ trình tối ưu, tránh kẹt xe và tiết kiệm thời gian cho người dùng.</w:t>
      </w:r>
    </w:p>
    <w:p w14:paraId="10076E7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Ngoài ra, thông tin về thời tiết cũng được tích hợp vào hệ thống, giúp người dùng nhận được cảnh báo về điều kiện thời tiết xấu và đề xuất lựa chọn an toàn.</w:t>
      </w:r>
    </w:p>
    <w:p w14:paraId="0824C257"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Chính phủ và quản lý công:</w:t>
      </w:r>
    </w:p>
    <w:p w14:paraId="05403C8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hỗ trợ chính phủ trong việc theo dõi và quản lý dữ liệu thuế. Thông qua việc tổng hợp và phân tích dữ liệu tài chính từ nhiều nguồn, chính phủ có thể tối ưu hóa thu thuế và xác định các khu vực cần đầu tư.</w:t>
      </w:r>
    </w:p>
    <w:p w14:paraId="0C5FC8D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Dữ liệu lớn cũng giúp chính phủ hiểu rõ hơn về nhu cầu và mong đợi của công dân. Chính phủ có thể dự đoán và phản ánh nhu cầu dịch vụ công cộng, giúp họ đưa ra các quyết định chính sách phù hợp.</w:t>
      </w:r>
    </w:p>
    <w:p w14:paraId="51A97F61" w14:textId="77777777" w:rsidR="00342B80" w:rsidRDefault="002071E6">
      <w:pPr>
        <w:spacing w:line="360" w:lineRule="auto"/>
        <w:ind w:firstLine="360"/>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70F26F0E" wp14:editId="1F9B5B0F">
            <wp:extent cx="5243830" cy="2267585"/>
            <wp:effectExtent l="9525" t="9525" r="2349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8"/>
                    <a:stretch>
                      <a:fillRect/>
                    </a:stretch>
                  </pic:blipFill>
                  <pic:spPr>
                    <a:xfrm>
                      <a:off x="0" y="0"/>
                      <a:ext cx="5384609" cy="2329080"/>
                    </a:xfrm>
                    <a:prstGeom prst="rect">
                      <a:avLst/>
                    </a:prstGeom>
                    <a:ln>
                      <a:solidFill>
                        <a:schemeClr val="tx1"/>
                      </a:solidFill>
                    </a:ln>
                  </pic:spPr>
                </pic:pic>
              </a:graphicData>
            </a:graphic>
          </wp:inline>
        </w:drawing>
      </w:r>
    </w:p>
    <w:p w14:paraId="6E8895CF"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Doanh nghiệp:</w:t>
      </w:r>
    </w:p>
    <w:p w14:paraId="08E823C8"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là công cụ mạnh mẽ giúp các doanh nghiệp hiểu rõ hơn về hoạt động kinh doanh của họ. Bằng cách theo dõi và phân tích dữ liệu liên quan đến sản phẩm, lưu lượng truy cập trang web, và thói quen mua sắm của khách hàng, họ có thể tối ưu hóa chiến lược kinh doanh.</w:t>
      </w:r>
    </w:p>
    <w:p w14:paraId="4CB1739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Dữ liệu lớn cung cấp thông tin chi tiết về hiệu suất sản phẩm, lợi nhuận, và hiệu quả tiếp thị. Điều này giúp doanh nghiệp hiểu rõ hơn về các yếu tố ảnh hưởng đến sự thành công và có thể điều chỉnh chiến lược kinh doanh của họ một cách khoa học.</w:t>
      </w:r>
    </w:p>
    <w:p w14:paraId="4EAD4492"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26010260" wp14:editId="0FC4F1FF">
            <wp:extent cx="5943600" cy="3338830"/>
            <wp:effectExtent l="9525" t="9525" r="9525"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9"/>
                    <a:stretch>
                      <a:fillRect/>
                    </a:stretch>
                  </pic:blipFill>
                  <pic:spPr>
                    <a:xfrm>
                      <a:off x="0" y="0"/>
                      <a:ext cx="5943600" cy="3338830"/>
                    </a:xfrm>
                    <a:prstGeom prst="rect">
                      <a:avLst/>
                    </a:prstGeom>
                    <a:ln>
                      <a:solidFill>
                        <a:schemeClr val="tx1"/>
                      </a:solidFill>
                    </a:ln>
                  </pic:spPr>
                </pic:pic>
              </a:graphicData>
            </a:graphic>
          </wp:inline>
        </w:drawing>
      </w:r>
    </w:p>
    <w:p w14:paraId="682C7C83"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Y tế:</w:t>
      </w:r>
    </w:p>
    <w:p w14:paraId="0DB1A7E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cho phép truy cập vào lịch sử bệnh án và thông tin y tế của bệnh nhân. Nó giúp cải thiện quá trình phát triển điều trị bằng việc xác định các xu hướng và mô hình dự đoán trong y tế.</w:t>
      </w:r>
    </w:p>
    <w:p w14:paraId="738200A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ông qua việc phân tích dữ liệu lớn, các nhà cung cấp dịch vụ y tế có thể cải thiện sản phẩm của họ và giảm chi phí. Họ có thể tối ưu hóa việc quản lý bệnh viện, thuốc, và tài nguyên y tế.</w:t>
      </w:r>
    </w:p>
    <w:p w14:paraId="5D5F32E6"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1184844E" wp14:editId="23D44E73">
            <wp:extent cx="5943600" cy="3908425"/>
            <wp:effectExtent l="9525" t="9525" r="9525"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0"/>
                    <a:srcRect t="2380"/>
                    <a:stretch>
                      <a:fillRect/>
                    </a:stretch>
                  </pic:blipFill>
                  <pic:spPr>
                    <a:xfrm>
                      <a:off x="0" y="0"/>
                      <a:ext cx="5943600" cy="3908425"/>
                    </a:xfrm>
                    <a:prstGeom prst="rect">
                      <a:avLst/>
                    </a:prstGeom>
                    <a:ln>
                      <a:solidFill>
                        <a:schemeClr val="tx1"/>
                      </a:solidFill>
                    </a:ln>
                  </pic:spPr>
                </pic:pic>
              </a:graphicData>
            </a:graphic>
          </wp:inline>
        </w:drawing>
      </w:r>
    </w:p>
    <w:p w14:paraId="283078B3"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An ninh mạng:</w:t>
      </w:r>
    </w:p>
    <w:p w14:paraId="66932804"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Big Data giúp phát hiện các lỗ hổng hệ thống và mối đe dọa mạng. Các hệ thống phân tích dữ liệu lớn có thể theo dõi và phân tích các hoạt động mạng để phát hiện các hành vi bất thường và cuộc tấn công mạng.</w:t>
      </w:r>
    </w:p>
    <w:p w14:paraId="36731C1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Điều này giúp bảo vệ thông tin cá nhân và doanh nghiệp khỏi các cuộc tấn công mạng đe dọa.</w:t>
      </w:r>
    </w:p>
    <w:p w14:paraId="790A4545"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Giáo dục:</w:t>
      </w:r>
    </w:p>
    <w:p w14:paraId="1A1065E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Các tổ chức giáo dục trực tuyến sử dụng Big Data để tìm kiếm ứng viên quan tâm đến khóa học của họ. Dựa trên dữ liệu về tìm kiếm trực tuyến và tiếp xúc với nội dung giáo dục, họ có thể tạo ra các quảng cáo trực tuyến mục tiêu hơn.</w:t>
      </w:r>
    </w:p>
    <w:p w14:paraId="0220F4F5"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Big Data cũng giúp các tổ chức giáo dục hiểu rõ hơn về cách học của sinh viên và cải thiện các khóa học</w:t>
      </w:r>
    </w:p>
    <w:p w14:paraId="4561FF6B"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2D24867" wp14:editId="78305ADA">
            <wp:extent cx="5791835" cy="3638550"/>
            <wp:effectExtent l="9525" t="9525" r="279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1"/>
                    <a:stretch>
                      <a:fillRect/>
                    </a:stretch>
                  </pic:blipFill>
                  <pic:spPr>
                    <a:xfrm>
                      <a:off x="0" y="0"/>
                      <a:ext cx="5792008" cy="3639058"/>
                    </a:xfrm>
                    <a:prstGeom prst="rect">
                      <a:avLst/>
                    </a:prstGeom>
                    <a:ln>
                      <a:solidFill>
                        <a:schemeClr val="tx1"/>
                      </a:solidFill>
                    </a:ln>
                  </pic:spPr>
                </pic:pic>
              </a:graphicData>
            </a:graphic>
          </wp:inline>
        </w:drawing>
      </w:r>
    </w:p>
    <w:p w14:paraId="5B90905A" w14:textId="77777777" w:rsidR="00342B80" w:rsidRDefault="002071E6">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Lĩnh vực Thương mại điện tử và Dịch vụ mua sắm trực tuyến:</w:t>
      </w:r>
    </w:p>
    <w:p w14:paraId="53FEAD6D"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 Big Data giúp các trang web thương mại điện tử theo dõi hành vi mua sắm của người dùng, xác định các xu hướng mua sắm, và đề xuất sản phẩm dựa trên lịch sử mua sắm.</w:t>
      </w:r>
    </w:p>
    <w:p w14:paraId="6C501B8A" w14:textId="77777777" w:rsidR="00342B80" w:rsidRDefault="002071E6">
      <w:pPr>
        <w:pStyle w:val="ListParagraph"/>
        <w:numPr>
          <w:ilvl w:val="0"/>
          <w:numId w:val="3"/>
        </w:numPr>
        <w:spacing w:after="0"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8"/>
          <w:szCs w:val="28"/>
          <w14:ligatures w14:val="none"/>
        </w:rPr>
        <w:t xml:space="preserve">Sự phát triển quốc tế </w:t>
      </w:r>
    </w:p>
    <w:p w14:paraId="583D8161" w14:textId="77777777" w:rsidR="00342B80" w:rsidRDefault="002071E6">
      <w:pPr>
        <w:spacing w:after="0" w:line="240" w:lineRule="auto"/>
        <w:ind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8"/>
          <w:szCs w:val="28"/>
          <w14:ligatures w14:val="none"/>
        </w:rPr>
        <w:t xml:space="preserve">Nghiên cứu về việc sử dụng hiệu quả các công nghệ thông tin và truyền thông cho mục đích phát triển (hay còn gọi là ICT4D) cho thấy công nghệ dữ liệu lớn có thể có nhiều đóng góp quan trọng nhưng cũng là thách thức đối với sự phát triển của quốc tế. Những tiến bộ trong phân tích dữ liệu lớn giúp giảm chi phí cho việc ra quyết định trong các lĩnh vực quan trọng như chăm sóc sức khoẻ, việc làm, năng </w:t>
      </w:r>
    </w:p>
    <w:p w14:paraId="4A995701" w14:textId="77777777" w:rsidR="00342B80" w:rsidRDefault="002071E6">
      <w:pPr>
        <w:spacing w:after="0"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8"/>
          <w:szCs w:val="28"/>
          <w14:ligatures w14:val="none"/>
        </w:rPr>
        <w:t xml:space="preserve">suất kinh tế, tội phạm, an ninh, thiên tai và quản lý tài nguyên. Tuy nhiên, những </w:t>
      </w:r>
    </w:p>
    <w:p w14:paraId="77ABA95C" w14:textId="77777777" w:rsidR="00342B80" w:rsidRDefault="002071E6">
      <w:pPr>
        <w:spacing w:after="0" w:line="240" w:lineRule="auto"/>
        <w:jc w:val="both"/>
        <w:rPr>
          <w:rFonts w:ascii="Times New Roman" w:eastAsia="Times New Roman" w:hAnsi="Times New Roman" w:cs="Times New Roman"/>
          <w:color w:val="000000"/>
          <w:kern w:val="0"/>
          <w:sz w:val="28"/>
          <w:szCs w:val="28"/>
          <w14:ligatures w14:val="none"/>
        </w:rPr>
      </w:pPr>
      <w:r>
        <w:rPr>
          <w:rFonts w:ascii="Times New Roman" w:eastAsia="Times New Roman" w:hAnsi="Times New Roman" w:cs="Times New Roman"/>
          <w:color w:val="000000"/>
          <w:kern w:val="0"/>
          <w:sz w:val="28"/>
          <w:szCs w:val="28"/>
          <w14:ligatures w14:val="none"/>
        </w:rPr>
        <w:t>thách thức đối với các nước đang phát triển như cơ sở hạ tầng công nghệ không đầy đủ và sự khan hiếm về kinh tế và nguồn nhân lực sẽ làm nghiêm trọng thêm các mặt trái của dữ liệu lớn như sự riêng tư hoặc các vấn đề khác.</w:t>
      </w:r>
    </w:p>
    <w:p w14:paraId="0F8D3320" w14:textId="77777777" w:rsidR="00342B80" w:rsidRDefault="00342B80">
      <w:pPr>
        <w:spacing w:after="0" w:line="240" w:lineRule="auto"/>
        <w:jc w:val="both"/>
        <w:rPr>
          <w:rFonts w:ascii="Times New Roman" w:eastAsia="Times New Roman" w:hAnsi="Times New Roman" w:cs="Times New Roman"/>
          <w:kern w:val="0"/>
          <w:sz w:val="24"/>
          <w:szCs w:val="24"/>
          <w14:ligatures w14:val="none"/>
        </w:rPr>
      </w:pPr>
    </w:p>
    <w:p w14:paraId="36EEFA1D" w14:textId="77777777" w:rsidR="00342B80" w:rsidRDefault="002071E6">
      <w:pPr>
        <w:pStyle w:val="ListParagraph"/>
        <w:numPr>
          <w:ilvl w:val="0"/>
          <w:numId w:val="3"/>
        </w:numPr>
        <w:jc w:val="both"/>
      </w:pPr>
      <w:r>
        <w:rPr>
          <w:color w:val="000000"/>
          <w:sz w:val="28"/>
          <w:szCs w:val="28"/>
        </w:rPr>
        <w:lastRenderedPageBreak/>
        <w:t xml:space="preserve">Sản Xuất </w:t>
      </w:r>
    </w:p>
    <w:p w14:paraId="08FDF9D0" w14:textId="77777777" w:rsidR="00342B80" w:rsidRDefault="002071E6">
      <w:pPr>
        <w:ind w:firstLine="360"/>
        <w:jc w:val="both"/>
      </w:pPr>
      <w:r>
        <w:rPr>
          <w:color w:val="000000"/>
          <w:sz w:val="28"/>
          <w:szCs w:val="28"/>
        </w:rPr>
        <w:t>Theo bài Nghiên cứu xu hướng toàn cầu TCS 2013, sự cải tiến trong kế hoạch sản xuất và chất lượng sản phẩm là lợi ích lớn nhất của dữ liệu lớn cho ngành sản xuất. Dữ liệu lớn cung cấp cơ sở hạ tầng cho ngành công nghiệp sản xuất, đó là khả năng cải thiện năng suất và tính khả dụng. Việc lên kế hoạch sản xuất chính là một cách tiếp cận dữ liệu lớn cho phép giảm thời gian chết về gần như bằng không và cụ thể hóa số lượng lớn dữ liệu và các công cụ dự đoán khác cho phép tạo ra một quá trình nhằm hệ thống hóa dữ liệu thành các thông tin hữu ích. Khái niệm về việc dự báo sản xuất bắt đầu bằng việc thu thập dữ liệu cảm quan khác nhau như âm thanh, chuyển động, áp suất, điện áp... Số lượng lớn các dữ liệu cảm quan cộng với dữ liệu lịch sử sản xuất tạo thành dữ liệu lớn trong sản xuất. Các dữ liệu lớn này như là đầu vào cho các công cụ dự báo và các chiến lược phòng ngừa tương tự như việc dự báo trong lĩnh vực Quản lý Y tế.</w:t>
      </w:r>
    </w:p>
    <w:p w14:paraId="12655AC9" w14:textId="77777777" w:rsidR="00342B80" w:rsidRDefault="00342B80">
      <w:pPr>
        <w:spacing w:after="0" w:line="240" w:lineRule="auto"/>
        <w:jc w:val="both"/>
        <w:rPr>
          <w:rFonts w:ascii="Times New Roman" w:eastAsia="Times New Roman" w:hAnsi="Times New Roman" w:cs="Times New Roman"/>
          <w:kern w:val="0"/>
          <w:sz w:val="24"/>
          <w:szCs w:val="24"/>
          <w14:ligatures w14:val="none"/>
        </w:rPr>
      </w:pPr>
    </w:p>
    <w:p w14:paraId="555889AA" w14:textId="77777777" w:rsidR="00342B80" w:rsidRDefault="002071E6">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 xml:space="preserve">Ngoài ra còn có các lĩnh vực khác như: </w:t>
      </w:r>
    </w:p>
    <w:p w14:paraId="40A624E3" w14:textId="77777777" w:rsidR="00342B80" w:rsidRDefault="002071E6">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Lĩnh vực Năng lượng và Môi trường</w:t>
      </w:r>
    </w:p>
    <w:p w14:paraId="40E1E20B"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ĩnh vực Nông nghiệp và Nông dân thông minh:</w:t>
      </w:r>
    </w:p>
    <w:p w14:paraId="34A9A81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ĩnh vực Thể thao</w:t>
      </w:r>
    </w:p>
    <w:p w14:paraId="6BA19FD7"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ĩnh vực Âm nhạc và Giải trí</w:t>
      </w:r>
    </w:p>
    <w:p w14:paraId="327DEB20"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ĩnh vực Bất động sản</w:t>
      </w:r>
    </w:p>
    <w:p w14:paraId="23B1F362"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Lĩnh vực Thời trang và Thương hiệu...</w:t>
      </w:r>
    </w:p>
    <w:p w14:paraId="7CD2B863"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Những lĩnh vực trên chỉ là một số ví dụ. Big Data có tiềm năng ảnh hưởng đến hầu hết các lĩnh vực của cuộc sống và công việc, và cách mà nó được áp dụng có thể thay đổi và cải thiện hiệu suất, hiệu quả và sáng tạo trong nhiều ngành khác nhau.</w:t>
      </w:r>
    </w:p>
    <w:p w14:paraId="3AF89A3D"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16" w:name="_Toc150298686"/>
      <w:r>
        <w:rPr>
          <w:rFonts w:ascii="Times New Roman" w:hAnsi="Times New Roman" w:cs="Times New Roman"/>
          <w:b/>
          <w:sz w:val="34"/>
          <w:szCs w:val="34"/>
        </w:rPr>
        <w:lastRenderedPageBreak/>
        <w:t>Những vấn đề liên quan</w:t>
      </w:r>
      <w:bookmarkEnd w:id="16"/>
    </w:p>
    <w:p w14:paraId="6E41DBC4"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17" w:name="_Toc150298687"/>
      <w:r>
        <w:rPr>
          <w:rFonts w:ascii="Times New Roman" w:hAnsi="Times New Roman" w:cs="Times New Roman"/>
          <w:b/>
          <w:sz w:val="32"/>
          <w:szCs w:val="32"/>
        </w:rPr>
        <w:t>Đặc trưng của BigData</w:t>
      </w:r>
      <w:bookmarkEnd w:id="17"/>
    </w:p>
    <w:p w14:paraId="6F98E496" w14:textId="77777777" w:rsidR="00342B80" w:rsidRDefault="002071E6">
      <w:pPr>
        <w:pStyle w:val="Heading4"/>
        <w:spacing w:line="360" w:lineRule="auto"/>
        <w:ind w:left="360"/>
        <w:jc w:val="both"/>
        <w:rPr>
          <w:rFonts w:ascii="Times New Roman" w:hAnsi="Times New Roman" w:cs="Times New Roman"/>
          <w:i w:val="0"/>
          <w:sz w:val="30"/>
          <w:szCs w:val="30"/>
        </w:rPr>
      </w:pPr>
      <w:r>
        <w:rPr>
          <w:rFonts w:ascii="Times New Roman" w:hAnsi="Times New Roman" w:cs="Times New Roman"/>
          <w:i w:val="0"/>
          <w:sz w:val="30"/>
          <w:szCs w:val="30"/>
        </w:rPr>
        <w:t>2.2.1.1: Xây dựng cơ sở hạ tầng</w:t>
      </w:r>
    </w:p>
    <w:p w14:paraId="57864E65"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Xây dựng một cơ sở hạ tầng Big Data là một quá trình phức tạp và đầy thách thức, yêu cầu sự kỹ lưỡng và lập kế hoạch tỉ mỉ. Dưới đây là một số bước chi tiết để xây dựng một hệ thống Big Data:</w:t>
      </w:r>
    </w:p>
    <w:p w14:paraId="567A54ED"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Xác định yêu cầu dữ liệu và công việc:</w:t>
      </w:r>
      <w:r>
        <w:rPr>
          <w:rFonts w:ascii="Times New Roman" w:hAnsi="Times New Roman" w:cs="Times New Roman"/>
          <w:sz w:val="28"/>
          <w:szCs w:val="28"/>
        </w:rPr>
        <w:t xml:space="preserve"> Đầu tiên, bạn phải rõ ràng về mục tiêu và yêu cầu cụ thể của dự án Big Data. Điều này bao gồm việc xác định nguồn dữ liệu mà bạn muốn thu thập và xử lý, khối lượng dữ liệu dự kiến, và loại dữ liệu cần phân tích. Hãy đảm bảo hiểu rõ về mục tiêu kinh doanh và những câu hỏi mà bạn muốn trả lời thông qua dữ liệu.</w:t>
      </w:r>
    </w:p>
    <w:p w14:paraId="2E18F8F1"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Lựa chọn công nghệ phù hợp:</w:t>
      </w:r>
      <w:r>
        <w:rPr>
          <w:rFonts w:ascii="Times New Roman" w:hAnsi="Times New Roman" w:cs="Times New Roman"/>
          <w:sz w:val="28"/>
          <w:szCs w:val="28"/>
        </w:rPr>
        <w:t xml:space="preserve"> Có nhiều công nghệ và framework khác nhau trong lĩnh vực Big Data như Hadoop, Spark, Flink, Kafka, và nhiều công cụ khác. Lựa chọn công nghệ phải dựa trên yêu cầu cụ thể của dự án. Hãy xem xét khả năng mở rộng, hiệu suất và tính linh hoạt của từng công nghệ để đảm bảo phù hợp với nhu cầu của bạn.</w:t>
      </w:r>
    </w:p>
    <w:p w14:paraId="0F12FE29"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Thiết kế kiến trúc:</w:t>
      </w:r>
      <w:r>
        <w:rPr>
          <w:rFonts w:ascii="Times New Roman" w:hAnsi="Times New Roman" w:cs="Times New Roman"/>
          <w:sz w:val="28"/>
          <w:szCs w:val="28"/>
        </w:rPr>
        <w:t xml:space="preserve"> Thiết kế kiến trúc cho hệ thống Big Data là bước quan trọng. Kiến trúc này cần đảm bảo khả năng mở rộng để có thể xử lý khối lượng dữ liệu lớn, đồng thời phải đảm bảo hiệu suất và độ tin cậy. Bạn cần xác định các phần tử cơ bản như hệ quản lý cơ sở dữ liệu, hệ thống xử lý dữ liệu, và hệ thống lưu trữ.</w:t>
      </w:r>
    </w:p>
    <w:p w14:paraId="66AD1EBE"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Triển khai và vận hành:</w:t>
      </w:r>
      <w:r>
        <w:rPr>
          <w:rFonts w:ascii="Times New Roman" w:hAnsi="Times New Roman" w:cs="Times New Roman"/>
          <w:sz w:val="28"/>
          <w:szCs w:val="28"/>
        </w:rPr>
        <w:t xml:space="preserve"> Sau khi hoàn thiện thiết kế kiến trúc, bạn phải triển khai hệ thống và bắt đầu vận hành. Điều này bao gồm việc cài đặt phần mềm, thiết lập máy chủ, và quản lý dữ liệu. Trong quá trình vận hành, bạn cần liên tục giám sát hệ thống để đảm bảo hiệu suất và ổn định. Đồng thời, bạn </w:t>
      </w:r>
      <w:r>
        <w:rPr>
          <w:rFonts w:ascii="Times New Roman" w:hAnsi="Times New Roman" w:cs="Times New Roman"/>
          <w:sz w:val="28"/>
          <w:szCs w:val="28"/>
        </w:rPr>
        <w:lastRenderedPageBreak/>
        <w:t>cũng cần xây dựng các quy trình tự động hóa và xử lý lỗi để đảm bảo tính liên tục của hệ thống.</w:t>
      </w:r>
    </w:p>
    <w:p w14:paraId="1A81538A"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Học hỏi và thích ứng:</w:t>
      </w:r>
      <w:r>
        <w:rPr>
          <w:rFonts w:ascii="Times New Roman" w:hAnsi="Times New Roman" w:cs="Times New Roman"/>
          <w:sz w:val="28"/>
          <w:szCs w:val="28"/>
        </w:rPr>
        <w:t xml:space="preserve"> Xây dựng cơ sở hạ tầng Big Data là một quá trình không ngừng nghiên cứu và phát triển. Các công nghệ và phương pháp liên tục thay đổi, và bạn cần duy trì kiến thức và kỹ năng để thích ứng với các thay đổi này. Hãy luôn tìm kiếm cơ hội học hỏi và nắm bắt những cải tiến mới nhất trong lĩnh vực Big Data.</w:t>
      </w:r>
    </w:p>
    <w:p w14:paraId="6E6E99EA"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Xây dựng cơ sở hạ tầng Big Data có thể đặt ra nhiều thách thức, nhưng với kế hoạch kỹ lưỡng và sự chuyên môn, nó có thể mang lại lợi ích lớn cho tổ chức của bạn, giúp bạn hiểu rõ hơn về dữ liệu của mình và tận dụng nó để đưa ra quyết định thông minh.</w:t>
      </w:r>
    </w:p>
    <w:p w14:paraId="24139C79" w14:textId="77777777" w:rsidR="00342B80" w:rsidRDefault="002071E6">
      <w:pPr>
        <w:pStyle w:val="Heading4"/>
        <w:spacing w:line="360" w:lineRule="auto"/>
        <w:ind w:left="360" w:firstLine="360"/>
        <w:jc w:val="both"/>
        <w:rPr>
          <w:rFonts w:ascii="Times New Roman" w:hAnsi="Times New Roman" w:cs="Times New Roman"/>
          <w:i w:val="0"/>
          <w:sz w:val="30"/>
          <w:szCs w:val="30"/>
        </w:rPr>
      </w:pPr>
      <w:r>
        <w:rPr>
          <w:rFonts w:ascii="Times New Roman" w:hAnsi="Times New Roman" w:cs="Times New Roman"/>
          <w:i w:val="0"/>
          <w:sz w:val="30"/>
          <w:szCs w:val="30"/>
        </w:rPr>
        <w:t>2.2.1.2: Phân tích dữ liệu</w:t>
      </w:r>
    </w:p>
    <w:p w14:paraId="1F66882E"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Phân tích dữ liệu Big Data là một quá trình đòi hỏi sự tập trung và các bước cụ thể sau:</w:t>
      </w:r>
    </w:p>
    <w:p w14:paraId="3B83055B"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Thu thập dữ liệu: Quá trình bắt đầu với việc thu thập dữ liệu từ nhiều nguồn khác nhau. Dữ liệu có thể xuất phát từ các hệ thống cơ sở dữ liệu của tổ chức, thiết bị IoT, các trang web, mạng xã hội, hoặc bất kỳ nguồn dữ liệu nào có liên quan. Điều quan trọng là đảm bảo tính toàn vẹn và chất lượng của dữ liệu thu thập.</w:t>
      </w:r>
    </w:p>
    <w:p w14:paraId="2C715A30"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Tiền xử lý dữ liệu: Sau khi thu thập, dữ liệu thường chứa nhiễu và giá trị bị thiếu. Bước tiền xử lý bao gồm loại bỏ nhiễu, điền vào các giá trị bị thiếu, và chuẩn hóa dữ liệu để đảm bảo rằng nó sẵn sàng cho quá trình phân tích.</w:t>
      </w:r>
    </w:p>
    <w:p w14:paraId="139DAD05"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 xml:space="preserve">Lưu trữ và quản lý dữ liệu: Dữ liệu đã qua tiền xử lý sau đó được lưu trữ trong hệ thống lưu trữ phân tán như Hadoop, Spark, hoặc cơ sở dữ liệu NoSQL. </w:t>
      </w:r>
      <w:r>
        <w:rPr>
          <w:rFonts w:ascii="Times New Roman" w:hAnsi="Times New Roman" w:cs="Times New Roman"/>
          <w:sz w:val="28"/>
          <w:szCs w:val="28"/>
        </w:rPr>
        <w:lastRenderedPageBreak/>
        <w:t>Hệ thống này cho phép xử lý và truy xuất dữ liệu một cách hiệu quả trong quá trình phân tích.</w:t>
      </w:r>
    </w:p>
    <w:p w14:paraId="23035A88"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Phân tích dữ liệu: Bước quan trọng nhất trong quá trình phân tích Big Data là phân tích dữ liệu để tìm kiếm thông tin quý báu và hiểu rõ mô hình và xu hướng. Các phương pháp phân tích có thể bao gồm học máy, thống kê, khai phá dữ liệu, và các kỹ thuật phức tạp khác. Trong quá trình này, các câu hỏi cụ thể phải được đặt ra và mô hình phải được xây dựng để trả lời những câu hỏi đó.</w:t>
      </w:r>
    </w:p>
    <w:p w14:paraId="52B4D258"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Trực quan hóa và báo cáo: Cuối cùng, kết quả của quá trình phân tích cần được trực quan hóa và báo cáo. Điều này bao gồm việc sử dụng các công cụ trực quan hóa dữ liệu để biểu diễn thông tin một cách dễ hiểu. Báo cáo phải được tạo ra để trình bày kết quả và các phân tích quan trọng cho người dùng cuối, giúp họ hiểu và sử dụng thông tin một cách hiệu quả.</w:t>
      </w:r>
    </w:p>
    <w:p w14:paraId="7DF669FC" w14:textId="77777777" w:rsidR="00342B80" w:rsidRDefault="002071E6">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Cả quá trình phân tích dữ liệu Big Data yêu cầu sự hiểu biết về công nghệ, toán học và kinh doanh. Nó là một quá trình đòi hỏi sự kỹ lưỡng và tập trung vào mục tiêu cuối cùng: tìm ra thông tin hữu ích để hỗ trợ quyết định kinh doanh và đưa ra sự cải thiện trong tổ chức. Mặc dù có thách thức, thành công trong quá trình này có thể mang lại lợi ích to lớn cho tổ chức.</w:t>
      </w:r>
    </w:p>
    <w:p w14:paraId="714CD797"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18" w:name="_Toc150298688"/>
      <w:r>
        <w:rPr>
          <w:rFonts w:ascii="Times New Roman" w:hAnsi="Times New Roman" w:cs="Times New Roman"/>
          <w:b/>
          <w:sz w:val="34"/>
          <w:szCs w:val="34"/>
        </w:rPr>
        <w:t>Big Data trong tương lai</w:t>
      </w:r>
      <w:bookmarkEnd w:id="18"/>
      <w:r>
        <w:rPr>
          <w:rFonts w:ascii="Times New Roman" w:hAnsi="Times New Roman" w:cs="Times New Roman"/>
          <w:b/>
          <w:sz w:val="34"/>
          <w:szCs w:val="34"/>
        </w:rPr>
        <w:t xml:space="preserve"> </w:t>
      </w:r>
    </w:p>
    <w:p w14:paraId="2BF79D30" w14:textId="77777777" w:rsidR="00342B80" w:rsidRDefault="00342B80">
      <w:pPr>
        <w:ind w:left="360"/>
        <w:jc w:val="both"/>
      </w:pPr>
    </w:p>
    <w:p w14:paraId="5556127A"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5 năm nữa, dữ liệu sẽ được sản xuất gấp gần 45 lần so với 5 năm trước đây. Với lượng dữ liệu khổng lồ này, doanh nghiệp không thể lờ đi trước cuộc cách mạng dữ liệu và ảnh hưởng của nó tới nền kinh tế thời kỹ thuật số. Những ông chủ doanh nghiệp thông minh sẽ tìm cách khai thác thông tin và biết cách vận dụng những công cụ phân tích cần thiết để biến một người dùng Facebook trở thành một khách hàng trọn đời.</w:t>
      </w:r>
    </w:p>
    <w:p w14:paraId="620FBC91"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Trong khi đó, Daniel Kaufman, giám đốc đổi mới về thông tin của cơ quan nghiên cứu thuộc Bộ quốc phòng Mỹ thì cho rằng dữ liệu sinh học sẽ ngày càng được quan tâm hơn, và rồi người ta sẽ dùng dữ liệu này để đưa ra những lời khuyên có ảnh hưởng lớn đến lối sống và cuộc đời của con người. Ví dụ, bạn có nên thêm một dĩa cơm tấm sườn nữa không, hay là nên ăn thêm một dĩa cơm gà? Bộ quốc phòng Mỹ muốn sử dụng kiểu suy nghĩ như thế (thay cơm bằng pizza nhé) để áp dụng cho binh lính của mình và hiện họ đang thử nghiệm trên chuột.</w:t>
      </w:r>
    </w:p>
    <w:p w14:paraId="10C1F63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Không chỉ có các công ty lớn, các công ty khởi nghiệp (startup) cũng bắt tay vào sử dụng và nghiên cứu về Big Data, cho chúng ta thấy tầm quan trọng của Big Data đối với cuộc sống hiện đại ngày nay và trong tương lai (đó cũng là lý do mà khuyên các bạn có định hướng học CNTT thì Big Data cũng là một gợi ý rất giá trị.)</w:t>
      </w:r>
    </w:p>
    <w:p w14:paraId="7C10941E"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Giám đốc Swan còn suy nghĩ thêm rằng các công ty chuyên cung cấp giải pháp Big Data sẽ không còn bán dữ liệu và phân tích cho từng doanh nghiệp hay công ty riêng lẻ để phục vụ cho những mục đích quá chuyên biệt. Thay vào đó, họ sẽ mở rộng nó và áp dụng Big Data nhằm giải quyết những vấn đề trong đời thường và trả lời cho các nhu cầu cơ bản của con người. Đó sẽ là sự thay đổi về tính ứng dụng của Big Data.</w:t>
      </w:r>
    </w:p>
    <w:p w14:paraId="230F3CC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tương lai thì chắc các bạn điều biết sự phát triển mạnh mẽ như thế nào của Internet vạn vật (IoT), hàng tỉ tỉ các thiết bị kết nối Internet chia sẻ thông tin, bạn có thể điều kiển, quản lý mọi thứ trong nhà của bạn từ xa thông qua smartphone,… đó là viễn cảnh tương lại chắc chắn sẽ xảy ra. Cùng với sự phát triển đó thì nguồn dữ liệu sẽ tăng theo cấp số nhân và Big Data sẽ vô cùng to lớn và nó cũng sẽ làm đau đầu các nhà phân tích, hoạch định chính sách làm sao để quản lý, phát triển Big Data một cách có lợi nhất cho chúng ta. Và không để mình </w:t>
      </w:r>
      <w:r>
        <w:rPr>
          <w:rFonts w:ascii="Times New Roman" w:hAnsi="Times New Roman" w:cs="Times New Roman"/>
          <w:sz w:val="28"/>
          <w:szCs w:val="28"/>
        </w:rPr>
        <w:lastRenderedPageBreak/>
        <w:t>không bắt kịp xu thế, các công ty tập đoàn cộng nghệ lớn đã bắt tay đầu tư vào IoT để có thể làm chủ Big Data trong thời gian sắp tới.</w:t>
      </w:r>
    </w:p>
    <w:p w14:paraId="1A9C990F" w14:textId="77777777" w:rsidR="00342B80" w:rsidRDefault="002071E6">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rong tương lai, chúng ta sẽ còn tiếp tục chứng kiến sự tăng trưởng của Big Data. Hiện nay có thể bạn cũng đã nghe đến khái niệm Internet of Things, tức là mang Internet đến với mọi thứ trong đời sống hằng ngày. Dữ liệu từ Internet of Things thực chất cũng là được thu thập từ một mạng lưới rất nhiều các cảm biến và thiết bị điện tử, và nó cũng là một trong những nguồn của Big Data. Lượng dữ liệu khổng lồ này có thể cho các nhà nghiên cứu biết được hành vi tiêu dùng của khách hàng, từ đó tinh chỉnh những thiết bị Internet of Things cho phù hợp hơn, bắt chúng phục vụ đời sống hằng ngày của chúng ta một cách hiệu quả hơn. Nó cũng có thể được dùng cho việc sản xuất, từ đó giảm sự liên quan của con người. Như lời của Daniel Kaufman dự đoán thì “con người sẽ làm ít hơn” nhờ Big Data.</w:t>
      </w:r>
    </w:p>
    <w:p w14:paraId="04A88F59" w14:textId="77777777" w:rsidR="00342B80" w:rsidRDefault="002071E6">
      <w:pPr>
        <w:spacing w:line="360" w:lineRule="auto"/>
        <w:ind w:firstLine="360"/>
        <w:jc w:val="center"/>
        <w:rPr>
          <w:rFonts w:ascii="Times New Roman" w:hAnsi="Times New Roman" w:cs="Times New Roman"/>
          <w:sz w:val="28"/>
          <w:szCs w:val="28"/>
        </w:rPr>
      </w:pPr>
      <w:r>
        <w:rPr>
          <w:noProof/>
        </w:rPr>
        <w:drawing>
          <wp:inline distT="0" distB="0" distL="0" distR="0" wp14:anchorId="721A4950" wp14:editId="757B8675">
            <wp:extent cx="4867275" cy="3305175"/>
            <wp:effectExtent l="9525" t="9525" r="19050" b="19050"/>
            <wp:docPr id="15" name="Picture 1138088956" descr="Các Startup sử dụng Big Data theo thống kê từ CBIns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138088956" descr="Các Startup sử dụng Big Data theo thống kê từ CBInsights"/>
                    <pic:cNvPicPr>
                      <a:picLocks noChangeAspect="1"/>
                    </pic:cNvPicPr>
                  </pic:nvPicPr>
                  <pic:blipFill>
                    <a:blip r:embed="rId32"/>
                    <a:stretch>
                      <a:fillRect/>
                    </a:stretch>
                  </pic:blipFill>
                  <pic:spPr>
                    <a:xfrm>
                      <a:off x="0" y="0"/>
                      <a:ext cx="4867275" cy="3305175"/>
                    </a:xfrm>
                    <a:prstGeom prst="rect">
                      <a:avLst/>
                    </a:prstGeom>
                    <a:noFill/>
                    <a:ln>
                      <a:solidFill>
                        <a:schemeClr val="tx1"/>
                      </a:solidFill>
                    </a:ln>
                  </pic:spPr>
                </pic:pic>
              </a:graphicData>
            </a:graphic>
          </wp:inline>
        </w:drawing>
      </w:r>
    </w:p>
    <w:p w14:paraId="518FF3F7" w14:textId="77777777" w:rsidR="00342B80" w:rsidRDefault="002071E6">
      <w:pPr>
        <w:jc w:val="center"/>
        <w:rPr>
          <w:rFonts w:ascii="Times New Roman" w:eastAsia="Calibri" w:hAnsi="Times New Roman"/>
          <w:i/>
          <w:iCs/>
          <w:sz w:val="20"/>
          <w:szCs w:val="20"/>
        </w:rPr>
      </w:pPr>
      <w:r>
        <w:rPr>
          <w:rFonts w:ascii="Times New Roman" w:eastAsia="Calibri" w:hAnsi="Times New Roman"/>
          <w:i/>
          <w:iCs/>
          <w:sz w:val="20"/>
          <w:szCs w:val="20"/>
        </w:rPr>
        <w:t>Tương Lai Của BigData</w:t>
      </w:r>
    </w:p>
    <w:p w14:paraId="1A8F3222" w14:textId="77777777" w:rsidR="00342B80" w:rsidRDefault="00342B80">
      <w:pPr>
        <w:spacing w:line="360" w:lineRule="auto"/>
        <w:rPr>
          <w:rFonts w:ascii="Times New Roman" w:hAnsi="Times New Roman" w:cs="Times New Roman"/>
          <w:sz w:val="28"/>
          <w:szCs w:val="28"/>
        </w:rPr>
      </w:pPr>
    </w:p>
    <w:p w14:paraId="02830F4F" w14:textId="77777777" w:rsidR="00342B80" w:rsidRDefault="002071E6">
      <w:pPr>
        <w:pStyle w:val="Heading1"/>
        <w:numPr>
          <w:ilvl w:val="0"/>
          <w:numId w:val="1"/>
        </w:numPr>
        <w:spacing w:line="360" w:lineRule="auto"/>
        <w:jc w:val="both"/>
        <w:rPr>
          <w:rFonts w:ascii="Times New Roman" w:hAnsi="Times New Roman" w:cs="Times New Roman"/>
          <w:b/>
          <w:sz w:val="36"/>
          <w:szCs w:val="36"/>
        </w:rPr>
      </w:pPr>
      <w:bookmarkStart w:id="19" w:name="_Toc150298689"/>
      <w:r>
        <w:rPr>
          <w:rFonts w:ascii="Times New Roman" w:hAnsi="Times New Roman" w:cs="Times New Roman"/>
          <w:b/>
          <w:sz w:val="36"/>
          <w:szCs w:val="36"/>
        </w:rPr>
        <w:lastRenderedPageBreak/>
        <w:t>Hiện thực đề tài</w:t>
      </w:r>
      <w:bookmarkEnd w:id="19"/>
    </w:p>
    <w:p w14:paraId="78EEEBB7"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20" w:name="_Toc150298690"/>
      <w:r>
        <w:rPr>
          <w:rFonts w:ascii="Times New Roman" w:hAnsi="Times New Roman" w:cs="Times New Roman"/>
          <w:b/>
          <w:sz w:val="34"/>
          <w:szCs w:val="34"/>
        </w:rPr>
        <w:t>Phân tích chi tiết đề tài</w:t>
      </w:r>
      <w:bookmarkEnd w:id="20"/>
    </w:p>
    <w:p w14:paraId="00D5B729"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1" w:name="_Toc150298691"/>
      <w:r>
        <w:rPr>
          <w:rFonts w:ascii="Times New Roman" w:hAnsi="Times New Roman" w:cs="Times New Roman"/>
          <w:b/>
          <w:sz w:val="32"/>
          <w:szCs w:val="32"/>
        </w:rPr>
        <w:t>Các giai đoạn chính</w:t>
      </w:r>
      <w:bookmarkEnd w:id="21"/>
      <w:r>
        <w:rPr>
          <w:rFonts w:ascii="Times New Roman" w:hAnsi="Times New Roman" w:cs="Times New Roman"/>
          <w:b/>
          <w:sz w:val="32"/>
          <w:szCs w:val="32"/>
        </w:rPr>
        <w:t xml:space="preserve"> </w:t>
      </w:r>
    </w:p>
    <w:p w14:paraId="21E044B0"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Việc thực hiện đề tài "Xây dựng hệ thống rút trích tin tức từ internet và thống kê các từ khóa chính xuất hiện" có thể chia thành hai giai đoạn quan trọng.</w:t>
      </w:r>
    </w:p>
    <w:p w14:paraId="33B7CE89"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Giai đoạn đầu tiên là quá trình xây dựng hệ thống rút trích thông tin từ internet, và trong giai đoạn này, chúng ta sẽ tập trung vào sử dụng các thư viện của Python. Trong giai đoạn này, chúng ta cần xác định các nguồn thông tin trực tuyến mà chúng ta muốn lấy dữ liệu từ, chẳng hạn như trang web tin tức, blog, hoặc diễn đàn. Sau đó, chúng ta sẽ sử dụng các thư viện như BeautifulSoup hoặc Scrapy để thu thập thông tin từ các trang web này. Chúng ta cần xây dựng các tiến trình tự động hoặc "spiders" để trích xuất thông tin theo cấu trúc cụ thể từ các trang web.</w:t>
      </w:r>
    </w:p>
    <w:p w14:paraId="2D7B1E66"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Giai đoạn tiếp theo là tiến hành thống kê dữ liệu bằng Jupyter Notebook. Trong giai đoạn này, chúng ta sẽ sử dụng Jupyter để nhập dữ liệu đã thu thập và thực hiện các phân tích và thống kê dữ liệu. Điều này có thể bao gồm việc xử lý văn bản, loại bỏ từ dừng, xác định các từ khóa quan trọng, và tính toán tần suất xuất hiện của các từ trong các tài liệu. Chúng ta cũng có thể tạo biểu đồ và biểu đồ để trực quan hóa dữ liệu và hiểu rõ hơn về xu hướng và thông tin quan trọng trong dữ liệu.</w:t>
      </w:r>
    </w:p>
    <w:p w14:paraId="6749E8DC"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Cả hai giai đoạn này đều đòi hỏi sự hiểu biết về lập trình Python, xử lý dữ liệu và phân tích dữ liệu. Quá trình này có thể đem lại cái nhìn thú vị về cách chúng ta có thể tự động hóa việc rút trích thông tin từ internet và trích xuất kiến thức từ dữ liệu lớn, làm nổi bật vai trò quan trọng của khoa học dữ liệu trong việc hiểu thêm về thế giới thông tin xung quanh chúng ta.</w:t>
      </w:r>
    </w:p>
    <w:p w14:paraId="19773227"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2" w:name="_Toc150298692"/>
      <w:r>
        <w:rPr>
          <w:rFonts w:ascii="Times New Roman" w:hAnsi="Times New Roman" w:cs="Times New Roman"/>
          <w:b/>
          <w:sz w:val="32"/>
          <w:szCs w:val="32"/>
        </w:rPr>
        <w:t>Mục đích cuối của đề tài</w:t>
      </w:r>
      <w:bookmarkEnd w:id="22"/>
    </w:p>
    <w:p w14:paraId="0CCBC575"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Mục đích cuối cùng của đề tài "Xây dựng hệ thống rút trích tin tức từ internet và thống kê các từ khóa chính xuất hiện" là tạo ra một công cụ mạnh mẽ để tự động hóa quá trình thu thập, phân tích, và trích xuất thông tin từ internet. Điều này có thể mang lại nhiều lợi ích quan trọng trong nhiều lĩnh vực, bao gồm nghiên cứu, phân tích thị trường, giám sát truyền thông, và nhiều ứng dụng khác.</w:t>
      </w:r>
    </w:p>
    <w:p w14:paraId="0062D154"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 xml:space="preserve">Chúng ta muốn xây dựng một hệ thống có khả năng tự động theo dõi và thu thập thông tin từ các nguồn trực tuyến đa dạng để tạo ra một nguồn dữ liệu đáng tin cậy và dồi dào. Đồng thời, chúng ta muốn thực hiện quá trình thống kê và phân </w:t>
      </w:r>
      <w:r>
        <w:rPr>
          <w:rFonts w:ascii="Times New Roman" w:hAnsi="Times New Roman" w:cs="Times New Roman"/>
          <w:sz w:val="28"/>
          <w:szCs w:val="28"/>
        </w:rPr>
        <w:lastRenderedPageBreak/>
        <w:t>tích dữ liệu để tìm ra các xu hướng, thông tin quan trọng, và từ khóa chính xuất hiện trong dữ liệu này.</w:t>
      </w:r>
    </w:p>
    <w:p w14:paraId="6A05435A"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Mục tiêu cuối cùng của dự án là cung cấp cho người dùng cuối một cách tiếp cận dễ dàng và mạnh mẽ đối với dữ liệu trực tuyến và kiến thức quý báu. Chúng ta hy vọng rằng hệ thống này có thể hỗ trợ quyết định kinh doanh, nghiên cứu khoa học, và công việc theo dõi thông tin một cách hiệu quả hơn, từ đó mang lại giá trị và kiến thức cho cộng đồng người sử dụng.</w:t>
      </w:r>
    </w:p>
    <w:p w14:paraId="66F5CA9B"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23" w:name="_Toc150298693"/>
      <w:r>
        <w:rPr>
          <w:rFonts w:ascii="Times New Roman" w:hAnsi="Times New Roman" w:cs="Times New Roman"/>
          <w:b/>
          <w:sz w:val="34"/>
          <w:szCs w:val="34"/>
        </w:rPr>
        <w:t>Giải pháp/ công cụ hiện thực đồ án</w:t>
      </w:r>
      <w:bookmarkEnd w:id="23"/>
    </w:p>
    <w:p w14:paraId="7E6A8EA5" w14:textId="77777777" w:rsidR="00342B80" w:rsidRDefault="002071E6">
      <w:pPr>
        <w:ind w:left="360"/>
        <w:jc w:val="both"/>
        <w:rPr>
          <w:rFonts w:ascii="Times New Roman" w:hAnsi="Times New Roman" w:cs="Times New Roman"/>
          <w:sz w:val="28"/>
          <w:szCs w:val="28"/>
        </w:rPr>
      </w:pPr>
      <w:r>
        <w:rPr>
          <w:rFonts w:ascii="Times New Roman" w:hAnsi="Times New Roman" w:cs="Times New Roman"/>
          <w:sz w:val="28"/>
          <w:szCs w:val="28"/>
        </w:rPr>
        <w:t>Để hiện thực được đề tài này, nhóm đã sử dụng các công cụ cụ thể:</w:t>
      </w:r>
    </w:p>
    <w:p w14:paraId="58EF5730" w14:textId="77777777" w:rsidR="00342B80" w:rsidRDefault="002071E6">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Spark SQL</w:t>
      </w:r>
    </w:p>
    <w:p w14:paraId="70F0A107" w14:textId="77777777" w:rsidR="00342B80" w:rsidRDefault="002071E6">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Beautiful soup (python)</w:t>
      </w:r>
    </w:p>
    <w:p w14:paraId="5A5E8C84" w14:textId="77777777" w:rsidR="00342B80" w:rsidRDefault="002071E6">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GraphX</w:t>
      </w:r>
    </w:p>
    <w:p w14:paraId="78419145" w14:textId="77777777" w:rsidR="00342B80" w:rsidRDefault="002071E6">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Llib Pipeline</w:t>
      </w:r>
    </w:p>
    <w:p w14:paraId="066F04CC" w14:textId="77777777" w:rsidR="00342B80" w:rsidRDefault="002071E6">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PostgreSQL</w:t>
      </w:r>
    </w:p>
    <w:p w14:paraId="6C17BBFB"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4" w:name="_Toc150298694"/>
      <w:r>
        <w:rPr>
          <w:rFonts w:ascii="Times New Roman" w:hAnsi="Times New Roman" w:cs="Times New Roman"/>
          <w:b/>
          <w:sz w:val="32"/>
          <w:szCs w:val="32"/>
        </w:rPr>
        <w:t>Spark SQL</w:t>
      </w:r>
      <w:bookmarkEnd w:id="24"/>
    </w:p>
    <w:p w14:paraId="65937D06" w14:textId="77777777" w:rsidR="00342B80" w:rsidRDefault="002071E6">
      <w:pPr>
        <w:pStyle w:val="ListParagraph"/>
        <w:numPr>
          <w:ilvl w:val="0"/>
          <w:numId w:val="4"/>
        </w:numPr>
        <w:jc w:val="both"/>
        <w:rPr>
          <w:rFonts w:ascii="Times New Roman" w:hAnsi="Times New Roman" w:cs="Times New Roman"/>
          <w:b/>
          <w:sz w:val="28"/>
          <w:szCs w:val="28"/>
        </w:rPr>
      </w:pPr>
      <w:r>
        <w:rPr>
          <w:rFonts w:ascii="Times New Roman" w:hAnsi="Times New Roman" w:cs="Times New Roman"/>
          <w:b/>
          <w:sz w:val="28"/>
          <w:szCs w:val="28"/>
        </w:rPr>
        <w:t>Giới thiệu</w:t>
      </w:r>
    </w:p>
    <w:p w14:paraId="66303E4C"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Spark SQL là một module của Apache Spark, được thiết kế để làm việc với dữ liệu có cấu trúc1. Nó cho phép bạn truy vấn dữ liệu có cấu trúc bên trong các chương trình Spark, sử dụng SQL hoặc API DataFrame</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Rpw6Z9S","properties":{"formattedCitation":"(21)","plainCitation":"(21)","noteIndex":0},"citationItems":[{"id":54,"uris":["http://zotero.org/users/12796690/items/L8DGSVZV"],"itemData":{"id":54,"type":"webpage","title":"Spark SQL Explained with Examples - Spark By {Examples}","URL":"https://sparkbyexamples.com/spark/spark-sql-explained/","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1)</w:t>
      </w:r>
      <w:r>
        <w:rPr>
          <w:rFonts w:ascii="Times New Roman" w:hAnsi="Times New Roman" w:cs="Times New Roman"/>
          <w:sz w:val="28"/>
          <w:szCs w:val="28"/>
        </w:rPr>
        <w:fldChar w:fldCharType="end"/>
      </w:r>
      <w:r>
        <w:rPr>
          <w:rFonts w:ascii="Times New Roman" w:hAnsi="Times New Roman" w:cs="Times New Roman"/>
          <w:sz w:val="28"/>
          <w:szCs w:val="28"/>
        </w:rPr>
        <w:t>.</w:t>
      </w:r>
    </w:p>
    <w:p w14:paraId="63D2D1C2"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Spark SQL hỗ trợ hoạt động trên nhiều nguồn dữ liệu thông qua giao diện DataFrame. DataFrame có thể được vận hành bằng cách sử dụng các phép biến đổi quan hệ và cũng có thể được sử dụng để tạo một chế độ xem tạm thời</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qcAI66p","properties":{"formattedCitation":"(22)","plainCitation":"(22)","noteIndex":0},"citationItems":[{"id":55,"uris":["http://zotero.org/users/12796690/items/UMK6NHLA"],"itemData":{"id":55,"type":"webpage","title":"Spark SQL and DataFrames - Spark 2.2.0 Documentation","URL":"https://spark.apache.org/docs/2.2.0/sql-programming-guide.html","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2)</w:t>
      </w:r>
      <w:r>
        <w:rPr>
          <w:rFonts w:ascii="Times New Roman" w:hAnsi="Times New Roman" w:cs="Times New Roman"/>
          <w:sz w:val="28"/>
          <w:szCs w:val="28"/>
        </w:rPr>
        <w:fldChar w:fldCharType="end"/>
      </w:r>
      <w:r>
        <w:rPr>
          <w:rFonts w:ascii="Times New Roman" w:hAnsi="Times New Roman" w:cs="Times New Roman"/>
          <w:sz w:val="28"/>
          <w:szCs w:val="28"/>
        </w:rPr>
        <w:t>. Đăng ký DataFrame như một chế độ xem tạm thời cho phép bạn chạy các truy vấn SQL trên dữ liệu của nó</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lMAwnvA","properties":{"formattedCitation":"(22)","plainCitation":"(22)","noteIndex":0},"citationItems":[{"id":55,"uris":["http://zotero.org/users/12796690/items/UMK6NHLA"],"itemData":{"id":55,"type":"webpage","title":"Spark SQL and DataFrames - Spark 2.2.0 Documentation","URL":"https://spark.apache.org/docs/2.2.0/sql-programming-guide.html","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2)</w:t>
      </w:r>
      <w:r>
        <w:rPr>
          <w:rFonts w:ascii="Times New Roman" w:hAnsi="Times New Roman" w:cs="Times New Roman"/>
          <w:sz w:val="28"/>
          <w:szCs w:val="28"/>
        </w:rPr>
        <w:fldChar w:fldCharType="end"/>
      </w:r>
      <w:r>
        <w:rPr>
          <w:rFonts w:ascii="Times New Roman" w:hAnsi="Times New Roman" w:cs="Times New Roman"/>
          <w:sz w:val="28"/>
          <w:szCs w:val="28"/>
        </w:rPr>
        <w:t>.</w:t>
      </w:r>
    </w:p>
    <w:p w14:paraId="29C5EBC0"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Ngoài ra, Spark SQL còn bao gồm một bộ tối ưu hóa dựa trên chi phí, lưu trữ theo cột và tạo mã để làm cho các truy vấn nhanh hơn. Đồng thời, nó mở rộng lên hàng ngàn nút và các truy vấn kéo dài nhiều giờ sử dụng công cụ Spark, cung cấp khả năng chịu lỗi đầy đủ trong quá trình truy vấn.</w:t>
      </w:r>
    </w:p>
    <w:p w14:paraId="28F1EA49" w14:textId="77777777" w:rsidR="00342B80" w:rsidRDefault="002071E6">
      <w:pPr>
        <w:pStyle w:val="ListParagraph"/>
        <w:numPr>
          <w:ilvl w:val="0"/>
          <w:numId w:val="4"/>
        </w:numPr>
        <w:jc w:val="both"/>
        <w:rPr>
          <w:rFonts w:ascii="Times New Roman" w:hAnsi="Times New Roman" w:cs="Times New Roman"/>
          <w:b/>
          <w:sz w:val="28"/>
          <w:szCs w:val="28"/>
        </w:rPr>
      </w:pPr>
      <w:r>
        <w:rPr>
          <w:rFonts w:ascii="Times New Roman" w:hAnsi="Times New Roman" w:cs="Times New Roman"/>
          <w:b/>
          <w:sz w:val="28"/>
          <w:szCs w:val="28"/>
        </w:rPr>
        <w:t xml:space="preserve">Lý do sử dụng </w:t>
      </w:r>
    </w:p>
    <w:p w14:paraId="63B5BB93"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lastRenderedPageBreak/>
        <w:t>Spark SQL hỗ trợ ngôn ngữ truy vấn SQL tiêu chuẩn, giúp bạn thực hiện các truy vấn phức tạp trên dữ liệu của mình một cách dễ dàng. Điều này làm giảm đáng kể thời gian và công sức cần thiết để viết mã để truy vấn và thống kê dữ liệu.</w:t>
      </w:r>
    </w:p>
    <w:p w14:paraId="4DE9D410"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5" w:name="_Toc150298695"/>
      <w:r>
        <w:rPr>
          <w:rFonts w:ascii="Times New Roman" w:hAnsi="Times New Roman" w:cs="Times New Roman"/>
          <w:b/>
          <w:sz w:val="32"/>
          <w:szCs w:val="32"/>
        </w:rPr>
        <w:t>Beautiful soup</w:t>
      </w:r>
      <w:bookmarkEnd w:id="25"/>
    </w:p>
    <w:p w14:paraId="1E79459A" w14:textId="77777777" w:rsidR="00342B80" w:rsidRDefault="002071E6">
      <w:pPr>
        <w:pStyle w:val="ListParagraph"/>
        <w:numPr>
          <w:ilvl w:val="0"/>
          <w:numId w:val="5"/>
        </w:numPr>
        <w:jc w:val="both"/>
        <w:rPr>
          <w:rFonts w:ascii="Times New Roman" w:hAnsi="Times New Roman" w:cs="Times New Roman"/>
          <w:b/>
          <w:sz w:val="28"/>
          <w:szCs w:val="28"/>
        </w:rPr>
      </w:pPr>
      <w:r>
        <w:rPr>
          <w:rFonts w:ascii="Times New Roman" w:hAnsi="Times New Roman" w:cs="Times New Roman"/>
          <w:b/>
          <w:sz w:val="28"/>
          <w:szCs w:val="28"/>
        </w:rPr>
        <w:t>Giới thiệu</w:t>
      </w:r>
    </w:p>
    <w:p w14:paraId="2D6FEBFB"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Beautiful Soup là một thư viện Python phổ biến được sử dụng để thu thập dữ liệu từ web, còn được gọi là web scraping</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VHoM2xsC","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39BCB727"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Beautiful Soup giúp bạn phân tích cú pháp nội dung HTML và XML, tạo ra các đối tượng Python có thể điều hướng, tìm kiếm và thay đổi cây cú pháp12. Điều này rất hữu ích khi bạn cần thu thập thông tin từ trang web mà không cung cấp API hoặc khi API không đáp ứng đủ nhu cầu của bạ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tPtJGZ2","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17CB2B23"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Để sử dụng Beautiful Soup, bạn cần cài đặt nó thông qua dòng lệnh sau: sudo -H pip3 install beautifulsoup41. Để có trải nghiệm tốt nhất với Beautiful Soup, bạn cũng nên cài đặt một bộ phân tích cú pháp. Thông thường, người ta khuyên dùng lxml vì tốc độ, nhưng nếu bạn có sở thích khác (như html.parser được tích hợp sẵn của Python), hãy thoải mái lựa chọ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1amoHrM8","properties":{"formattedCitation":"(24)","plainCitation":"(24)","noteIndex":0},"citationItems":[{"id":59,"uris":["http://zotero.org/users/12796690/items/QCK4TKQN"],"itemData":{"id":59,"type":"post-weblog","abstract":"Web scraping is the automated collection of data from websites. One of the best ways to do that is Beautiful Soup (+ Python).","container-title":"Data36","language":"en-US","title":"Beautiful Soup Tutorial 1. (Introduction to Web Scraping with Python)","URL":"https://data36.com/beautiful-soup-tutorial-web-scraping/","author":[{"family":"Ujhelyi","given":"Tamas"}],"accessed":{"date-parts":[["2023",10,28]]},"issued":{"date-parts":[["2021",3,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4)</w:t>
      </w:r>
      <w:r>
        <w:rPr>
          <w:rFonts w:ascii="Times New Roman" w:hAnsi="Times New Roman" w:cs="Times New Roman"/>
          <w:sz w:val="28"/>
          <w:szCs w:val="28"/>
        </w:rPr>
        <w:fldChar w:fldCharType="end"/>
      </w:r>
    </w:p>
    <w:p w14:paraId="68429AA1"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Ngoài ra, để thu thập dữ liệu từ web, bạn cũng sẽ cần thư viện requests. Với requests, bạn có thể yêu cầu trang web từ các trang web1. Bạn có thể cài đặt thư viện này thông qua dòng lệnh sau: sudo -H pip3 install requests.</w:t>
      </w:r>
    </w:p>
    <w:p w14:paraId="5E33062D"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Với Beautiful Soup và requests, bạn có thể tự động thu thập dữ liệu từ các trang web và xử lý thông tin theo nhu cầu của mình</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8jnnZ8K","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6680D791" w14:textId="77777777" w:rsidR="00342B80" w:rsidRDefault="002071E6">
      <w:pPr>
        <w:pStyle w:val="ListParagraph"/>
        <w:numPr>
          <w:ilvl w:val="0"/>
          <w:numId w:val="5"/>
        </w:numPr>
        <w:jc w:val="both"/>
        <w:rPr>
          <w:rFonts w:ascii="Times New Roman" w:hAnsi="Times New Roman" w:cs="Times New Roman"/>
          <w:b/>
          <w:sz w:val="28"/>
          <w:szCs w:val="28"/>
        </w:rPr>
      </w:pPr>
      <w:r>
        <w:rPr>
          <w:rFonts w:ascii="Times New Roman" w:hAnsi="Times New Roman" w:cs="Times New Roman"/>
          <w:b/>
          <w:sz w:val="28"/>
          <w:szCs w:val="28"/>
        </w:rPr>
        <w:t>Lý do sử dụng</w:t>
      </w:r>
    </w:p>
    <w:p w14:paraId="77DAD31A"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Dễ sử dụng: Beautiful Soup có API đơn giản, giúp việc thu thập dữ liệu từ web trở nên dễ dàng.</w:t>
      </w:r>
    </w:p>
    <w:p w14:paraId="20E18F33"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Hỗ trợ HTML và XML: Beautiful Soup cho phép bạn phân tích cú pháp các tài liệu HTML và XML.</w:t>
      </w:r>
    </w:p>
    <w:p w14:paraId="083F49A8"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ương tác với HTML: Beautiful Soup cho phép bạn tương tác với HTML giống như cách bạn tương tác với một trang web bằng công cụ phát triển.</w:t>
      </w:r>
    </w:p>
    <w:p w14:paraId="7EF9795C"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ìm kiếm và điều hướng: Beautiful Soup cung cấp chức năng tìm kiếm, giúp bạn không phải điều hướng để lấy các phần tử HTML.</w:t>
      </w:r>
    </w:p>
    <w:p w14:paraId="43B1BBA1"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lastRenderedPageBreak/>
        <w:t>Xử lý HTML không đúng cấu trúc: Beautiful Soup hỗ trợ các tài liệu HTML và XML không được định dạng đúng.</w:t>
      </w:r>
    </w:p>
    <w:p w14:paraId="1477D70C"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6" w:name="_Toc150298696"/>
      <w:r>
        <w:rPr>
          <w:rFonts w:ascii="Times New Roman" w:hAnsi="Times New Roman" w:cs="Times New Roman"/>
          <w:b/>
          <w:sz w:val="32"/>
          <w:szCs w:val="32"/>
        </w:rPr>
        <w:t>GraphX</w:t>
      </w:r>
      <w:bookmarkEnd w:id="26"/>
    </w:p>
    <w:p w14:paraId="5481ACBE" w14:textId="77777777" w:rsidR="00342B80" w:rsidRDefault="002071E6">
      <w:pPr>
        <w:pStyle w:val="ListParagraph"/>
        <w:numPr>
          <w:ilvl w:val="0"/>
          <w:numId w:val="6"/>
        </w:numPr>
        <w:jc w:val="both"/>
        <w:rPr>
          <w:rFonts w:ascii="Times New Roman" w:hAnsi="Times New Roman" w:cs="Times New Roman"/>
          <w:b/>
          <w:sz w:val="28"/>
          <w:szCs w:val="28"/>
        </w:rPr>
      </w:pPr>
      <w:r>
        <w:rPr>
          <w:rFonts w:ascii="Times New Roman" w:hAnsi="Times New Roman" w:cs="Times New Roman"/>
          <w:b/>
          <w:sz w:val="28"/>
          <w:szCs w:val="28"/>
        </w:rPr>
        <w:t>Giới thiệu</w:t>
      </w:r>
    </w:p>
    <w:p w14:paraId="0DCCD682"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GraphX là API của Apache Spark dành cho đồ thị và tính toán song song trên đồ thị1. GraphX cho phép bạn làm việc linh hoạt với cả đồ thị và tập hợp</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9uyM5Dt","properties":{"formattedCitation":"(25)","plainCitation":"(25)","noteIndex":0},"citationItems":[{"id":61,"uris":["http://zotero.org/users/12796690/items/NK9SQHCQ"],"itemData":{"id":61,"type":"webpage","title":"GraphX | Apache Spark","URL":"https://spark.apache.org/graphx/","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5)</w:t>
      </w:r>
      <w:r>
        <w:rPr>
          <w:rFonts w:ascii="Times New Roman" w:hAnsi="Times New Roman" w:cs="Times New Roman"/>
          <w:sz w:val="28"/>
          <w:szCs w:val="28"/>
        </w:rPr>
        <w:fldChar w:fldCharType="end"/>
      </w:r>
      <w:r>
        <w:rPr>
          <w:rFonts w:ascii="Times New Roman" w:hAnsi="Times New Roman" w:cs="Times New Roman"/>
          <w:sz w:val="28"/>
          <w:szCs w:val="28"/>
        </w:rPr>
        <w:t>. Nó kết hợp ETL, phân tích khám phá và tính toán lặp lại trên đồ thị trong một hệ thống duy nhấ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5eQ4Lmp","properties":{"formattedCitation":"(25)","plainCitation":"(25)","noteIndex":0},"citationItems":[{"id":61,"uris":["http://zotero.org/users/12796690/items/NK9SQHCQ"],"itemData":{"id":61,"type":"webpage","title":"GraphX | Apache Spark","URL":"https://spark.apache.org/graphx/","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5)</w:t>
      </w:r>
      <w:r>
        <w:rPr>
          <w:rFonts w:ascii="Times New Roman" w:hAnsi="Times New Roman" w:cs="Times New Roman"/>
          <w:sz w:val="28"/>
          <w:szCs w:val="28"/>
        </w:rPr>
        <w:fldChar w:fldCharType="end"/>
      </w:r>
      <w:r>
        <w:rPr>
          <w:rFonts w:ascii="Times New Roman" w:hAnsi="Times New Roman" w:cs="Times New Roman"/>
          <w:sz w:val="28"/>
          <w:szCs w:val="28"/>
        </w:rPr>
        <w:t>.</w:t>
      </w:r>
    </w:p>
    <w:p w14:paraId="064DF8C5"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GraphX cung cấp nhiều cách để xây dựng một đồ thị từ một tập hợp các đỉnh và cạnh trong RDD hoặc trên đĩa</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zMG5786v","properties":{"formattedCitation":"(26)","plainCitation":"(26)","noteIndex":0},"citationItems":[{"id":62,"uris":["http://zotero.org/users/12796690/items/CACMXEBM"],"itemData":{"id":62,"type":"webpage","title":"GraphX - Spark 3.5.0 Documentation","URL":"https://spark.apache.org/docs/latest/graphx-programming-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6)</w:t>
      </w:r>
      <w:r>
        <w:rPr>
          <w:rFonts w:ascii="Times New Roman" w:hAnsi="Times New Roman" w:cs="Times New Roman"/>
          <w:sz w:val="28"/>
          <w:szCs w:val="28"/>
        </w:rPr>
        <w:fldChar w:fldCharType="end"/>
      </w:r>
      <w:r>
        <w:rPr>
          <w:rFonts w:ascii="Times New Roman" w:hAnsi="Times New Roman" w:cs="Times New Roman"/>
          <w:sz w:val="28"/>
          <w:szCs w:val="28"/>
        </w:rPr>
        <w:t>. Không có bất kỳ trình xây dựng đồ thị nào mặc định phân vùng lại các cạnh của đồ thị; thay vào đó, các cạnh được để trong các phân vùng mặc định của chúng (chẳng hạn như các khối gốc của chúng trong HDFS)</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UL5fuEsO","properties":{"formattedCitation":"(26)","plainCitation":"(26)","noteIndex":0},"citationItems":[{"id":62,"uris":["http://zotero.org/users/12796690/items/CACMXEBM"],"itemData":{"id":62,"type":"webpage","title":"GraphX - Spark 3.5.0 Documentation","URL":"https://spark.apache.org/docs/latest/graphx-programming-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6)</w:t>
      </w:r>
      <w:r>
        <w:rPr>
          <w:rFonts w:ascii="Times New Roman" w:hAnsi="Times New Roman" w:cs="Times New Roman"/>
          <w:sz w:val="28"/>
          <w:szCs w:val="28"/>
        </w:rPr>
        <w:fldChar w:fldCharType="end"/>
      </w:r>
      <w:r>
        <w:rPr>
          <w:rFonts w:ascii="Times New Roman" w:hAnsi="Times New Roman" w:cs="Times New Roman"/>
          <w:sz w:val="28"/>
          <w:szCs w:val="28"/>
        </w:rPr>
        <w:t>.</w:t>
      </w:r>
    </w:p>
    <w:p w14:paraId="784D523D"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Ngoài ra, GraphX hỗ trợ các phân vùng đồ thị do người dùng xác định tùy ý, bao gồm những người được sử dụng bởi GraphLab và Giraph</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AB3L0Sy","properties":{"formattedCitation":"(27)","plainCitation":"(27)","noteIndex":0},"citationItems":[{"id":65,"uris":["http://zotero.org/users/12796690/items/QP3KGD2G"],"itemData":{"id":65,"type":"article-journal","abstract":"In pursuit of graph processing performance, the systems community has largely abandoned general-purpose distributed dataﬂow frameworks in favor of specialized graph processing systems that provide tailored programming abstractions and accelerate the execution of iterative graph algorithms. In this paper we argue that many of the advantages of specialized graph processing systems can be recovered in a modern general-purpose distributed dataﬂow system. We introduce GraphX, an embedded graph processing framework built on top of Apache Spark, a widely used distributed dataﬂow system. GraphX presents a familiar composable graph abstraction that is sufﬁcient to express existing graph APIs, yet can be implemented using only a few basic dataﬂow operators (e.g., join, map, group-by). To achieve performance parity with specialized graph systems, GraphX recasts graph-speciﬁc optimizations as distributed join optimizations and materialized view maintenance. By leveraging advances in distributed dataﬂow frameworks, GraphX brings low-cost fault tolerance to graph processing. We evaluate GraphX on real workloads and demonstrate that GraphX achieves an order of magnitude performance gain over the base dataﬂow framework and matches the performance of specialized graph processing systems while enabling a wider range of computation.","language":"en","source":"Zotero","title":"GraphX: Graph Processing in a Distributed Dataﬂow Framework","author":[{"family":"Gonzalez","given":"Joseph E"},{"family":"Xin","given":"Reynold S"},{"family":"Dave","given":"Ankur"},{"family":"Crankshaw","given":"Daniel"},{"family":"Franklin","given":"Michael J"},{"family":"Stoica","given":"Ion"}]}}],"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7)</w:t>
      </w:r>
      <w:r>
        <w:rPr>
          <w:rFonts w:ascii="Times New Roman" w:hAnsi="Times New Roman" w:cs="Times New Roman"/>
          <w:sz w:val="28"/>
          <w:szCs w:val="28"/>
        </w:rPr>
        <w:fldChar w:fldCharType="end"/>
      </w:r>
      <w:r>
        <w:rPr>
          <w:rFonts w:ascii="Times New Roman" w:hAnsi="Times New Roman" w:cs="Times New Roman"/>
          <w:sz w:val="28"/>
          <w:szCs w:val="28"/>
        </w:rPr>
        <w:t>. Tuy nhiên, chiến lược phân vùng mặc định là xây dựng một cắt đỉnh phù hợp với bố cục dữ liệu cạnh đầu vào, do đó giảm thiểu việc di chuyển dữ liệu cạnh khi xây dựng đồ thị</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noL2Qgi","properties":{"formattedCitation":"(27)","plainCitation":"(27)","noteIndex":0},"citationItems":[{"id":65,"uris":["http://zotero.org/users/12796690/items/QP3KGD2G"],"itemData":{"id":65,"type":"article-journal","abstract":"In pursuit of graph processing performance, the systems community has largely abandoned general-purpose distributed dataﬂow frameworks in favor of specialized graph processing systems that provide tailored programming abstractions and accelerate the execution of iterative graph algorithms. In this paper we argue that many of the advantages of specialized graph processing systems can be recovered in a modern general-purpose distributed dataﬂow system. We introduce GraphX, an embedded graph processing framework built on top of Apache Spark, a widely used distributed dataﬂow system. GraphX presents a familiar composable graph abstraction that is sufﬁcient to express existing graph APIs, yet can be implemented using only a few basic dataﬂow operators (e.g., join, map, group-by). To achieve performance parity with specialized graph systems, GraphX recasts graph-speciﬁc optimizations as distributed join optimizations and materialized view maintenance. By leveraging advances in distributed dataﬂow frameworks, GraphX brings low-cost fault tolerance to graph processing. We evaluate GraphX on real workloads and demonstrate that GraphX achieves an order of magnitude performance gain over the base dataﬂow framework and matches the performance of specialized graph processing systems while enabling a wider range of computation.","language":"en","source":"Zotero","title":"GraphX: Graph Processing in a Distributed Dataﬂow Framework","author":[{"family":"Gonzalez","given":"Joseph E"},{"family":"Xin","given":"Reynold S"},{"family":"Dave","given":"Ankur"},{"family":"Crankshaw","given":"Daniel"},{"family":"Franklin","given":"Michael J"},{"family":"Stoica","given":"Ion"}]}}],"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7)</w:t>
      </w:r>
      <w:r>
        <w:rPr>
          <w:rFonts w:ascii="Times New Roman" w:hAnsi="Times New Roman" w:cs="Times New Roman"/>
          <w:sz w:val="28"/>
          <w:szCs w:val="28"/>
        </w:rPr>
        <w:fldChar w:fldCharType="end"/>
      </w:r>
      <w:r>
        <w:rPr>
          <w:rFonts w:ascii="Times New Roman" w:hAnsi="Times New Roman" w:cs="Times New Roman"/>
          <w:sz w:val="28"/>
          <w:szCs w:val="28"/>
        </w:rPr>
        <w:t>.</w:t>
      </w:r>
    </w:p>
    <w:p w14:paraId="4958E299" w14:textId="77777777" w:rsidR="00342B80" w:rsidRDefault="002071E6">
      <w:pPr>
        <w:pStyle w:val="ListParagraph"/>
        <w:numPr>
          <w:ilvl w:val="0"/>
          <w:numId w:val="6"/>
        </w:numPr>
        <w:jc w:val="both"/>
        <w:rPr>
          <w:rFonts w:ascii="Times New Roman" w:hAnsi="Times New Roman" w:cs="Times New Roman"/>
          <w:b/>
          <w:sz w:val="28"/>
          <w:szCs w:val="28"/>
        </w:rPr>
      </w:pPr>
      <w:r>
        <w:rPr>
          <w:rFonts w:ascii="Times New Roman" w:hAnsi="Times New Roman" w:cs="Times New Roman"/>
          <w:b/>
          <w:sz w:val="28"/>
          <w:szCs w:val="28"/>
        </w:rPr>
        <w:t>Lý do sử dụng</w:t>
      </w:r>
    </w:p>
    <w:p w14:paraId="71F9EBE9"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linh hoạt: GraphX cho phép bạn xem cùng một dữ liệu dưới dạng đồ thị và tập hợp. Điều này rất hữu ích khi bạn muốn xem các từ khóa và mối quan hệ giữa chúng dưới dạng đồ thị.</w:t>
      </w:r>
    </w:p>
    <w:p w14:paraId="1BDC2BCE"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toán song song trên đồ thị: GraphX hỗ trợ tính toán song song trên đồ thị. Điều này giúp tăng tốc độ xử lý khi bạn cần phân tích một lượng lớn từ khóa.</w:t>
      </w:r>
    </w:p>
    <w:p w14:paraId="68892F83"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hư viện thuật toán phong phú: GraphX bao gồm nhiều thuật toán đồ thị, giúp bạn phân tích dữ liệu của mình</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nrWa3Ea","properties":{"unsorted":true,"formattedCitation":"(28)","plainCitation":"(28)","noteIndex":0},"citationItems":[{"id":66,"uris":["http://zotero.org/users/12796690/items/WM44XWWV"],"itemData":{"id":66,"type":"webpage","abstract":"Apache Spark is a popular tool for big-data analysis, bringing implementation of sophisticated algorithms for data mining, machine learning, and algorithms on graphs. Read more!","container-title":"Simplilearn.com","language":"en-US","title":"What is Spark GraphX? Everything You Need To Know | Simplilearn","title-short":"What is Spark GraphX?","URL":"https://www.simplilearn.com/spark-graphx-article","accessed":{"date-parts":[["2023",10,29]]},"issued":{"date-parts":[["2022",12,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8)</w:t>
      </w:r>
      <w:r>
        <w:rPr>
          <w:rFonts w:ascii="Times New Roman" w:hAnsi="Times New Roman" w:cs="Times New Roman"/>
          <w:sz w:val="28"/>
          <w:szCs w:val="28"/>
        </w:rPr>
        <w:fldChar w:fldCharType="end"/>
      </w:r>
      <w:r>
        <w:rPr>
          <w:rFonts w:ascii="Times New Roman" w:hAnsi="Times New Roman" w:cs="Times New Roman"/>
          <w:sz w:val="28"/>
          <w:szCs w:val="28"/>
        </w:rPr>
        <w:t>. Điều này có thể hữu ích khi bạn muốn áp dụng các thuật toán như PageRank để xác định mức độ quan trọng của các từ khóa.</w:t>
      </w:r>
    </w:p>
    <w:p w14:paraId="71F09ED6"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chất chịu lỗi và dễ sử dụng của Spark: GraphX giữ nguyên tính linh hoạt, chịu lỗi và dễ sử dụng của Spark, đồng thời cung cấp hiệu suất so sánh với các hệ thống xử lý đồ thị chuyên biệt nhanh nhấ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VTAPVxUX","properties":{"formattedCitation":"(28)","plainCitation":"(28)","noteIndex":0},"citationItems":[{"id":66,"uris":["http://zotero.org/users/12796690/items/WM44XWWV"],"itemData":{"id":66,"type":"webpage","abstract":"Apache Spark is a popular tool for big-data analysis, bringing implementation of sophisticated algorithms for data mining, machine learning, and algorithms on graphs. Read more!","container-title":"Simplilearn.com","language":"en-US","title":"What is Spark GraphX? Everything You Need To Know | Simplilearn","title-short":"What is Spark GraphX?","URL":"https://www.simplilearn.com/spark-graphx-article","accessed":{"date-parts":[["2023",10,29]]},"issued":{"date-parts":[["2022",12,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8)</w:t>
      </w:r>
      <w:r>
        <w:rPr>
          <w:rFonts w:ascii="Times New Roman" w:hAnsi="Times New Roman" w:cs="Times New Roman"/>
          <w:sz w:val="28"/>
          <w:szCs w:val="28"/>
        </w:rPr>
        <w:fldChar w:fldCharType="end"/>
      </w:r>
      <w:r>
        <w:rPr>
          <w:rFonts w:ascii="Times New Roman" w:hAnsi="Times New Roman" w:cs="Times New Roman"/>
          <w:sz w:val="28"/>
          <w:szCs w:val="28"/>
        </w:rPr>
        <w:t>.</w:t>
      </w:r>
    </w:p>
    <w:p w14:paraId="370A6750" w14:textId="77777777" w:rsidR="00342B80" w:rsidRDefault="00342B80">
      <w:pPr>
        <w:jc w:val="both"/>
      </w:pPr>
    </w:p>
    <w:p w14:paraId="252A2D60" w14:textId="77777777" w:rsidR="00342B80" w:rsidRDefault="00342B80">
      <w:pPr>
        <w:jc w:val="both"/>
      </w:pPr>
    </w:p>
    <w:p w14:paraId="5E1B7006"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7" w:name="_Toc150298697"/>
      <w:r>
        <w:rPr>
          <w:rFonts w:ascii="Times New Roman" w:hAnsi="Times New Roman" w:cs="Times New Roman"/>
          <w:b/>
          <w:sz w:val="32"/>
          <w:szCs w:val="32"/>
        </w:rPr>
        <w:lastRenderedPageBreak/>
        <w:t>MLlib Pipeline</w:t>
      </w:r>
      <w:bookmarkEnd w:id="27"/>
    </w:p>
    <w:p w14:paraId="5DA58034" w14:textId="77777777" w:rsidR="00342B80" w:rsidRDefault="002071E6">
      <w:pPr>
        <w:pStyle w:val="ListParagraph"/>
        <w:numPr>
          <w:ilvl w:val="0"/>
          <w:numId w:val="7"/>
        </w:numPr>
        <w:jc w:val="both"/>
        <w:rPr>
          <w:rFonts w:ascii="Times New Roman" w:hAnsi="Times New Roman" w:cs="Times New Roman"/>
          <w:b/>
          <w:sz w:val="28"/>
          <w:szCs w:val="28"/>
        </w:rPr>
      </w:pPr>
      <w:r>
        <w:rPr>
          <w:rFonts w:ascii="Times New Roman" w:hAnsi="Times New Roman" w:cs="Times New Roman"/>
          <w:b/>
          <w:sz w:val="28"/>
          <w:szCs w:val="28"/>
        </w:rPr>
        <w:t>Giới thiệu</w:t>
      </w:r>
    </w:p>
    <w:p w14:paraId="3134258E"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MLlib Pipeline là một phần của thư viện học máy MLlib của Apache Spark1. Nó cung cấp một tập hợp các API cao cấp được xây dựng trên DataFrames, giúp người dùng tạo và điều chỉnh các pipeline học máy thực tế</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YNNF0Umy","properties":{"formattedCitation":"(29,30)","plainCitation":"(29,30)","noteIndex":0},"citationItems":[{"id":70,"uris":["http://zotero.org/users/12796690/items/KSYJYWUZ"],"itemData":{"id":70,"type":"webpage","title":"ML Pipelines - Spark 3.5.0 Documentation","URL":"https://spark.apache.org/docs/latest/ml-pipeline.html","accessed":{"date-parts":[["2023",10,29]]}}},{"id":68,"uris":["http://zotero.org/users/12796690/items/NKEIY5X4"],"itemData":{"id":68,"type":"webpage","title":"MLlib: Main Guide - Spark 3.5.0 Documentation","URL":"https://spark.apache.org/docs/latest/ml-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9,30)</w:t>
      </w:r>
      <w:r>
        <w:rPr>
          <w:rFonts w:ascii="Times New Roman" w:hAnsi="Times New Roman" w:cs="Times New Roman"/>
          <w:sz w:val="28"/>
          <w:szCs w:val="28"/>
        </w:rPr>
        <w:fldChar w:fldCharType="end"/>
      </w:r>
      <w:r>
        <w:rPr>
          <w:rFonts w:ascii="Times New Roman" w:hAnsi="Times New Roman" w:cs="Times New Roman"/>
          <w:sz w:val="28"/>
          <w:szCs w:val="28"/>
        </w:rPr>
        <w:t>. Một pipeline MLlib liên kết nhiều Transformers và Estimators lại với nhau để chỉ định một quy trình học má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koKkqawl","properties":{"formattedCitation":"(29)","plainCitation":"(29)","noteIndex":0},"citationItems":[{"id":70,"uris":["http://zotero.org/users/12796690/items/KSYJYWUZ"],"itemData":{"id":70,"type":"webpage","title":"ML Pipelines - Spark 3.5.0 Documentation","URL":"https://spark.apache.org/docs/latest/ml-pipelin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9)</w:t>
      </w:r>
      <w:r>
        <w:rPr>
          <w:rFonts w:ascii="Times New Roman" w:hAnsi="Times New Roman" w:cs="Times New Roman"/>
          <w:sz w:val="28"/>
          <w:szCs w:val="28"/>
        </w:rPr>
        <w:fldChar w:fldCharType="end"/>
      </w:r>
      <w:r>
        <w:rPr>
          <w:rFonts w:ascii="Times New Roman" w:hAnsi="Times New Roman" w:cs="Times New Roman"/>
          <w:sz w:val="28"/>
          <w:szCs w:val="28"/>
        </w:rPr>
        <w:t>.</w:t>
      </w:r>
    </w:p>
    <w:p w14:paraId="38918A2F" w14:textId="77777777" w:rsidR="00342B80" w:rsidRDefault="002071E6">
      <w:pPr>
        <w:pStyle w:val="ListParagraph"/>
        <w:numPr>
          <w:ilvl w:val="0"/>
          <w:numId w:val="7"/>
        </w:numPr>
        <w:jc w:val="both"/>
        <w:rPr>
          <w:rFonts w:ascii="Times New Roman" w:hAnsi="Times New Roman" w:cs="Times New Roman"/>
          <w:b/>
          <w:sz w:val="28"/>
          <w:szCs w:val="28"/>
        </w:rPr>
      </w:pPr>
      <w:r>
        <w:rPr>
          <w:rFonts w:ascii="Times New Roman" w:hAnsi="Times New Roman" w:cs="Times New Roman"/>
          <w:b/>
          <w:sz w:val="28"/>
          <w:szCs w:val="28"/>
        </w:rPr>
        <w:t>Lý do sử dụng</w:t>
      </w:r>
    </w:p>
    <w:p w14:paraId="426EFF7F"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chuẩn hoá: MLlib chuẩn hoá các API cho các thuật toán học máy, giúp dễ dàng kết hợp nhiều thuật toán vào một pipeline duy nhất2.</w:t>
      </w:r>
    </w:p>
    <w:p w14:paraId="374C7D7C"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linh hoạt: Với DataFrame, API của MLlib cung cấp một API đồng nhất trên các thuật toán ML và trên nhiều ngôn ngữ1.</w:t>
      </w:r>
    </w:p>
    <w:p w14:paraId="0C76C96E"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Xây dựng và đánh giá: MLlib cung cấp các công cụ để xây dựng, đánh giá và tinh chỉnh các pipeline ML1.</w:t>
      </w:r>
    </w:p>
    <w:p w14:paraId="441A2A19"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ính toàn diện: MLlib bao gồm cả các thuật toán học máy phổ biến và tiện ích, bao gồm phân loại, hồi quy, phân cụm, lọc cộng tác, giảm chiều dữ liệu, cũng như các nguyên tắc tối ưu hoá cấp thấp và API pipeline cấp cao1.</w:t>
      </w:r>
    </w:p>
    <w:p w14:paraId="3ACDD035"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28" w:name="_Toc150298698"/>
      <w:r>
        <w:rPr>
          <w:rFonts w:ascii="Times New Roman" w:hAnsi="Times New Roman" w:cs="Times New Roman"/>
          <w:b/>
          <w:sz w:val="32"/>
          <w:szCs w:val="32"/>
        </w:rPr>
        <w:t>Postgre SQL</w:t>
      </w:r>
      <w:bookmarkEnd w:id="28"/>
    </w:p>
    <w:p w14:paraId="04B953E7" w14:textId="77777777" w:rsidR="00342B80" w:rsidRDefault="002071E6">
      <w:pPr>
        <w:pStyle w:val="ListParagraph"/>
        <w:numPr>
          <w:ilvl w:val="0"/>
          <w:numId w:val="8"/>
        </w:numPr>
        <w:jc w:val="both"/>
        <w:rPr>
          <w:rFonts w:ascii="Times New Roman" w:hAnsi="Times New Roman" w:cs="Times New Roman"/>
          <w:b/>
          <w:sz w:val="28"/>
          <w:szCs w:val="28"/>
        </w:rPr>
      </w:pPr>
      <w:r>
        <w:rPr>
          <w:rFonts w:ascii="Times New Roman" w:hAnsi="Times New Roman" w:cs="Times New Roman"/>
          <w:b/>
          <w:sz w:val="28"/>
          <w:szCs w:val="28"/>
        </w:rPr>
        <w:t>Giới thiệu</w:t>
      </w:r>
    </w:p>
    <w:p w14:paraId="54D485CE"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PostgreSQL là một hệ thống cơ sở dữ liệu quan hệ mạnh mẽ và mã nguồn mở</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5lkT0mAU","properties":{"formattedCitation":"(31)","plainCitation":"(31)","noteIndex":0},"citationItems":[{"id":72,"uris":["http://zotero.org/users/12796690/items/QUUFKRLM"],"itemData":{"id":72,"type":"webpage","abstract":"PostgreSQL Tutorial - PostgreSQL is a powerful, open source object-relational database system. It has more than 15 years of active development and a proven architecture that has earned it a strong reputation for reliability, data integrity, and correctness. PostgreSQL runs on all major operating systems, including Linux,","language":"en","title":"PostgreSQL Tutorial","URL":"https://www.tutorialspoint.com/postgresql/index.htm","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1)</w:t>
      </w:r>
      <w:r>
        <w:rPr>
          <w:rFonts w:ascii="Times New Roman" w:hAnsi="Times New Roman" w:cs="Times New Roman"/>
          <w:sz w:val="28"/>
          <w:szCs w:val="28"/>
        </w:rPr>
        <w:fldChar w:fldCharType="end"/>
      </w:r>
      <w:r>
        <w:rPr>
          <w:rFonts w:ascii="Times New Roman" w:hAnsi="Times New Roman" w:cs="Times New Roman"/>
          <w:sz w:val="28"/>
          <w:szCs w:val="28"/>
        </w:rPr>
        <w:t>. Nó được sử dụng như một cơ sở dữ liệu cho nhiều ứng dụng web, ứng dụng di động và ứng dụng phân tích2. PostgreSQL hỗ trợ cả truy vấn SQL (quan hệ) và JSON (phi quan hệ)</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JnN1gVI","properties":{"formattedCitation":"(31,32)","plainCitation":"(31,32)","noteIndex":0},"citationItems":[{"id":72,"uris":["http://zotero.org/users/12796690/items/QUUFKRLM"],"itemData":{"id":72,"type":"webpage","abstract":"PostgreSQL Tutorial - PostgreSQL is a powerful, open source object-relational database system. It has more than 15 years of active development and a proven architecture that has earned it a strong reputation for reliability, data integrity, and correctness. PostgreSQL runs on all major operating systems, including Linux,","language":"en","title":"PostgreSQL Tutorial","URL":"https://www.tutorialspoint.com/postgresql/index.htm","accessed":{"date-parts":[["2023",10,29]]}}},{"id":74,"uris":["http://zotero.org/users/12796690/items/QJJGYACG"],"itemData":{"id":74,"type":"post-weblog","abstract":"In this PostgreSQL tutorial, you’ll learn the basic data types like Boolean, char, text, time, int, etc., Querying and Filtering techniques like select, where, in, order by, etc. managing and modifying the tables in PostgreSQL. We’ll cover all the basic to advance concepts of PostgreSQL in this tutorial.","container-title":"GeeksforGeeks","language":"en-US","note":"section: PostgreSQL","title":"PostgreSQL Tutorial","URL":"https://www.geeksforgeeks.org/postgresql-tutorial/","accessed":{"date-parts":[["2023",10,29]]},"issued":{"date-parts":[["2021",2,2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1,32)</w:t>
      </w:r>
      <w:r>
        <w:rPr>
          <w:rFonts w:ascii="Times New Roman" w:hAnsi="Times New Roman" w:cs="Times New Roman"/>
          <w:sz w:val="28"/>
          <w:szCs w:val="28"/>
        </w:rPr>
        <w:fldChar w:fldCharType="end"/>
      </w:r>
      <w:r>
        <w:rPr>
          <w:rFonts w:ascii="Times New Roman" w:hAnsi="Times New Roman" w:cs="Times New Roman"/>
          <w:sz w:val="28"/>
          <w:szCs w:val="28"/>
        </w:rPr>
        <w:t>.</w:t>
      </w:r>
    </w:p>
    <w:p w14:paraId="781E1536"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PostgreSQL được phát triển tích cực trong hơn 15 năm và có kiến trúc đã được chứng minh, đã mang lại cho nó danh tiếng về độ tin cậy, tính toàn vẹn dữ liệu và đúng1. Nó được hỗ trợ bởi hơn 20 năm phát triển từ cộng đồng mã nguồn mở</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vonnEr6","properties":{"formattedCitation":"(32)","plainCitation":"(32)","noteIndex":0},"citationItems":[{"id":74,"uris":["http://zotero.org/users/12796690/items/QJJGYACG"],"itemData":{"id":74,"type":"post-weblog","abstract":"In this PostgreSQL tutorial, you’ll learn the basic data types like Boolean, char, text, time, int, etc., Querying and Filtering techniques like select, where, in, order by, etc. managing and modifying the tables in PostgreSQL. We’ll cover all the basic to advance concepts of PostgreSQL in this tutorial.","container-title":"GeeksforGeeks","language":"en-US","note":"section: PostgreSQL","title":"PostgreSQL Tutorial","URL":"https://www.geeksforgeeks.org/postgresql-tutorial/","accessed":{"date-parts":[["2023",10,29]]},"issued":{"date-parts":[["2021",2,2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2)</w:t>
      </w:r>
      <w:r>
        <w:rPr>
          <w:rFonts w:ascii="Times New Roman" w:hAnsi="Times New Roman" w:cs="Times New Roman"/>
          <w:sz w:val="28"/>
          <w:szCs w:val="28"/>
        </w:rPr>
        <w:fldChar w:fldCharType="end"/>
      </w:r>
      <w:r>
        <w:rPr>
          <w:rFonts w:ascii="Times New Roman" w:hAnsi="Times New Roman" w:cs="Times New Roman"/>
          <w:sz w:val="28"/>
          <w:szCs w:val="28"/>
        </w:rPr>
        <w:t>.</w:t>
      </w:r>
    </w:p>
    <w:p w14:paraId="3520AF9B"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PostgreSQL cung cấp một tập hợp các API để thực hiện các thao tác đơn giản bằng SQL</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6HSjnEv","properties":{"formattedCitation":"(33)","plainCitation":"(33)","noteIndex":0},"citationItems":[{"id":77,"uris":["http://zotero.org/users/12796690/items/JQHBIEV2"],"itemData":{"id":77,"type":"webpage","title":"PostgreSQL: Documentation: 16: 2.1. Introduction","URL":"https://www.postgresql.org/docs/current/tutorial-sql-intro.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3)</w:t>
      </w:r>
      <w:r>
        <w:rPr>
          <w:rFonts w:ascii="Times New Roman" w:hAnsi="Times New Roman" w:cs="Times New Roman"/>
          <w:sz w:val="28"/>
          <w:szCs w:val="28"/>
        </w:rPr>
        <w:fldChar w:fldCharType="end"/>
      </w:r>
      <w:r>
        <w:rPr>
          <w:rFonts w:ascii="Times New Roman" w:hAnsi="Times New Roman" w:cs="Times New Roman"/>
          <w:sz w:val="28"/>
          <w:szCs w:val="28"/>
        </w:rPr>
        <w:t>. Tuy nhiên, bạn nên biết rằng một số tính năng ngôn ngữ của PostgreSQL là các phần mở rộng so với tiêu chuẩn</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chVx4dN8","properties":{"formattedCitation":"(33)","plainCitation":"(33)","noteIndex":0},"citationItems":[{"id":77,"uris":["http://zotero.org/users/12796690/items/JQHBIEV2"],"itemData":{"id":77,"type":"webpage","title":"PostgreSQL: Documentation: 16: 2.1. Introduction","URL":"https://www.postgresql.org/docs/current/tutorial-sql-intro.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3)</w:t>
      </w:r>
      <w:r>
        <w:rPr>
          <w:rFonts w:ascii="Times New Roman" w:hAnsi="Times New Roman" w:cs="Times New Roman"/>
          <w:sz w:val="28"/>
          <w:szCs w:val="28"/>
        </w:rPr>
        <w:fldChar w:fldCharType="end"/>
      </w:r>
      <w:r>
        <w:rPr>
          <w:rFonts w:ascii="Times New Roman" w:hAnsi="Times New Roman" w:cs="Times New Roman"/>
          <w:sz w:val="28"/>
          <w:szCs w:val="28"/>
        </w:rPr>
        <w:t>.</w:t>
      </w:r>
    </w:p>
    <w:p w14:paraId="41FD91DE" w14:textId="77777777" w:rsidR="00342B80" w:rsidRDefault="002071E6">
      <w:pPr>
        <w:pStyle w:val="ListParagraph"/>
        <w:numPr>
          <w:ilvl w:val="0"/>
          <w:numId w:val="8"/>
        </w:numPr>
        <w:jc w:val="both"/>
        <w:rPr>
          <w:rFonts w:ascii="Times New Roman" w:hAnsi="Times New Roman" w:cs="Times New Roman"/>
          <w:b/>
          <w:sz w:val="28"/>
          <w:szCs w:val="28"/>
        </w:rPr>
      </w:pPr>
      <w:r>
        <w:rPr>
          <w:rFonts w:ascii="Times New Roman" w:hAnsi="Times New Roman" w:cs="Times New Roman"/>
          <w:b/>
          <w:sz w:val="28"/>
          <w:szCs w:val="28"/>
        </w:rPr>
        <w:t>Lý do sử dụng</w:t>
      </w:r>
    </w:p>
    <w:p w14:paraId="37D1D335"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lastRenderedPageBreak/>
        <w:t>Hiệu suất cao: PostgreSQL được biết đến với hiệu suất cao và khả năng xử lý dữ liệu lớn1. Điều này rất quan trọng khi bạn cần xử lý và phân tích một lượng lớn dữ liệu từ các trang web khác nhau.</w:t>
      </w:r>
    </w:p>
    <w:p w14:paraId="07A05EC4"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Hỗ trợ SQL và JSON: PostgreSQL hỗ trợ cả truy vấn SQL (quan hệ) và JSON (phi quan hệ)2. Điều này giúp bạn xử lý dữ liệu có cấu trúc và không có cấu trúc, điều mà bạn thường gặp khi rút trích dữ liệu từ web.</w:t>
      </w:r>
    </w:p>
    <w:p w14:paraId="2E6035C2"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Thống kê: PostgreSQL cung cấp các công cụ thống kê mạnh mẽ2. Điều này giúp bạn theo dõi và tối ưu hóa hiệu suất của hệ thống của mình.</w:t>
      </w:r>
    </w:p>
    <w:p w14:paraId="3BFB21ED" w14:textId="77777777" w:rsidR="00342B80" w:rsidRDefault="002071E6">
      <w:pPr>
        <w:ind w:firstLine="360"/>
        <w:jc w:val="both"/>
        <w:rPr>
          <w:rFonts w:ascii="Times New Roman" w:hAnsi="Times New Roman" w:cs="Times New Roman"/>
          <w:sz w:val="28"/>
          <w:szCs w:val="28"/>
        </w:rPr>
      </w:pPr>
      <w:r>
        <w:rPr>
          <w:rFonts w:ascii="Times New Roman" w:hAnsi="Times New Roman" w:cs="Times New Roman"/>
          <w:sz w:val="28"/>
          <w:szCs w:val="28"/>
        </w:rPr>
        <w:t>Rút trích từ khóa: PostgreSQL cung cấp các công cụ để rút trích từ khóa từ truy vấn3. Điều này có thể hữu ích khi bạn muốn xác định các từ khóa chính trong các bài viết tin tức.</w:t>
      </w:r>
    </w:p>
    <w:p w14:paraId="2C5161C2"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29" w:name="_Toc150298699"/>
      <w:r>
        <w:rPr>
          <w:rFonts w:ascii="Times New Roman" w:hAnsi="Times New Roman" w:cs="Times New Roman"/>
          <w:b/>
          <w:sz w:val="34"/>
          <w:szCs w:val="34"/>
        </w:rPr>
        <w:t>Mô hình giải pháp</w:t>
      </w:r>
      <w:bookmarkEnd w:id="29"/>
    </w:p>
    <w:p w14:paraId="49200F17" w14:textId="77777777" w:rsidR="00342B80" w:rsidRDefault="002071E6">
      <w:pPr>
        <w:spacing w:line="360" w:lineRule="auto"/>
        <w:jc w:val="center"/>
        <w:rPr>
          <w:rFonts w:ascii="Times New Roman" w:hAnsi="Times New Roman" w:cs="Times New Roman"/>
          <w:sz w:val="28"/>
          <w:szCs w:val="28"/>
        </w:rPr>
      </w:pPr>
      <w:r>
        <w:rPr>
          <w:noProof/>
        </w:rPr>
        <w:drawing>
          <wp:inline distT="0" distB="0" distL="114300" distR="114300" wp14:anchorId="1EE23536" wp14:editId="67201216">
            <wp:extent cx="5939155" cy="3219450"/>
            <wp:effectExtent l="0" t="0" r="4445"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pic:cNvPicPr>
                      <a:picLocks noChangeAspect="1"/>
                    </pic:cNvPicPr>
                  </pic:nvPicPr>
                  <pic:blipFill>
                    <a:blip r:embed="rId33"/>
                    <a:stretch>
                      <a:fillRect/>
                    </a:stretch>
                  </pic:blipFill>
                  <pic:spPr>
                    <a:xfrm>
                      <a:off x="0" y="0"/>
                      <a:ext cx="5939155" cy="3219450"/>
                    </a:xfrm>
                    <a:prstGeom prst="rect">
                      <a:avLst/>
                    </a:prstGeom>
                    <a:noFill/>
                    <a:ln>
                      <a:noFill/>
                    </a:ln>
                  </pic:spPr>
                </pic:pic>
              </a:graphicData>
            </a:graphic>
          </wp:inline>
        </w:drawing>
      </w:r>
    </w:p>
    <w:p w14:paraId="6DEFC75C" w14:textId="77777777" w:rsidR="00342B80" w:rsidRDefault="002071E6">
      <w:pPr>
        <w:pStyle w:val="Heading2"/>
        <w:numPr>
          <w:ilvl w:val="1"/>
          <w:numId w:val="1"/>
        </w:numPr>
        <w:spacing w:line="360" w:lineRule="auto"/>
        <w:jc w:val="both"/>
        <w:rPr>
          <w:rFonts w:ascii="Times New Roman" w:hAnsi="Times New Roman" w:cs="Times New Roman"/>
          <w:b/>
          <w:sz w:val="34"/>
          <w:szCs w:val="34"/>
        </w:rPr>
      </w:pPr>
      <w:bookmarkStart w:id="30" w:name="_Toc150298700"/>
      <w:r>
        <w:rPr>
          <w:rFonts w:ascii="Times New Roman" w:hAnsi="Times New Roman" w:cs="Times New Roman"/>
          <w:b/>
          <w:sz w:val="34"/>
          <w:szCs w:val="34"/>
        </w:rPr>
        <w:t>Hiện thực giải pháp</w:t>
      </w:r>
      <w:bookmarkEnd w:id="30"/>
    </w:p>
    <w:p w14:paraId="22C004BE"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1" w:name="_Toc150298701"/>
      <w:r>
        <w:rPr>
          <w:rFonts w:ascii="Times New Roman" w:hAnsi="Times New Roman" w:cs="Times New Roman"/>
          <w:b/>
          <w:sz w:val="32"/>
          <w:szCs w:val="32"/>
        </w:rPr>
        <w:t>Cài đặt Spark</w:t>
      </w:r>
      <w:bookmarkEnd w:id="31"/>
    </w:p>
    <w:p w14:paraId="3B82AB4A"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Tiến hành cập nhật : sudo apt update</w:t>
      </w:r>
    </w:p>
    <w:p w14:paraId="1EF20D8D" w14:textId="77777777" w:rsidR="00342B80" w:rsidRDefault="002071E6">
      <w:pPr>
        <w:pStyle w:val="ListParagraph"/>
        <w:jc w:val="center"/>
        <w:rPr>
          <w:rFonts w:ascii="Times New Roman" w:hAnsi="Times New Roman" w:cs="Times New Roman"/>
          <w:sz w:val="28"/>
          <w:szCs w:val="28"/>
        </w:rPr>
      </w:pPr>
      <w:r>
        <w:rPr>
          <w:noProof/>
        </w:rPr>
        <w:lastRenderedPageBreak/>
        <w:drawing>
          <wp:inline distT="0" distB="0" distL="0" distR="0" wp14:anchorId="5462BC0B" wp14:editId="6AD4DAF8">
            <wp:extent cx="5271135" cy="4138295"/>
            <wp:effectExtent l="9525" t="9525" r="1524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4"/>
                    <a:stretch>
                      <a:fillRect/>
                    </a:stretch>
                  </pic:blipFill>
                  <pic:spPr>
                    <a:xfrm>
                      <a:off x="0" y="0"/>
                      <a:ext cx="5271135" cy="4138295"/>
                    </a:xfrm>
                    <a:prstGeom prst="rect">
                      <a:avLst/>
                    </a:prstGeom>
                    <a:noFill/>
                    <a:ln>
                      <a:solidFill>
                        <a:schemeClr val="tx1"/>
                      </a:solidFill>
                    </a:ln>
                  </pic:spPr>
                </pic:pic>
              </a:graphicData>
            </a:graphic>
          </wp:inline>
        </w:drawing>
      </w:r>
    </w:p>
    <w:p w14:paraId="46FEA1A1" w14:textId="77777777" w:rsidR="00342B80" w:rsidRDefault="00342B80">
      <w:pPr>
        <w:pStyle w:val="ListParagraph"/>
        <w:jc w:val="center"/>
        <w:rPr>
          <w:rFonts w:ascii="Times New Roman" w:hAnsi="Times New Roman" w:cs="Times New Roman"/>
          <w:sz w:val="28"/>
          <w:szCs w:val="28"/>
        </w:rPr>
      </w:pPr>
    </w:p>
    <w:p w14:paraId="318B7B4D"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Kiểm tra phiên bản java trước khi cài đặt tiếp </w:t>
      </w:r>
    </w:p>
    <w:p w14:paraId="4F05FC55" w14:textId="77777777" w:rsidR="00342B80" w:rsidRDefault="002071E6">
      <w:pPr>
        <w:pStyle w:val="ListParagraph"/>
        <w:jc w:val="center"/>
        <w:rPr>
          <w:rFonts w:ascii="Times New Roman" w:hAnsi="Times New Roman" w:cs="Times New Roman"/>
          <w:sz w:val="28"/>
          <w:szCs w:val="28"/>
        </w:rPr>
      </w:pPr>
      <w:r>
        <w:rPr>
          <w:noProof/>
        </w:rPr>
        <w:drawing>
          <wp:inline distT="0" distB="0" distL="0" distR="0" wp14:anchorId="02E1484B" wp14:editId="179F23D0">
            <wp:extent cx="5273675" cy="1050925"/>
            <wp:effectExtent l="9525" t="9525" r="1270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35"/>
                    <a:stretch>
                      <a:fillRect/>
                    </a:stretch>
                  </pic:blipFill>
                  <pic:spPr>
                    <a:xfrm>
                      <a:off x="0" y="0"/>
                      <a:ext cx="5273675" cy="1050925"/>
                    </a:xfrm>
                    <a:prstGeom prst="rect">
                      <a:avLst/>
                    </a:prstGeom>
                    <a:noFill/>
                    <a:ln>
                      <a:solidFill>
                        <a:schemeClr val="tx1"/>
                      </a:solidFill>
                    </a:ln>
                  </pic:spPr>
                </pic:pic>
              </a:graphicData>
            </a:graphic>
          </wp:inline>
        </w:drawing>
      </w:r>
    </w:p>
    <w:p w14:paraId="33AE2E08"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Tải Spark từ web</w:t>
      </w:r>
    </w:p>
    <w:p w14:paraId="3C28CAFD" w14:textId="77777777" w:rsidR="00342B80" w:rsidRDefault="002071E6">
      <w:pPr>
        <w:pStyle w:val="ListParagraph"/>
        <w:jc w:val="center"/>
        <w:rPr>
          <w:rFonts w:ascii="Times New Roman" w:hAnsi="Times New Roman" w:cs="Times New Roman"/>
          <w:sz w:val="28"/>
          <w:szCs w:val="28"/>
        </w:rPr>
      </w:pPr>
      <w:r>
        <w:rPr>
          <w:noProof/>
        </w:rPr>
        <w:drawing>
          <wp:inline distT="0" distB="0" distL="0" distR="0" wp14:anchorId="4F2DAFBE" wp14:editId="26BBD9F3">
            <wp:extent cx="5264785" cy="631825"/>
            <wp:effectExtent l="9525" t="9525" r="21590" b="254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6"/>
                    <a:stretch>
                      <a:fillRect/>
                    </a:stretch>
                  </pic:blipFill>
                  <pic:spPr>
                    <a:xfrm>
                      <a:off x="0" y="0"/>
                      <a:ext cx="5264785" cy="631825"/>
                    </a:xfrm>
                    <a:prstGeom prst="rect">
                      <a:avLst/>
                    </a:prstGeom>
                    <a:noFill/>
                    <a:ln>
                      <a:solidFill>
                        <a:schemeClr val="tx1"/>
                      </a:solidFill>
                    </a:ln>
                  </pic:spPr>
                </pic:pic>
              </a:graphicData>
            </a:graphic>
          </wp:inline>
        </w:drawing>
      </w:r>
    </w:p>
    <w:p w14:paraId="04001CD6"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Tiến hành giải nén file tải về từ web </w:t>
      </w:r>
    </w:p>
    <w:p w14:paraId="135EF7D1" w14:textId="77777777" w:rsidR="00342B80" w:rsidRDefault="002071E6">
      <w:pPr>
        <w:pStyle w:val="ListParagraph"/>
        <w:jc w:val="center"/>
        <w:rPr>
          <w:rFonts w:ascii="Times New Roman" w:hAnsi="Times New Roman" w:cs="Times New Roman"/>
          <w:sz w:val="28"/>
          <w:szCs w:val="28"/>
        </w:rPr>
      </w:pPr>
      <w:r>
        <w:rPr>
          <w:noProof/>
        </w:rPr>
        <w:drawing>
          <wp:inline distT="0" distB="0" distL="0" distR="0" wp14:anchorId="0FA51586" wp14:editId="4B376BC7">
            <wp:extent cx="5273040" cy="820420"/>
            <wp:effectExtent l="9525" t="9525" r="13335" b="273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7"/>
                    <a:stretch>
                      <a:fillRect/>
                    </a:stretch>
                  </pic:blipFill>
                  <pic:spPr>
                    <a:xfrm>
                      <a:off x="0" y="0"/>
                      <a:ext cx="5273040" cy="820420"/>
                    </a:xfrm>
                    <a:prstGeom prst="rect">
                      <a:avLst/>
                    </a:prstGeom>
                    <a:noFill/>
                    <a:ln>
                      <a:solidFill>
                        <a:schemeClr val="tx1"/>
                      </a:solidFill>
                    </a:ln>
                  </pic:spPr>
                </pic:pic>
              </a:graphicData>
            </a:graphic>
          </wp:inline>
        </w:drawing>
      </w:r>
    </w:p>
    <w:p w14:paraId="3D55B7A3" w14:textId="77777777" w:rsidR="00342B80" w:rsidRDefault="002071E6">
      <w:pPr>
        <w:pStyle w:val="ListParagraph"/>
        <w:jc w:val="center"/>
        <w:rPr>
          <w:rFonts w:ascii="Times New Roman" w:hAnsi="Times New Roman" w:cs="Times New Roman"/>
          <w:sz w:val="28"/>
          <w:szCs w:val="28"/>
        </w:rPr>
      </w:pPr>
      <w:r>
        <w:rPr>
          <w:noProof/>
        </w:rPr>
        <w:lastRenderedPageBreak/>
        <w:drawing>
          <wp:inline distT="0" distB="0" distL="0" distR="0" wp14:anchorId="282E90AE" wp14:editId="1D711F75">
            <wp:extent cx="5266690" cy="4030345"/>
            <wp:effectExtent l="9525" t="9525" r="19685"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8"/>
                    <a:stretch>
                      <a:fillRect/>
                    </a:stretch>
                  </pic:blipFill>
                  <pic:spPr>
                    <a:xfrm>
                      <a:off x="0" y="0"/>
                      <a:ext cx="5266690" cy="4030345"/>
                    </a:xfrm>
                    <a:prstGeom prst="rect">
                      <a:avLst/>
                    </a:prstGeom>
                    <a:noFill/>
                    <a:ln>
                      <a:solidFill>
                        <a:schemeClr val="tx1"/>
                      </a:solidFill>
                    </a:ln>
                  </pic:spPr>
                </pic:pic>
              </a:graphicData>
            </a:graphic>
          </wp:inline>
        </w:drawing>
      </w:r>
    </w:p>
    <w:p w14:paraId="1C72B039"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Cài biến môi trường để Spark hoạt động</w:t>
      </w:r>
    </w:p>
    <w:p w14:paraId="76DF4389" w14:textId="77777777" w:rsidR="00342B80" w:rsidRDefault="002071E6">
      <w:pPr>
        <w:pStyle w:val="ListParagraph"/>
        <w:jc w:val="center"/>
        <w:rPr>
          <w:rFonts w:ascii="Times New Roman" w:hAnsi="Times New Roman" w:cs="Times New Roman"/>
          <w:sz w:val="28"/>
          <w:szCs w:val="28"/>
        </w:rPr>
      </w:pPr>
      <w:r>
        <w:rPr>
          <w:noProof/>
        </w:rPr>
        <w:drawing>
          <wp:inline distT="0" distB="0" distL="0" distR="0" wp14:anchorId="17D0807B" wp14:editId="34DDB245">
            <wp:extent cx="5271135" cy="641350"/>
            <wp:effectExtent l="9525" t="9525"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9"/>
                    <a:stretch>
                      <a:fillRect/>
                    </a:stretch>
                  </pic:blipFill>
                  <pic:spPr>
                    <a:xfrm>
                      <a:off x="0" y="0"/>
                      <a:ext cx="5271135" cy="641350"/>
                    </a:xfrm>
                    <a:prstGeom prst="rect">
                      <a:avLst/>
                    </a:prstGeom>
                    <a:noFill/>
                    <a:ln>
                      <a:solidFill>
                        <a:schemeClr val="tx1"/>
                      </a:solidFill>
                    </a:ln>
                  </pic:spPr>
                </pic:pic>
              </a:graphicData>
            </a:graphic>
          </wp:inline>
        </w:drawing>
      </w:r>
    </w:p>
    <w:p w14:paraId="6E2ECDE3" w14:textId="77777777" w:rsidR="00342B80" w:rsidRDefault="002071E6">
      <w:pPr>
        <w:pStyle w:val="ListParagraph"/>
        <w:jc w:val="center"/>
        <w:rPr>
          <w:rFonts w:ascii="Times New Roman" w:hAnsi="Times New Roman" w:cs="Times New Roman"/>
          <w:sz w:val="28"/>
          <w:szCs w:val="28"/>
        </w:rPr>
      </w:pPr>
      <w:r>
        <w:rPr>
          <w:noProof/>
        </w:rPr>
        <w:lastRenderedPageBreak/>
        <w:drawing>
          <wp:inline distT="0" distB="0" distL="0" distR="0" wp14:anchorId="380CD4C3" wp14:editId="5F4B128E">
            <wp:extent cx="4572000" cy="4600575"/>
            <wp:effectExtent l="9525" t="9525" r="9525"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0"/>
                    <a:stretch>
                      <a:fillRect/>
                    </a:stretch>
                  </pic:blipFill>
                  <pic:spPr>
                    <a:xfrm>
                      <a:off x="0" y="0"/>
                      <a:ext cx="4572000" cy="4600575"/>
                    </a:xfrm>
                    <a:prstGeom prst="rect">
                      <a:avLst/>
                    </a:prstGeom>
                    <a:noFill/>
                    <a:ln>
                      <a:solidFill>
                        <a:schemeClr val="tx1"/>
                      </a:solidFill>
                    </a:ln>
                  </pic:spPr>
                </pic:pic>
              </a:graphicData>
            </a:graphic>
          </wp:inline>
        </w:drawing>
      </w:r>
    </w:p>
    <w:p w14:paraId="149D65B1"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Tiến hành cài đặt pip3</w:t>
      </w:r>
    </w:p>
    <w:p w14:paraId="75530440" w14:textId="77777777" w:rsidR="00342B80" w:rsidRDefault="002071E6">
      <w:pPr>
        <w:pStyle w:val="ListParagraph"/>
        <w:jc w:val="center"/>
        <w:rPr>
          <w:rFonts w:ascii="Times New Roman" w:hAnsi="Times New Roman" w:cs="Times New Roman"/>
          <w:sz w:val="28"/>
          <w:szCs w:val="28"/>
        </w:rPr>
      </w:pPr>
      <w:r>
        <w:rPr>
          <w:noProof/>
        </w:rPr>
        <w:drawing>
          <wp:inline distT="0" distB="0" distL="0" distR="0" wp14:anchorId="5E13C9FF" wp14:editId="38391181">
            <wp:extent cx="5270500" cy="1643380"/>
            <wp:effectExtent l="9525" t="9525" r="15875" b="234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1"/>
                    <a:stretch>
                      <a:fillRect/>
                    </a:stretch>
                  </pic:blipFill>
                  <pic:spPr>
                    <a:xfrm>
                      <a:off x="0" y="0"/>
                      <a:ext cx="5270500" cy="1643380"/>
                    </a:xfrm>
                    <a:prstGeom prst="rect">
                      <a:avLst/>
                    </a:prstGeom>
                    <a:noFill/>
                    <a:ln>
                      <a:solidFill>
                        <a:schemeClr val="tx1"/>
                      </a:solidFill>
                    </a:ln>
                  </pic:spPr>
                </pic:pic>
              </a:graphicData>
            </a:graphic>
          </wp:inline>
        </w:drawing>
      </w:r>
    </w:p>
    <w:p w14:paraId="0CD6F9FF" w14:textId="77777777" w:rsidR="00342B80" w:rsidRDefault="002071E6">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Khởi động spark </w:t>
      </w:r>
    </w:p>
    <w:p w14:paraId="2E417119" w14:textId="77777777" w:rsidR="00342B80" w:rsidRDefault="002071E6">
      <w:pPr>
        <w:pStyle w:val="ListParagraph"/>
        <w:jc w:val="center"/>
        <w:rPr>
          <w:rFonts w:ascii="Times New Roman" w:hAnsi="Times New Roman" w:cs="Times New Roman"/>
          <w:sz w:val="28"/>
          <w:szCs w:val="28"/>
        </w:rPr>
      </w:pPr>
      <w:r>
        <w:rPr>
          <w:noProof/>
        </w:rPr>
        <w:lastRenderedPageBreak/>
        <w:drawing>
          <wp:inline distT="0" distB="0" distL="0" distR="0" wp14:anchorId="006161DA" wp14:editId="32F38F75">
            <wp:extent cx="5270500" cy="1643380"/>
            <wp:effectExtent l="9525" t="9525" r="15875" b="234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a:stretch>
                      <a:fillRect/>
                    </a:stretch>
                  </pic:blipFill>
                  <pic:spPr>
                    <a:xfrm>
                      <a:off x="0" y="0"/>
                      <a:ext cx="5270500" cy="1643380"/>
                    </a:xfrm>
                    <a:prstGeom prst="rect">
                      <a:avLst/>
                    </a:prstGeom>
                    <a:noFill/>
                    <a:ln>
                      <a:solidFill>
                        <a:schemeClr val="tx1"/>
                      </a:solidFill>
                    </a:ln>
                  </pic:spPr>
                </pic:pic>
              </a:graphicData>
            </a:graphic>
          </wp:inline>
        </w:drawing>
      </w:r>
    </w:p>
    <w:p w14:paraId="1F9C8E2C" w14:textId="77777777" w:rsidR="00342B80" w:rsidRDefault="00342B80">
      <w:pPr>
        <w:pStyle w:val="ListParagraph"/>
        <w:jc w:val="center"/>
        <w:rPr>
          <w:rFonts w:ascii="Times New Roman" w:hAnsi="Times New Roman" w:cs="Times New Roman"/>
          <w:sz w:val="28"/>
          <w:szCs w:val="28"/>
        </w:rPr>
      </w:pPr>
    </w:p>
    <w:p w14:paraId="5406E967"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2" w:name="_Toc150298702"/>
      <w:r>
        <w:rPr>
          <w:rFonts w:ascii="Times New Roman" w:hAnsi="Times New Roman" w:cs="Times New Roman"/>
          <w:b/>
          <w:sz w:val="32"/>
          <w:szCs w:val="32"/>
        </w:rPr>
        <w:t>Cài đặt Jupyter notebook</w:t>
      </w:r>
      <w:bookmarkEnd w:id="32"/>
    </w:p>
    <w:p w14:paraId="2834EFD5" w14:textId="77777777" w:rsidR="00342B80" w:rsidRDefault="00342B80"/>
    <w:p w14:paraId="11E188F0" w14:textId="77777777" w:rsidR="00342B80" w:rsidRDefault="002071E6">
      <w:pPr>
        <w:spacing w:line="360" w:lineRule="auto"/>
        <w:jc w:val="center"/>
        <w:rPr>
          <w:rFonts w:ascii="Times New Roman" w:hAnsi="Times New Roman" w:cs="Times New Roman"/>
          <w:sz w:val="28"/>
          <w:szCs w:val="28"/>
        </w:rPr>
      </w:pPr>
      <w:r>
        <w:rPr>
          <w:noProof/>
        </w:rPr>
        <w:drawing>
          <wp:inline distT="0" distB="0" distL="0" distR="0" wp14:anchorId="44D35C3D" wp14:editId="7B866520">
            <wp:extent cx="5943600" cy="866775"/>
            <wp:effectExtent l="9525" t="9525" r="9525"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2"/>
                    <a:srcRect b="77036"/>
                    <a:stretch>
                      <a:fillRect/>
                    </a:stretch>
                  </pic:blipFill>
                  <pic:spPr>
                    <a:xfrm>
                      <a:off x="0" y="0"/>
                      <a:ext cx="5943600" cy="866775"/>
                    </a:xfrm>
                    <a:prstGeom prst="rect">
                      <a:avLst/>
                    </a:prstGeom>
                    <a:ln>
                      <a:solidFill>
                        <a:schemeClr val="tx1"/>
                      </a:solidFill>
                    </a:ln>
                  </pic:spPr>
                </pic:pic>
              </a:graphicData>
            </a:graphic>
          </wp:inline>
        </w:drawing>
      </w:r>
    </w:p>
    <w:p w14:paraId="144F0867" w14:textId="77777777" w:rsidR="00342B80" w:rsidRDefault="002071E6">
      <w:pPr>
        <w:spacing w:line="360" w:lineRule="auto"/>
        <w:jc w:val="center"/>
        <w:rPr>
          <w:rFonts w:ascii="Times New Roman" w:hAnsi="Times New Roman" w:cs="Times New Roman"/>
          <w:sz w:val="28"/>
          <w:szCs w:val="28"/>
        </w:rPr>
      </w:pPr>
      <w:r>
        <w:rPr>
          <w:noProof/>
        </w:rPr>
        <w:drawing>
          <wp:inline distT="0" distB="0" distL="0" distR="0" wp14:anchorId="6DE27C13" wp14:editId="24BEE40F">
            <wp:extent cx="5943600" cy="885825"/>
            <wp:effectExtent l="9525" t="9525" r="952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3"/>
                    <a:srcRect b="76649"/>
                    <a:stretch>
                      <a:fillRect/>
                    </a:stretch>
                  </pic:blipFill>
                  <pic:spPr>
                    <a:xfrm>
                      <a:off x="0" y="0"/>
                      <a:ext cx="5943600" cy="885825"/>
                    </a:xfrm>
                    <a:prstGeom prst="rect">
                      <a:avLst/>
                    </a:prstGeom>
                    <a:ln>
                      <a:solidFill>
                        <a:schemeClr val="tx1"/>
                      </a:solidFill>
                    </a:ln>
                  </pic:spPr>
                </pic:pic>
              </a:graphicData>
            </a:graphic>
          </wp:inline>
        </w:drawing>
      </w:r>
    </w:p>
    <w:p w14:paraId="37020726" w14:textId="77777777" w:rsidR="00342B80" w:rsidRDefault="002071E6">
      <w:pPr>
        <w:spacing w:line="360" w:lineRule="auto"/>
        <w:jc w:val="center"/>
        <w:rPr>
          <w:rFonts w:ascii="Times New Roman" w:hAnsi="Times New Roman" w:cs="Times New Roman"/>
          <w:sz w:val="28"/>
          <w:szCs w:val="28"/>
        </w:rPr>
      </w:pPr>
      <w:r>
        <w:rPr>
          <w:noProof/>
        </w:rPr>
        <w:drawing>
          <wp:inline distT="0" distB="0" distL="0" distR="0" wp14:anchorId="4A3FD05E" wp14:editId="0D29737A">
            <wp:extent cx="5943600" cy="1047750"/>
            <wp:effectExtent l="9525" t="9525"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4"/>
                    <a:srcRect b="60639"/>
                    <a:stretch>
                      <a:fillRect/>
                    </a:stretch>
                  </pic:blipFill>
                  <pic:spPr>
                    <a:xfrm>
                      <a:off x="0" y="0"/>
                      <a:ext cx="5943600" cy="1047750"/>
                    </a:xfrm>
                    <a:prstGeom prst="rect">
                      <a:avLst/>
                    </a:prstGeom>
                    <a:ln>
                      <a:solidFill>
                        <a:schemeClr val="tx1"/>
                      </a:solidFill>
                    </a:ln>
                  </pic:spPr>
                </pic:pic>
              </a:graphicData>
            </a:graphic>
          </wp:inline>
        </w:drawing>
      </w:r>
    </w:p>
    <w:p w14:paraId="63D90B54" w14:textId="77777777" w:rsidR="00342B80" w:rsidRDefault="002071E6">
      <w:pPr>
        <w:spacing w:line="360" w:lineRule="auto"/>
        <w:jc w:val="center"/>
        <w:rPr>
          <w:rFonts w:ascii="Times New Roman" w:hAnsi="Times New Roman" w:cs="Times New Roman"/>
          <w:sz w:val="28"/>
          <w:szCs w:val="28"/>
        </w:rPr>
      </w:pPr>
      <w:r>
        <w:rPr>
          <w:noProof/>
        </w:rPr>
        <w:drawing>
          <wp:inline distT="0" distB="0" distL="0" distR="0" wp14:anchorId="0A3FD42F" wp14:editId="4DBBBFC7">
            <wp:extent cx="5943600" cy="1209675"/>
            <wp:effectExtent l="9525" t="9525" r="9525" b="190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5"/>
                    <a:srcRect b="69259"/>
                    <a:stretch>
                      <a:fillRect/>
                    </a:stretch>
                  </pic:blipFill>
                  <pic:spPr>
                    <a:xfrm>
                      <a:off x="0" y="0"/>
                      <a:ext cx="5943600" cy="1209675"/>
                    </a:xfrm>
                    <a:prstGeom prst="rect">
                      <a:avLst/>
                    </a:prstGeom>
                    <a:ln>
                      <a:solidFill>
                        <a:schemeClr val="tx1"/>
                      </a:solidFill>
                    </a:ln>
                  </pic:spPr>
                </pic:pic>
              </a:graphicData>
            </a:graphic>
          </wp:inline>
        </w:drawing>
      </w:r>
    </w:p>
    <w:p w14:paraId="18947D25" w14:textId="77777777" w:rsidR="00342B80" w:rsidRDefault="002071E6">
      <w:pPr>
        <w:spacing w:line="360" w:lineRule="auto"/>
        <w:jc w:val="center"/>
        <w:rPr>
          <w:rFonts w:ascii="Times New Roman" w:hAnsi="Times New Roman" w:cs="Times New Roman"/>
          <w:sz w:val="28"/>
          <w:szCs w:val="28"/>
        </w:rPr>
      </w:pPr>
      <w:r>
        <w:rPr>
          <w:noProof/>
        </w:rPr>
        <w:lastRenderedPageBreak/>
        <w:drawing>
          <wp:inline distT="0" distB="0" distL="0" distR="0" wp14:anchorId="36B911AE" wp14:editId="74E818A0">
            <wp:extent cx="5943600" cy="1057275"/>
            <wp:effectExtent l="9525" t="9525" r="9525"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6"/>
                    <a:srcRect b="72461"/>
                    <a:stretch>
                      <a:fillRect/>
                    </a:stretch>
                  </pic:blipFill>
                  <pic:spPr>
                    <a:xfrm>
                      <a:off x="0" y="0"/>
                      <a:ext cx="5943600" cy="1057275"/>
                    </a:xfrm>
                    <a:prstGeom prst="rect">
                      <a:avLst/>
                    </a:prstGeom>
                    <a:ln>
                      <a:solidFill>
                        <a:schemeClr val="tx1"/>
                      </a:solidFill>
                    </a:ln>
                  </pic:spPr>
                </pic:pic>
              </a:graphicData>
            </a:graphic>
          </wp:inline>
        </w:drawing>
      </w:r>
    </w:p>
    <w:p w14:paraId="1391AFF0" w14:textId="77777777" w:rsidR="00342B80" w:rsidRDefault="002071E6">
      <w:pPr>
        <w:spacing w:line="360" w:lineRule="auto"/>
        <w:jc w:val="center"/>
        <w:rPr>
          <w:rFonts w:ascii="Times New Roman" w:hAnsi="Times New Roman" w:cs="Times New Roman"/>
          <w:sz w:val="28"/>
          <w:szCs w:val="28"/>
        </w:rPr>
      </w:pPr>
      <w:r>
        <w:rPr>
          <w:noProof/>
        </w:rPr>
        <w:drawing>
          <wp:inline distT="0" distB="0" distL="0" distR="0" wp14:anchorId="070598DB" wp14:editId="7CC5BE3B">
            <wp:extent cx="5943600" cy="1314450"/>
            <wp:effectExtent l="9525" t="9525"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47"/>
                    <a:srcRect b="65637"/>
                    <a:stretch>
                      <a:fillRect/>
                    </a:stretch>
                  </pic:blipFill>
                  <pic:spPr>
                    <a:xfrm>
                      <a:off x="0" y="0"/>
                      <a:ext cx="5943600" cy="1314450"/>
                    </a:xfrm>
                    <a:prstGeom prst="rect">
                      <a:avLst/>
                    </a:prstGeom>
                    <a:ln>
                      <a:solidFill>
                        <a:schemeClr val="tx1"/>
                      </a:solidFill>
                    </a:ln>
                  </pic:spPr>
                </pic:pic>
              </a:graphicData>
            </a:graphic>
          </wp:inline>
        </w:drawing>
      </w:r>
    </w:p>
    <w:p w14:paraId="57174634"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3" w:name="_Toc150298703"/>
      <w:r>
        <w:rPr>
          <w:rFonts w:ascii="Times New Roman" w:hAnsi="Times New Roman" w:cs="Times New Roman"/>
          <w:b/>
          <w:sz w:val="32"/>
          <w:szCs w:val="32"/>
        </w:rPr>
        <w:t>Cài đặt Beautiful soup</w:t>
      </w:r>
      <w:bookmarkEnd w:id="33"/>
    </w:p>
    <w:p w14:paraId="32ED25B0" w14:textId="77777777" w:rsidR="00342B80" w:rsidRDefault="002071E6">
      <w:pPr>
        <w:jc w:val="center"/>
      </w:pPr>
      <w:r>
        <w:rPr>
          <w:noProof/>
        </w:rPr>
        <w:drawing>
          <wp:inline distT="0" distB="0" distL="0" distR="0" wp14:anchorId="491FD1DF" wp14:editId="64C33C57">
            <wp:extent cx="5943600" cy="1295400"/>
            <wp:effectExtent l="9525" t="9525"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48"/>
                    <a:srcRect b="65841"/>
                    <a:stretch>
                      <a:fillRect/>
                    </a:stretch>
                  </pic:blipFill>
                  <pic:spPr>
                    <a:xfrm>
                      <a:off x="0" y="0"/>
                      <a:ext cx="5943600" cy="1295400"/>
                    </a:xfrm>
                    <a:prstGeom prst="rect">
                      <a:avLst/>
                    </a:prstGeom>
                    <a:ln>
                      <a:solidFill>
                        <a:schemeClr val="tx1"/>
                      </a:solidFill>
                    </a:ln>
                  </pic:spPr>
                </pic:pic>
              </a:graphicData>
            </a:graphic>
          </wp:inline>
        </w:drawing>
      </w:r>
    </w:p>
    <w:p w14:paraId="4ECBA0E3" w14:textId="77777777" w:rsidR="00342B80" w:rsidRDefault="002071E6">
      <w:pPr>
        <w:jc w:val="center"/>
      </w:pPr>
      <w:r>
        <w:rPr>
          <w:noProof/>
        </w:rPr>
        <w:drawing>
          <wp:inline distT="0" distB="0" distL="0" distR="0" wp14:anchorId="30EEB7C3" wp14:editId="510C8BBB">
            <wp:extent cx="5943600" cy="1057275"/>
            <wp:effectExtent l="9525" t="9525" r="952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49"/>
                    <a:srcRect b="71669"/>
                    <a:stretch>
                      <a:fillRect/>
                    </a:stretch>
                  </pic:blipFill>
                  <pic:spPr>
                    <a:xfrm>
                      <a:off x="0" y="0"/>
                      <a:ext cx="5943600" cy="1057275"/>
                    </a:xfrm>
                    <a:prstGeom prst="rect">
                      <a:avLst/>
                    </a:prstGeom>
                    <a:ln>
                      <a:solidFill>
                        <a:schemeClr val="tx1"/>
                      </a:solidFill>
                    </a:ln>
                  </pic:spPr>
                </pic:pic>
              </a:graphicData>
            </a:graphic>
          </wp:inline>
        </w:drawing>
      </w:r>
    </w:p>
    <w:p w14:paraId="74E7F708"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4" w:name="_Toc150298704"/>
      <w:r>
        <w:rPr>
          <w:rFonts w:ascii="Times New Roman" w:hAnsi="Times New Roman" w:cs="Times New Roman"/>
          <w:b/>
          <w:sz w:val="32"/>
          <w:szCs w:val="32"/>
        </w:rPr>
        <w:t>Cài đặt PostgreSQL</w:t>
      </w:r>
      <w:bookmarkEnd w:id="34"/>
    </w:p>
    <w:p w14:paraId="01FCF48E" w14:textId="77777777" w:rsidR="00342B80" w:rsidRDefault="002071E6">
      <w:pPr>
        <w:jc w:val="center"/>
      </w:pPr>
      <w:r>
        <w:rPr>
          <w:noProof/>
        </w:rPr>
        <w:drawing>
          <wp:inline distT="0" distB="0" distL="0" distR="0" wp14:anchorId="6959613E" wp14:editId="24F47F56">
            <wp:extent cx="5943600" cy="1279525"/>
            <wp:effectExtent l="9525" t="9525" r="9525" b="254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50"/>
                    <a:stretch>
                      <a:fillRect/>
                    </a:stretch>
                  </pic:blipFill>
                  <pic:spPr>
                    <a:xfrm>
                      <a:off x="0" y="0"/>
                      <a:ext cx="5943600" cy="1279525"/>
                    </a:xfrm>
                    <a:prstGeom prst="rect">
                      <a:avLst/>
                    </a:prstGeom>
                    <a:ln>
                      <a:solidFill>
                        <a:schemeClr val="tx1"/>
                      </a:solidFill>
                    </a:ln>
                  </pic:spPr>
                </pic:pic>
              </a:graphicData>
            </a:graphic>
          </wp:inline>
        </w:drawing>
      </w:r>
    </w:p>
    <w:p w14:paraId="603EAECC" w14:textId="77777777" w:rsidR="00342B80" w:rsidRDefault="00342B80">
      <w:pPr>
        <w:jc w:val="center"/>
      </w:pPr>
    </w:p>
    <w:p w14:paraId="5FC49F54" w14:textId="77777777" w:rsidR="00342B80" w:rsidRDefault="002071E6">
      <w:pPr>
        <w:jc w:val="center"/>
      </w:pPr>
      <w:r>
        <w:rPr>
          <w:noProof/>
        </w:rPr>
        <w:lastRenderedPageBreak/>
        <w:drawing>
          <wp:inline distT="0" distB="0" distL="0" distR="0" wp14:anchorId="52C5CABA" wp14:editId="08FF1C2A">
            <wp:extent cx="5943600" cy="1082040"/>
            <wp:effectExtent l="9525" t="9525" r="9525" b="133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51"/>
                    <a:stretch>
                      <a:fillRect/>
                    </a:stretch>
                  </pic:blipFill>
                  <pic:spPr>
                    <a:xfrm>
                      <a:off x="0" y="0"/>
                      <a:ext cx="5943600" cy="1082040"/>
                    </a:xfrm>
                    <a:prstGeom prst="rect">
                      <a:avLst/>
                    </a:prstGeom>
                    <a:ln>
                      <a:solidFill>
                        <a:schemeClr val="tx1"/>
                      </a:solidFill>
                    </a:ln>
                  </pic:spPr>
                </pic:pic>
              </a:graphicData>
            </a:graphic>
          </wp:inline>
        </w:drawing>
      </w:r>
    </w:p>
    <w:p w14:paraId="1521347B" w14:textId="77777777" w:rsidR="00342B80" w:rsidRDefault="002071E6">
      <w:pPr>
        <w:jc w:val="center"/>
      </w:pPr>
      <w:r>
        <w:rPr>
          <w:noProof/>
        </w:rPr>
        <w:drawing>
          <wp:inline distT="0" distB="0" distL="0" distR="0" wp14:anchorId="3DE81B86" wp14:editId="0C74BA3A">
            <wp:extent cx="5943600" cy="1240790"/>
            <wp:effectExtent l="9525" t="9525" r="9525" b="260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2"/>
                    <a:stretch>
                      <a:fillRect/>
                    </a:stretch>
                  </pic:blipFill>
                  <pic:spPr>
                    <a:xfrm>
                      <a:off x="0" y="0"/>
                      <a:ext cx="5943600" cy="1240790"/>
                    </a:xfrm>
                    <a:prstGeom prst="rect">
                      <a:avLst/>
                    </a:prstGeom>
                    <a:ln>
                      <a:solidFill>
                        <a:schemeClr val="tx1"/>
                      </a:solidFill>
                    </a:ln>
                  </pic:spPr>
                </pic:pic>
              </a:graphicData>
            </a:graphic>
          </wp:inline>
        </w:drawing>
      </w:r>
    </w:p>
    <w:p w14:paraId="35E719CB" w14:textId="77777777" w:rsidR="00342B80" w:rsidRDefault="002071E6">
      <w:pPr>
        <w:jc w:val="center"/>
      </w:pPr>
      <w:r>
        <w:rPr>
          <w:noProof/>
        </w:rPr>
        <w:drawing>
          <wp:inline distT="0" distB="0" distL="0" distR="0" wp14:anchorId="7518EEAD" wp14:editId="5889581C">
            <wp:extent cx="5943600" cy="1508125"/>
            <wp:effectExtent l="9525" t="9525" r="9525" b="254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3"/>
                    <a:stretch>
                      <a:fillRect/>
                    </a:stretch>
                  </pic:blipFill>
                  <pic:spPr>
                    <a:xfrm>
                      <a:off x="0" y="0"/>
                      <a:ext cx="5943600" cy="1508125"/>
                    </a:xfrm>
                    <a:prstGeom prst="rect">
                      <a:avLst/>
                    </a:prstGeom>
                    <a:ln>
                      <a:solidFill>
                        <a:schemeClr val="tx1"/>
                      </a:solidFill>
                    </a:ln>
                  </pic:spPr>
                </pic:pic>
              </a:graphicData>
            </a:graphic>
          </wp:inline>
        </w:drawing>
      </w:r>
    </w:p>
    <w:p w14:paraId="7DD542AE" w14:textId="77777777" w:rsidR="00342B80" w:rsidRDefault="002071E6">
      <w:pPr>
        <w:jc w:val="center"/>
      </w:pPr>
      <w:r>
        <w:rPr>
          <w:noProof/>
        </w:rPr>
        <w:drawing>
          <wp:inline distT="0" distB="0" distL="0" distR="0" wp14:anchorId="28060E5A" wp14:editId="0B6166EB">
            <wp:extent cx="5943600" cy="2694940"/>
            <wp:effectExtent l="9525" t="9525" r="9525" b="196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4"/>
                    <a:stretch>
                      <a:fillRect/>
                    </a:stretch>
                  </pic:blipFill>
                  <pic:spPr>
                    <a:xfrm>
                      <a:off x="0" y="0"/>
                      <a:ext cx="5943600" cy="2694940"/>
                    </a:xfrm>
                    <a:prstGeom prst="rect">
                      <a:avLst/>
                    </a:prstGeom>
                    <a:ln>
                      <a:solidFill>
                        <a:schemeClr val="tx1"/>
                      </a:solidFill>
                    </a:ln>
                  </pic:spPr>
                </pic:pic>
              </a:graphicData>
            </a:graphic>
          </wp:inline>
        </w:drawing>
      </w:r>
    </w:p>
    <w:p w14:paraId="796C076A" w14:textId="77777777" w:rsidR="00342B80" w:rsidRDefault="00342B80">
      <w:pPr>
        <w:jc w:val="center"/>
      </w:pPr>
    </w:p>
    <w:p w14:paraId="4065779A" w14:textId="77777777" w:rsidR="00342B80" w:rsidRDefault="00342B80">
      <w:pPr>
        <w:spacing w:line="360" w:lineRule="auto"/>
        <w:rPr>
          <w:rFonts w:ascii="Times New Roman" w:hAnsi="Times New Roman" w:cs="Times New Roman"/>
          <w:sz w:val="28"/>
          <w:szCs w:val="28"/>
        </w:rPr>
      </w:pPr>
    </w:p>
    <w:p w14:paraId="0FAA1FCC" w14:textId="77777777" w:rsidR="00342B80" w:rsidRDefault="00342B80">
      <w:pPr>
        <w:spacing w:line="360" w:lineRule="auto"/>
        <w:rPr>
          <w:rFonts w:ascii="Times New Roman" w:hAnsi="Times New Roman" w:cs="Times New Roman"/>
          <w:sz w:val="28"/>
          <w:szCs w:val="28"/>
        </w:rPr>
      </w:pPr>
    </w:p>
    <w:p w14:paraId="0C928837"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5" w:name="_Toc150298705"/>
      <w:r>
        <w:rPr>
          <w:rFonts w:ascii="Times New Roman" w:hAnsi="Times New Roman" w:cs="Times New Roman"/>
          <w:b/>
          <w:sz w:val="32"/>
          <w:szCs w:val="32"/>
        </w:rPr>
        <w:lastRenderedPageBreak/>
        <w:t>Cài đặt các thư viện cần thiết</w:t>
      </w:r>
      <w:bookmarkEnd w:id="35"/>
    </w:p>
    <w:p w14:paraId="6C8054CF" w14:textId="77777777" w:rsidR="00342B80" w:rsidRDefault="002071E6">
      <w:pPr>
        <w:jc w:val="center"/>
      </w:pPr>
      <w:r>
        <w:rPr>
          <w:noProof/>
        </w:rPr>
        <w:drawing>
          <wp:inline distT="0" distB="0" distL="0" distR="0" wp14:anchorId="32B5FF24" wp14:editId="0B09E3A5">
            <wp:extent cx="5943600" cy="1038225"/>
            <wp:effectExtent l="9525" t="9525" r="9525" b="190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5"/>
                    <a:srcRect b="72622"/>
                    <a:stretch>
                      <a:fillRect/>
                    </a:stretch>
                  </pic:blipFill>
                  <pic:spPr>
                    <a:xfrm>
                      <a:off x="0" y="0"/>
                      <a:ext cx="5943600" cy="1038225"/>
                    </a:xfrm>
                    <a:prstGeom prst="rect">
                      <a:avLst/>
                    </a:prstGeom>
                    <a:ln>
                      <a:solidFill>
                        <a:schemeClr val="tx1"/>
                      </a:solidFill>
                    </a:ln>
                  </pic:spPr>
                </pic:pic>
              </a:graphicData>
            </a:graphic>
          </wp:inline>
        </w:drawing>
      </w:r>
    </w:p>
    <w:p w14:paraId="12427732" w14:textId="77777777" w:rsidR="00342B80" w:rsidRDefault="002071E6">
      <w:pPr>
        <w:jc w:val="center"/>
      </w:pPr>
      <w:r>
        <w:rPr>
          <w:noProof/>
        </w:rPr>
        <w:drawing>
          <wp:inline distT="0" distB="0" distL="0" distR="0" wp14:anchorId="156EE312" wp14:editId="5A09F0DF">
            <wp:extent cx="5943600" cy="809625"/>
            <wp:effectExtent l="9525" t="9525" r="9525" b="190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56"/>
                    <a:srcRect b="78782"/>
                    <a:stretch>
                      <a:fillRect/>
                    </a:stretch>
                  </pic:blipFill>
                  <pic:spPr>
                    <a:xfrm>
                      <a:off x="0" y="0"/>
                      <a:ext cx="5943600" cy="809625"/>
                    </a:xfrm>
                    <a:prstGeom prst="rect">
                      <a:avLst/>
                    </a:prstGeom>
                    <a:ln>
                      <a:solidFill>
                        <a:schemeClr val="tx1"/>
                      </a:solidFill>
                    </a:ln>
                  </pic:spPr>
                </pic:pic>
              </a:graphicData>
            </a:graphic>
          </wp:inline>
        </w:drawing>
      </w:r>
    </w:p>
    <w:p w14:paraId="1AE38585" w14:textId="77777777" w:rsidR="00342B80" w:rsidRDefault="002071E6">
      <w:pPr>
        <w:jc w:val="center"/>
      </w:pPr>
      <w:r>
        <w:rPr>
          <w:noProof/>
        </w:rPr>
        <w:drawing>
          <wp:inline distT="0" distB="0" distL="0" distR="0" wp14:anchorId="4A6A71DA" wp14:editId="709EA60A">
            <wp:extent cx="5943600" cy="990600"/>
            <wp:effectExtent l="9525" t="9525"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57"/>
                    <a:srcRect b="73746"/>
                    <a:stretch>
                      <a:fillRect/>
                    </a:stretch>
                  </pic:blipFill>
                  <pic:spPr>
                    <a:xfrm>
                      <a:off x="0" y="0"/>
                      <a:ext cx="5943600" cy="990600"/>
                    </a:xfrm>
                    <a:prstGeom prst="rect">
                      <a:avLst/>
                    </a:prstGeom>
                    <a:ln>
                      <a:solidFill>
                        <a:schemeClr val="tx1"/>
                      </a:solidFill>
                    </a:ln>
                  </pic:spPr>
                </pic:pic>
              </a:graphicData>
            </a:graphic>
          </wp:inline>
        </w:drawing>
      </w:r>
    </w:p>
    <w:p w14:paraId="2585F651" w14:textId="77777777" w:rsidR="00342B80" w:rsidRDefault="002071E6">
      <w:pPr>
        <w:jc w:val="center"/>
      </w:pPr>
      <w:r>
        <w:rPr>
          <w:noProof/>
        </w:rPr>
        <w:drawing>
          <wp:inline distT="0" distB="0" distL="0" distR="0" wp14:anchorId="1154B26A" wp14:editId="794D4BD2">
            <wp:extent cx="5943600" cy="838200"/>
            <wp:effectExtent l="9525" t="9525"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8"/>
                    <a:srcRect b="77989"/>
                    <a:stretch>
                      <a:fillRect/>
                    </a:stretch>
                  </pic:blipFill>
                  <pic:spPr>
                    <a:xfrm>
                      <a:off x="0" y="0"/>
                      <a:ext cx="5943600" cy="838200"/>
                    </a:xfrm>
                    <a:prstGeom prst="rect">
                      <a:avLst/>
                    </a:prstGeom>
                    <a:ln>
                      <a:solidFill>
                        <a:schemeClr val="tx1"/>
                      </a:solidFill>
                    </a:ln>
                  </pic:spPr>
                </pic:pic>
              </a:graphicData>
            </a:graphic>
          </wp:inline>
        </w:drawing>
      </w:r>
    </w:p>
    <w:p w14:paraId="1F474158" w14:textId="77777777" w:rsidR="00342B80" w:rsidRDefault="002071E6">
      <w:pPr>
        <w:jc w:val="center"/>
      </w:pPr>
      <w:r>
        <w:rPr>
          <w:noProof/>
        </w:rPr>
        <w:drawing>
          <wp:inline distT="0" distB="0" distL="0" distR="0" wp14:anchorId="2562A3CA" wp14:editId="54323075">
            <wp:extent cx="5943600" cy="1471930"/>
            <wp:effectExtent l="9525" t="9525" r="9525" b="2349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59"/>
                    <a:stretch>
                      <a:fillRect/>
                    </a:stretch>
                  </pic:blipFill>
                  <pic:spPr>
                    <a:xfrm>
                      <a:off x="0" y="0"/>
                      <a:ext cx="5943600" cy="1471930"/>
                    </a:xfrm>
                    <a:prstGeom prst="rect">
                      <a:avLst/>
                    </a:prstGeom>
                    <a:ln>
                      <a:solidFill>
                        <a:schemeClr val="tx1"/>
                      </a:solidFill>
                    </a:ln>
                  </pic:spPr>
                </pic:pic>
              </a:graphicData>
            </a:graphic>
          </wp:inline>
        </w:drawing>
      </w:r>
    </w:p>
    <w:p w14:paraId="0BA27E20" w14:textId="77777777" w:rsidR="00342B80" w:rsidRDefault="00342B80">
      <w:pPr>
        <w:jc w:val="center"/>
      </w:pPr>
    </w:p>
    <w:p w14:paraId="73CD4B18"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6" w:name="_Toc150298706"/>
      <w:r>
        <w:rPr>
          <w:rFonts w:ascii="Times New Roman" w:hAnsi="Times New Roman" w:cs="Times New Roman"/>
          <w:b/>
          <w:sz w:val="32"/>
          <w:szCs w:val="32"/>
        </w:rPr>
        <w:t>Xây dựng hệ thống quét web</w:t>
      </w:r>
      <w:bookmarkEnd w:id="36"/>
    </w:p>
    <w:p w14:paraId="25C6BDC6" w14:textId="77777777" w:rsidR="00342B80" w:rsidRDefault="002071E6">
      <w:pPr>
        <w:pStyle w:val="ListParagraph"/>
        <w:numPr>
          <w:ilvl w:val="0"/>
          <w:numId w:val="10"/>
        </w:numPr>
        <w:spacing w:line="360" w:lineRule="auto"/>
        <w:rPr>
          <w:rFonts w:ascii="Times New Roman" w:hAnsi="Times New Roman" w:cs="Times New Roman"/>
          <w:b/>
          <w:sz w:val="28"/>
          <w:szCs w:val="28"/>
        </w:rPr>
      </w:pPr>
      <w:r>
        <w:rPr>
          <w:rFonts w:ascii="Times New Roman" w:hAnsi="Times New Roman" w:cs="Times New Roman"/>
          <w:b/>
          <w:sz w:val="28"/>
          <w:szCs w:val="28"/>
        </w:rPr>
        <w:t>Code</w:t>
      </w:r>
    </w:p>
    <w:p w14:paraId="1FC8B694"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from pyspark.sql import SparkSession</w:t>
      </w:r>
    </w:p>
    <w:p w14:paraId="7211185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from bs4 import BeautifulSoup</w:t>
      </w:r>
    </w:p>
    <w:p w14:paraId="14DFB3E0"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lastRenderedPageBreak/>
        <w:t>import requests</w:t>
      </w:r>
    </w:p>
    <w:p w14:paraId="65044C00"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from urllib.parse import urljoin</w:t>
      </w:r>
    </w:p>
    <w:p w14:paraId="70E47B9B"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import os</w:t>
      </w:r>
    </w:p>
    <w:p w14:paraId="0866E0D3" w14:textId="77777777" w:rsidR="002071E6" w:rsidRPr="002071E6" w:rsidRDefault="002071E6" w:rsidP="002071E6">
      <w:pPr>
        <w:spacing w:line="360" w:lineRule="auto"/>
        <w:ind w:left="360"/>
        <w:rPr>
          <w:rFonts w:ascii="Times New Roman" w:hAnsi="Times New Roman" w:cs="Times New Roman"/>
          <w:sz w:val="28"/>
          <w:szCs w:val="28"/>
        </w:rPr>
      </w:pPr>
    </w:p>
    <w:p w14:paraId="6DCBA756" w14:textId="77777777" w:rsidR="002071E6" w:rsidRPr="002071E6" w:rsidRDefault="002071E6" w:rsidP="002071E6">
      <w:pPr>
        <w:spacing w:line="360" w:lineRule="auto"/>
        <w:ind w:left="360"/>
        <w:rPr>
          <w:rFonts w:ascii="Times New Roman" w:hAnsi="Times New Roman" w:cs="Times New Roman"/>
          <w:sz w:val="28"/>
          <w:szCs w:val="28"/>
        </w:rPr>
      </w:pPr>
    </w:p>
    <w:p w14:paraId="38DF8049" w14:textId="77777777" w:rsidR="002071E6" w:rsidRPr="002071E6" w:rsidRDefault="002071E6" w:rsidP="002071E6">
      <w:pPr>
        <w:spacing w:line="360" w:lineRule="auto"/>
        <w:ind w:left="360"/>
        <w:rPr>
          <w:rFonts w:ascii="Times New Roman" w:hAnsi="Times New Roman" w:cs="Times New Roman"/>
          <w:sz w:val="28"/>
          <w:szCs w:val="28"/>
        </w:rPr>
      </w:pPr>
    </w:p>
    <w:p w14:paraId="714935A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spark = SparkSession.builder.master("local").appName("scrap").getOrCreate()</w:t>
      </w:r>
    </w:p>
    <w:p w14:paraId="209D20CA"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sc= spark.sparkContext</w:t>
      </w:r>
    </w:p>
    <w:p w14:paraId="46FFB16F" w14:textId="77777777" w:rsidR="002071E6" w:rsidRPr="002071E6" w:rsidRDefault="002071E6" w:rsidP="002071E6">
      <w:pPr>
        <w:spacing w:line="360" w:lineRule="auto"/>
        <w:ind w:left="360"/>
        <w:rPr>
          <w:rFonts w:ascii="Times New Roman" w:hAnsi="Times New Roman" w:cs="Times New Roman"/>
          <w:sz w:val="28"/>
          <w:szCs w:val="28"/>
        </w:rPr>
      </w:pPr>
    </w:p>
    <w:p w14:paraId="5A46D72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trang bai bao to</w:t>
      </w:r>
    </w:p>
    <w:p w14:paraId="6AB9A9B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def getBigLinks(url):  </w:t>
      </w:r>
    </w:p>
    <w:p w14:paraId="6FB1DA6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req = requests.get(url)</w:t>
      </w:r>
    </w:p>
    <w:p w14:paraId="15148F5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w:t>
      </w:r>
    </w:p>
    <w:p w14:paraId="50CBC210"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soup = BeautifulSoup(req.content, "html.parser")</w:t>
      </w:r>
    </w:p>
    <w:p w14:paraId="33E0C843" w14:textId="77777777" w:rsidR="002071E6" w:rsidRPr="002071E6" w:rsidRDefault="002071E6" w:rsidP="002071E6">
      <w:pPr>
        <w:spacing w:line="360" w:lineRule="auto"/>
        <w:ind w:left="360"/>
        <w:rPr>
          <w:rFonts w:ascii="Times New Roman" w:hAnsi="Times New Roman" w:cs="Times New Roman"/>
          <w:sz w:val="28"/>
          <w:szCs w:val="28"/>
        </w:rPr>
      </w:pPr>
    </w:p>
    <w:p w14:paraId="516F941F"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w:t>
      </w:r>
    </w:p>
    <w:p w14:paraId="409244A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url == 'https://vnexpress.net' :</w:t>
      </w:r>
    </w:p>
    <w:p w14:paraId="46616B6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 soup.find_all("li", class_=["kinhdoanh", "batdongsan", "khoahoc", "giaitri", "thethao", "phapluat", "giaoduc", "suckhoe", "doisong", "dulich", "sohoa", "xe", "ykien"])  </w:t>
      </w:r>
    </w:p>
    <w:p w14:paraId="22621DF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lastRenderedPageBreak/>
        <w:t xml:space="preserve">        # li_tag = soup.find_all("li", class_=["thoisu","thegioi","kinhdoanh", "batdongsan", "khoahoc", "giaitri", "thethao", "phapluat", "giaoduc", "suckhoe", "doisong", "dulich", "sohoa", "xe", "ykien"])  </w:t>
      </w:r>
    </w:p>
    <w:p w14:paraId="29256F5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url == 'https://vietnamnet.vn' :</w:t>
      </w:r>
    </w:p>
    <w:p w14:paraId="1C2E37A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 soup.find_all('li', class_ =['mainNav__list-item swiper-slide'])</w:t>
      </w:r>
    </w:p>
    <w:p w14:paraId="341AA91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url == 'https://tintuc.vn':</w:t>
      </w:r>
    </w:p>
    <w:p w14:paraId="7DD67906"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 soup.find_all('li', class_ =[''])</w:t>
      </w:r>
    </w:p>
    <w:p w14:paraId="27EDE3E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url == 'https://tinmoi.vn':</w:t>
      </w:r>
    </w:p>
    <w:p w14:paraId="6C4DC19A"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 soup.find_all('li', class_ =['item_list_menu_main'])</w:t>
      </w:r>
    </w:p>
    <w:p w14:paraId="7E092E39"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url == 'https://docnhanh.vn':</w:t>
      </w:r>
    </w:p>
    <w:p w14:paraId="413F3585"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li_tag = soup.find_all('li', class_ = ['xa-hoi', 'the-gioi', 'phap-luat', 'kinh-te', 'sao-360', 'giai-tri', 'the-thao', 'gioi-tre', 'o-to-xe-may', 'cong-nghe', 'loi-song', 'an-choi', 'phong-cach'])</w:t>
      </w:r>
    </w:p>
    <w:p w14:paraId="30F5100D" w14:textId="77777777" w:rsidR="002071E6" w:rsidRPr="002071E6" w:rsidRDefault="002071E6" w:rsidP="002071E6">
      <w:pPr>
        <w:spacing w:line="360" w:lineRule="auto"/>
        <w:ind w:left="360"/>
        <w:rPr>
          <w:rFonts w:ascii="Times New Roman" w:hAnsi="Times New Roman" w:cs="Times New Roman"/>
          <w:sz w:val="28"/>
          <w:szCs w:val="28"/>
        </w:rPr>
      </w:pPr>
    </w:p>
    <w:p w14:paraId="4475894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hrefList = []</w:t>
      </w:r>
    </w:p>
    <w:p w14:paraId="6C215338"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li_tag:</w:t>
      </w:r>
    </w:p>
    <w:p w14:paraId="55827C09"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for li in li_tag:</w:t>
      </w:r>
    </w:p>
    <w:p w14:paraId="09DD464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a_tag = li.find('a') </w:t>
      </w:r>
    </w:p>
    <w:p w14:paraId="08DEDA6F"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a_tag:          </w:t>
      </w:r>
    </w:p>
    <w:p w14:paraId="686E7B5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href = a_tag.get("href")</w:t>
      </w:r>
    </w:p>
    <w:p w14:paraId="717F6A9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full_url = urljoin(url, href)</w:t>
      </w:r>
    </w:p>
    <w:p w14:paraId="4029DBFB"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lastRenderedPageBreak/>
        <w:t xml:space="preserve">            hrefList.append(full_url) </w:t>
      </w:r>
    </w:p>
    <w:p w14:paraId="20E90906" w14:textId="77777777" w:rsidR="002071E6" w:rsidRPr="002071E6" w:rsidRDefault="002071E6" w:rsidP="002071E6">
      <w:pPr>
        <w:spacing w:line="360" w:lineRule="auto"/>
        <w:ind w:left="360"/>
        <w:rPr>
          <w:rFonts w:ascii="Times New Roman" w:hAnsi="Times New Roman" w:cs="Times New Roman"/>
          <w:sz w:val="28"/>
          <w:szCs w:val="28"/>
        </w:rPr>
      </w:pPr>
    </w:p>
    <w:p w14:paraId="270BE0A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url == 'https://tintuc.vn':</w:t>
      </w:r>
    </w:p>
    <w:p w14:paraId="0DB7413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hrefList.pop()</w:t>
      </w:r>
    </w:p>
    <w:p w14:paraId="4A4D91D4"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hrefList.pop()</w:t>
      </w:r>
    </w:p>
    <w:p w14:paraId="1CE04A5C" w14:textId="77777777" w:rsidR="002071E6" w:rsidRPr="002071E6" w:rsidRDefault="002071E6" w:rsidP="002071E6">
      <w:pPr>
        <w:spacing w:line="360" w:lineRule="auto"/>
        <w:ind w:left="360"/>
        <w:rPr>
          <w:rFonts w:ascii="Times New Roman" w:hAnsi="Times New Roman" w:cs="Times New Roman"/>
          <w:sz w:val="28"/>
          <w:szCs w:val="28"/>
        </w:rPr>
      </w:pPr>
    </w:p>
    <w:p w14:paraId="639164D1"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url == 'https://tinmoi.vn':</w:t>
      </w:r>
    </w:p>
    <w:p w14:paraId="5BD58502"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hrefList.pop(0)</w:t>
      </w:r>
    </w:p>
    <w:p w14:paraId="2D9D5F27" w14:textId="5E46861C" w:rsidR="002071E6" w:rsidRPr="002071E6" w:rsidRDefault="002071E6" w:rsidP="002071E6">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hrefList</w:t>
      </w:r>
    </w:p>
    <w:p w14:paraId="0CD1F885" w14:textId="53FC4D33" w:rsidR="00342B80" w:rsidRDefault="002071E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này được sử dụng để lấy link các thể loại lớn của 5 bài báo</w:t>
      </w:r>
    </w:p>
    <w:p w14:paraId="59CB275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lay the loai trang bai bao to</w:t>
      </w:r>
    </w:p>
    <w:p w14:paraId="61B10A2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def getGenreBigLink(url, hf):</w:t>
      </w:r>
    </w:p>
    <w:p w14:paraId="5FE02475"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req = requests.get(url) </w:t>
      </w:r>
    </w:p>
    <w:p w14:paraId="34E37A9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soup = BeautifulSoup(req.content, "html.parser")</w:t>
      </w:r>
    </w:p>
    <w:p w14:paraId="15E3B846" w14:textId="77777777" w:rsidR="002071E6" w:rsidRPr="002071E6" w:rsidRDefault="002071E6" w:rsidP="002071E6">
      <w:pPr>
        <w:spacing w:line="360" w:lineRule="auto"/>
        <w:ind w:left="360"/>
        <w:rPr>
          <w:rFonts w:ascii="Times New Roman" w:hAnsi="Times New Roman" w:cs="Times New Roman"/>
          <w:sz w:val="28"/>
          <w:szCs w:val="28"/>
        </w:rPr>
      </w:pPr>
    </w:p>
    <w:p w14:paraId="5C2103B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w:t>
      </w:r>
    </w:p>
    <w:p w14:paraId="799926E0"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https://vnexpress.net' in url:</w:t>
      </w:r>
    </w:p>
    <w:p w14:paraId="03754894"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soup.find_all("a", href=hf)</w:t>
      </w:r>
    </w:p>
    <w:p w14:paraId="456E0A24"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https://tintuc.vn' in url:</w:t>
      </w:r>
    </w:p>
    <w:p w14:paraId="2987DFA5"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soup.find_all("a", href=url)</w:t>
      </w:r>
    </w:p>
    <w:p w14:paraId="5C9B8B3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lastRenderedPageBreak/>
        <w:t xml:space="preserve">    elif 'https://tinmoi.vn'in url:</w:t>
      </w:r>
    </w:p>
    <w:p w14:paraId="56399C3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soup.find_all("a", href=url)</w:t>
      </w:r>
    </w:p>
    <w:p w14:paraId="7B2BE4B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https://vietnamnet.vn/' in url:</w:t>
      </w:r>
    </w:p>
    <w:p w14:paraId="5DF32E4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soup.find_all("a", href=hf)</w:t>
      </w:r>
    </w:p>
    <w:p w14:paraId="5543514D"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https://docnhanh.vn':</w:t>
      </w:r>
    </w:p>
    <w:p w14:paraId="1292EC50"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title = soup.find("a", href=url)</w:t>
      </w:r>
    </w:p>
    <w:p w14:paraId="29807DC6"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return title.get_text()</w:t>
      </w:r>
    </w:p>
    <w:p w14:paraId="4165DE0F"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w:t>
      </w:r>
    </w:p>
    <w:p w14:paraId="7C04CA13"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w:t>
      </w:r>
    </w:p>
    <w:p w14:paraId="5EC938EE"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w:t>
      </w:r>
    </w:p>
    <w:p w14:paraId="6899F061"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title:</w:t>
      </w:r>
    </w:p>
    <w:p w14:paraId="74A7A4FB"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for t in title:</w:t>
      </w:r>
    </w:p>
    <w:p w14:paraId="5E713907"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if 'https://tinmoi.vn' not in url:</w:t>
      </w:r>
    </w:p>
    <w:p w14:paraId="38A5A785"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return t.get("title")</w:t>
      </w:r>
    </w:p>
    <w:p w14:paraId="46187B53"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elif 'https://tinmoi.vn' in url:</w:t>
      </w:r>
    </w:p>
    <w:p w14:paraId="343FE91C" w14:textId="77777777" w:rsidR="002071E6" w:rsidRPr="002071E6" w:rsidRDefault="002071E6" w:rsidP="002071E6">
      <w:pPr>
        <w:spacing w:line="360" w:lineRule="auto"/>
        <w:ind w:left="360"/>
        <w:rPr>
          <w:rFonts w:ascii="Times New Roman" w:hAnsi="Times New Roman" w:cs="Times New Roman"/>
          <w:sz w:val="28"/>
          <w:szCs w:val="28"/>
        </w:rPr>
      </w:pPr>
      <w:r w:rsidRPr="002071E6">
        <w:rPr>
          <w:rFonts w:ascii="Times New Roman" w:hAnsi="Times New Roman" w:cs="Times New Roman"/>
          <w:sz w:val="28"/>
          <w:szCs w:val="28"/>
        </w:rPr>
        <w:t xml:space="preserve">                return t.get_text()</w:t>
      </w:r>
    </w:p>
    <w:p w14:paraId="6E37B153" w14:textId="77777777" w:rsidR="00342B80" w:rsidRDefault="00342B80">
      <w:pPr>
        <w:spacing w:line="360" w:lineRule="auto"/>
        <w:ind w:left="360"/>
        <w:rPr>
          <w:rFonts w:ascii="Times New Roman" w:hAnsi="Times New Roman" w:cs="Times New Roman"/>
          <w:sz w:val="28"/>
          <w:szCs w:val="28"/>
        </w:rPr>
      </w:pPr>
    </w:p>
    <w:p w14:paraId="5E83CC82" w14:textId="77777777" w:rsidR="002071E6" w:rsidRDefault="002071E6">
      <w:pPr>
        <w:spacing w:line="360" w:lineRule="auto"/>
        <w:ind w:left="360"/>
        <w:rPr>
          <w:rFonts w:ascii="Times New Roman" w:hAnsi="Times New Roman" w:cs="Times New Roman"/>
          <w:sz w:val="28"/>
          <w:szCs w:val="28"/>
        </w:rPr>
      </w:pPr>
    </w:p>
    <w:p w14:paraId="5608D35C" w14:textId="75A37EB0" w:rsidR="00342B80" w:rsidRDefault="002071E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trên dùng để lấy tên các thể loạ</w:t>
      </w:r>
      <w:r w:rsidR="00EB2B02">
        <w:rPr>
          <w:rFonts w:ascii="Times New Roman" w:hAnsi="Times New Roman" w:cs="Times New Roman"/>
          <w:sz w:val="28"/>
          <w:szCs w:val="28"/>
        </w:rPr>
        <w:t>i lớn</w:t>
      </w:r>
    </w:p>
    <w:p w14:paraId="2BA162C4" w14:textId="77777777" w:rsidR="00342B80" w:rsidRDefault="00342B80">
      <w:pPr>
        <w:spacing w:line="360" w:lineRule="auto"/>
        <w:ind w:left="360"/>
        <w:rPr>
          <w:rFonts w:ascii="Times New Roman" w:hAnsi="Times New Roman" w:cs="Times New Roman"/>
          <w:sz w:val="28"/>
          <w:szCs w:val="28"/>
        </w:rPr>
      </w:pPr>
    </w:p>
    <w:p w14:paraId="443D8BF4" w14:textId="566CB0C8" w:rsid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lastRenderedPageBreak/>
        <w:t>fr</w:t>
      </w:r>
      <w:r>
        <w:rPr>
          <w:rFonts w:ascii="Times New Roman" w:hAnsi="Times New Roman" w:cs="Times New Roman"/>
          <w:sz w:val="28"/>
          <w:szCs w:val="28"/>
        </w:rPr>
        <w:t>om urllib.parse import urlparse</w:t>
      </w:r>
    </w:p>
    <w:p w14:paraId="22C6C6EB" w14:textId="77777777" w:rsidR="001B0B67" w:rsidRPr="001B0B67" w:rsidRDefault="001B0B67" w:rsidP="001B0B67">
      <w:pPr>
        <w:spacing w:line="360" w:lineRule="auto"/>
        <w:rPr>
          <w:rFonts w:ascii="Times New Roman" w:hAnsi="Times New Roman" w:cs="Times New Roman"/>
          <w:sz w:val="28"/>
          <w:szCs w:val="28"/>
        </w:rPr>
      </w:pPr>
    </w:p>
    <w:p w14:paraId="082EE65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def getSmallLink(url):</w:t>
      </w:r>
    </w:p>
    <w:p w14:paraId="0A472ACA"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req = requests.get(url)</w:t>
      </w:r>
    </w:p>
    <w:p w14:paraId="67414E0A"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w:t>
      </w:r>
    </w:p>
    <w:p w14:paraId="4F5BBA7C"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soup = BeautifulSoup(req.content, "html.parser")</w:t>
      </w:r>
    </w:p>
    <w:p w14:paraId="0D0E139F" w14:textId="77777777" w:rsidR="001B0B67" w:rsidRPr="001B0B67" w:rsidRDefault="001B0B67" w:rsidP="001B0B67">
      <w:pPr>
        <w:spacing w:line="360" w:lineRule="auto"/>
        <w:rPr>
          <w:rFonts w:ascii="Times New Roman" w:hAnsi="Times New Roman" w:cs="Times New Roman"/>
          <w:sz w:val="28"/>
          <w:szCs w:val="28"/>
        </w:rPr>
      </w:pPr>
    </w:p>
    <w:p w14:paraId="701375CD"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ul_tag = []</w:t>
      </w:r>
    </w:p>
    <w:p w14:paraId="359B3EC5"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div = []</w:t>
      </w:r>
    </w:p>
    <w:p w14:paraId="1FC3EACD"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vnexpress.net' in url:</w:t>
      </w:r>
    </w:p>
    <w:p w14:paraId="3A138F24"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ul_tag = soup.find_all("ul", class_ = ["ul-nav-folder"])</w:t>
      </w:r>
    </w:p>
    <w:p w14:paraId="1B673BA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elif 'vietnamnet.vn' in url:</w:t>
      </w:r>
    </w:p>
    <w:p w14:paraId="6268853B"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ul_tag = soup.find_all("ul", class_ = 'swiper-wrapper')</w:t>
      </w:r>
    </w:p>
    <w:p w14:paraId="5ECC032C"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ul_tag = [ul_tag[1]]</w:t>
      </w:r>
    </w:p>
    <w:p w14:paraId="53A2878C"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elif 'https://tintuc.vn' in url:</w:t>
      </w:r>
    </w:p>
    <w:p w14:paraId="1D36FA8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ul_tag = soup.find_all("ul", class_ = 'nav sub-nav')</w:t>
      </w:r>
    </w:p>
    <w:p w14:paraId="6135B96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elif 'https://tinmoi.vn' in url:</w:t>
      </w:r>
    </w:p>
    <w:p w14:paraId="65166C4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div = soup.find_all("div", class_ = 'list-tags')</w:t>
      </w:r>
    </w:p>
    <w:p w14:paraId="28449AB0"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elif "https://docnhanh.vn" in url:</w:t>
      </w:r>
    </w:p>
    <w:p w14:paraId="6AEF22EF"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return [url]</w:t>
      </w:r>
    </w:p>
    <w:p w14:paraId="731C1239" w14:textId="77777777" w:rsidR="001B0B67" w:rsidRPr="001B0B67" w:rsidRDefault="001B0B67" w:rsidP="001B0B67">
      <w:pPr>
        <w:spacing w:line="360" w:lineRule="auto"/>
        <w:rPr>
          <w:rFonts w:ascii="Times New Roman" w:hAnsi="Times New Roman" w:cs="Times New Roman"/>
          <w:sz w:val="28"/>
          <w:szCs w:val="28"/>
        </w:rPr>
      </w:pPr>
    </w:p>
    <w:p w14:paraId="16F4080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refList = []</w:t>
      </w:r>
    </w:p>
    <w:p w14:paraId="2AE496A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https://tinmoi.vn' in url:</w:t>
      </w:r>
    </w:p>
    <w:p w14:paraId="1E73B77F"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div:</w:t>
      </w:r>
    </w:p>
    <w:p w14:paraId="5853332A"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for d in div:</w:t>
      </w:r>
    </w:p>
    <w:p w14:paraId="0ADEBCA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3 = d.find_all('h3')</w:t>
      </w:r>
    </w:p>
    <w:p w14:paraId="1DF8502D"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h3:</w:t>
      </w:r>
    </w:p>
    <w:p w14:paraId="5A288B57"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for h in h3:</w:t>
      </w:r>
    </w:p>
    <w:p w14:paraId="60765CE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a_tag = h.find('a')</w:t>
      </w:r>
    </w:p>
    <w:p w14:paraId="37D6CAA8"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a_tag:</w:t>
      </w:r>
    </w:p>
    <w:p w14:paraId="4629667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ref = a_tag.get('href')</w:t>
      </w:r>
    </w:p>
    <w:p w14:paraId="3D4D08D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refList.append(href)</w:t>
      </w:r>
    </w:p>
    <w:p w14:paraId="4F584A7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return hrefList   </w:t>
      </w:r>
    </w:p>
    <w:p w14:paraId="092D797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else:</w:t>
      </w:r>
    </w:p>
    <w:p w14:paraId="3099B9F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ul_tag:</w:t>
      </w:r>
    </w:p>
    <w:p w14:paraId="147F727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for ul in ul_tag:</w:t>
      </w:r>
    </w:p>
    <w:p w14:paraId="78567114"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li_tag = ul.find_all('li') </w:t>
      </w:r>
    </w:p>
    <w:p w14:paraId="273CFB2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if li_tag:</w:t>
      </w:r>
    </w:p>
    <w:p w14:paraId="697C272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for li in li_tag:</w:t>
      </w:r>
    </w:p>
    <w:p w14:paraId="5AF6625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a_tag = li.find('a')</w:t>
      </w:r>
    </w:p>
    <w:p w14:paraId="3927DB1B"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lastRenderedPageBreak/>
        <w:t xml:space="preserve">                    if a_tag:</w:t>
      </w:r>
    </w:p>
    <w:p w14:paraId="490D6E6E"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ref = a_tag.get('href')</w:t>
      </w:r>
    </w:p>
    <w:p w14:paraId="235240B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w:t>
      </w:r>
    </w:p>
    <w:p w14:paraId="25895C49"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parsed_url = urlparse(url)</w:t>
      </w:r>
    </w:p>
    <w:p w14:paraId="21A63204"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scheme = parsed_url.scheme</w:t>
      </w:r>
    </w:p>
    <w:p w14:paraId="7FD98097"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netloc = parsed_url.netloc</w:t>
      </w:r>
    </w:p>
    <w:p w14:paraId="56272973"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base_url = f"{scheme}://{netloc}"</w:t>
      </w:r>
    </w:p>
    <w:p w14:paraId="376DFFB6"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full_url = urljoin(base_url, href)</w:t>
      </w:r>
    </w:p>
    <w:p w14:paraId="11F7C847"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hrefList.append(full_url)                         </w:t>
      </w:r>
    </w:p>
    <w:p w14:paraId="69CB197E" w14:textId="77777777" w:rsidR="001B0B67" w:rsidRPr="001B0B67" w:rsidRDefault="001B0B67" w:rsidP="001B0B67">
      <w:pPr>
        <w:spacing w:line="360" w:lineRule="auto"/>
        <w:rPr>
          <w:rFonts w:ascii="Times New Roman" w:hAnsi="Times New Roman" w:cs="Times New Roman"/>
          <w:sz w:val="28"/>
          <w:szCs w:val="28"/>
        </w:rPr>
      </w:pPr>
      <w:r w:rsidRPr="001B0B67">
        <w:rPr>
          <w:rFonts w:ascii="Times New Roman" w:hAnsi="Times New Roman" w:cs="Times New Roman"/>
          <w:sz w:val="28"/>
          <w:szCs w:val="28"/>
        </w:rPr>
        <w:t xml:space="preserve">        return hrefList</w:t>
      </w:r>
    </w:p>
    <w:p w14:paraId="31CEA316" w14:textId="77777777" w:rsidR="001B0B67" w:rsidRPr="001B0B67" w:rsidRDefault="001B0B67" w:rsidP="001B0B67">
      <w:pPr>
        <w:spacing w:line="360" w:lineRule="auto"/>
        <w:rPr>
          <w:rFonts w:ascii="Times New Roman" w:hAnsi="Times New Roman" w:cs="Times New Roman"/>
          <w:sz w:val="28"/>
          <w:szCs w:val="28"/>
        </w:rPr>
      </w:pPr>
    </w:p>
    <w:p w14:paraId="5F5342C1" w14:textId="77777777" w:rsidR="001B0B67" w:rsidRPr="001B0B67" w:rsidRDefault="001B0B67" w:rsidP="001B0B67">
      <w:pPr>
        <w:pStyle w:val="ListParagraph"/>
        <w:rPr>
          <w:rFonts w:ascii="Times New Roman" w:hAnsi="Times New Roman" w:cs="Times New Roman"/>
          <w:sz w:val="28"/>
          <w:szCs w:val="28"/>
        </w:rPr>
      </w:pPr>
    </w:p>
    <w:p w14:paraId="120BD163" w14:textId="2716B410" w:rsidR="00342B80" w:rsidRDefault="001B0B67">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này dùng để lấy các link nhỏ trong các link lớn</w:t>
      </w:r>
    </w:p>
    <w:p w14:paraId="6A6C80DA" w14:textId="77777777" w:rsidR="00342B80" w:rsidRDefault="00342B80">
      <w:pPr>
        <w:spacing w:line="360" w:lineRule="auto"/>
        <w:ind w:left="360"/>
        <w:rPr>
          <w:rFonts w:ascii="Times New Roman" w:hAnsi="Times New Roman" w:cs="Times New Roman"/>
          <w:sz w:val="28"/>
          <w:szCs w:val="28"/>
        </w:rPr>
      </w:pPr>
    </w:p>
    <w:p w14:paraId="089A7429"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def getGenreSmallLink(url, href):</w:t>
      </w:r>
    </w:p>
    <w:p w14:paraId="28670A15"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req = requests.get(url)</w:t>
      </w:r>
    </w:p>
    <w:p w14:paraId="13FAA285"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w:t>
      </w:r>
    </w:p>
    <w:p w14:paraId="11398875"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soup = BeautifulSoup(req.content, "html.parser")</w:t>
      </w:r>
    </w:p>
    <w:p w14:paraId="6734B68F" w14:textId="77777777" w:rsidR="001B0B67" w:rsidRPr="001B0B67" w:rsidRDefault="001B0B67" w:rsidP="001B0B67">
      <w:pPr>
        <w:spacing w:line="360" w:lineRule="auto"/>
        <w:ind w:left="360"/>
        <w:rPr>
          <w:rFonts w:ascii="Times New Roman" w:hAnsi="Times New Roman" w:cs="Times New Roman"/>
          <w:sz w:val="28"/>
          <w:szCs w:val="28"/>
        </w:rPr>
      </w:pPr>
    </w:p>
    <w:p w14:paraId="6C4C85C8"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title= []</w:t>
      </w:r>
    </w:p>
    <w:p w14:paraId="4EB530D5"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if 'https://vnexpress.net' in url:</w:t>
      </w:r>
    </w:p>
    <w:p w14:paraId="181F39DE"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lastRenderedPageBreak/>
        <w:t xml:space="preserve">        title = soup.find_all("a", href=href)</w:t>
      </w:r>
    </w:p>
    <w:p w14:paraId="00FBAF00"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elif 'https://tintuc.vn' in url:</w:t>
      </w:r>
    </w:p>
    <w:p w14:paraId="52755310"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title = soup.find_all("a", href=url)</w:t>
      </w:r>
    </w:p>
    <w:p w14:paraId="7A007243"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elif 'https://tinmoi.vn' in url:</w:t>
      </w:r>
    </w:p>
    <w:p w14:paraId="7E2C7DC1"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title = soup.find_all("a", href=url)</w:t>
      </w:r>
    </w:p>
    <w:p w14:paraId="0BE15A6A"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elif 'https://vietnamnet.vn/' in url:</w:t>
      </w:r>
    </w:p>
    <w:p w14:paraId="5F564D60"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title = soup.find_all("a", href=href)</w:t>
      </w:r>
    </w:p>
    <w:p w14:paraId="0CE356E9"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elif 'https://docnhanh.vn' in url:</w:t>
      </w:r>
    </w:p>
    <w:p w14:paraId="0889E5DD"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return "Unknow"</w:t>
      </w:r>
    </w:p>
    <w:p w14:paraId="2D44121F"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w:t>
      </w:r>
    </w:p>
    <w:p w14:paraId="27780A00"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if title:</w:t>
      </w:r>
    </w:p>
    <w:p w14:paraId="43247A91"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for t in title:</w:t>
      </w:r>
    </w:p>
    <w:p w14:paraId="697EDAF9"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if t:</w:t>
      </w:r>
    </w:p>
    <w:p w14:paraId="42A37B8B"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if 'https://tinmoi.vn' in url:</w:t>
      </w:r>
    </w:p>
    <w:p w14:paraId="14C74B5B"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return t.get_text()</w:t>
      </w:r>
    </w:p>
    <w:p w14:paraId="3CA29CF4"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else:</w:t>
      </w:r>
    </w:p>
    <w:p w14:paraId="456C0DA3" w14:textId="77777777" w:rsidR="001B0B67" w:rsidRPr="001B0B67" w:rsidRDefault="001B0B67" w:rsidP="001B0B67">
      <w:pPr>
        <w:spacing w:line="360" w:lineRule="auto"/>
        <w:ind w:left="360"/>
        <w:rPr>
          <w:rFonts w:ascii="Times New Roman" w:hAnsi="Times New Roman" w:cs="Times New Roman"/>
          <w:sz w:val="28"/>
          <w:szCs w:val="28"/>
        </w:rPr>
      </w:pPr>
      <w:r w:rsidRPr="001B0B67">
        <w:rPr>
          <w:rFonts w:ascii="Times New Roman" w:hAnsi="Times New Roman" w:cs="Times New Roman"/>
          <w:sz w:val="28"/>
          <w:szCs w:val="28"/>
        </w:rPr>
        <w:t xml:space="preserve">                    return t.get("title")</w:t>
      </w:r>
    </w:p>
    <w:p w14:paraId="4B298B02" w14:textId="77777777" w:rsidR="001B0B67" w:rsidRDefault="001B0B67">
      <w:pPr>
        <w:spacing w:line="360" w:lineRule="auto"/>
        <w:ind w:left="360"/>
        <w:rPr>
          <w:rFonts w:ascii="Times New Roman" w:hAnsi="Times New Roman" w:cs="Times New Roman"/>
          <w:sz w:val="28"/>
          <w:szCs w:val="28"/>
        </w:rPr>
      </w:pPr>
    </w:p>
    <w:p w14:paraId="23B1F831" w14:textId="690DCC13" w:rsidR="00342B80" w:rsidRDefault="002071E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 xml:space="preserve">Đoạn code này </w:t>
      </w:r>
      <w:r w:rsidR="001B0B67">
        <w:rPr>
          <w:rFonts w:ascii="Times New Roman" w:hAnsi="Times New Roman" w:cs="Times New Roman"/>
          <w:sz w:val="28"/>
          <w:szCs w:val="28"/>
        </w:rPr>
        <w:t>dùng để lấy tên các thể loại nhỏ</w:t>
      </w:r>
    </w:p>
    <w:p w14:paraId="7D8B36C1" w14:textId="77777777" w:rsidR="00342B80" w:rsidRDefault="00342B80">
      <w:pPr>
        <w:spacing w:line="360" w:lineRule="auto"/>
        <w:rPr>
          <w:rFonts w:ascii="Times New Roman" w:hAnsi="Times New Roman" w:cs="Times New Roman"/>
          <w:sz w:val="28"/>
          <w:szCs w:val="28"/>
        </w:rPr>
      </w:pPr>
    </w:p>
    <w:p w14:paraId="12D6BC1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def getAuthor(url):</w:t>
      </w:r>
    </w:p>
    <w:p w14:paraId="52FB786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q = requests.get(url)</w:t>
      </w:r>
    </w:p>
    <w:p w14:paraId="144604E5"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5D368EF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oup = BeautifulSoup(req.content, "html.parser")</w:t>
      </w:r>
    </w:p>
    <w:p w14:paraId="1118A342" w14:textId="77777777" w:rsidR="000B1346" w:rsidRPr="000B1346" w:rsidRDefault="000B1346" w:rsidP="000B1346">
      <w:pPr>
        <w:pStyle w:val="ListParagraph"/>
        <w:spacing w:line="360" w:lineRule="auto"/>
        <w:rPr>
          <w:rFonts w:ascii="Times New Roman" w:hAnsi="Times New Roman" w:cs="Times New Roman"/>
          <w:sz w:val="28"/>
          <w:szCs w:val="28"/>
        </w:rPr>
      </w:pPr>
    </w:p>
    <w:p w14:paraId="793BCD8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https://vnexpress.net' in url:</w:t>
      </w:r>
    </w:p>
    <w:p w14:paraId="06498B5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TagList = soup.find_all("p", class_="Normal")</w:t>
      </w:r>
    </w:p>
    <w:p w14:paraId="4E74536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TagList_AuthorMail = soup.find_all('p' , class_="author_mail")</w:t>
      </w:r>
    </w:p>
    <w:p w14:paraId="5FB0E12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divTagList_textAlign = soup.find_all('div' ,  style='text-align:right')</w:t>
      </w:r>
    </w:p>
    <w:p w14:paraId="1FBB42C2"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TagList_textAlign = soup.find_all('p' ,  style='text-align:right;')</w:t>
      </w:r>
    </w:p>
    <w:p w14:paraId="6DFCC3E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TagList_author= soup.find_all('p' ,  class_='author')</w:t>
      </w:r>
    </w:p>
    <w:p w14:paraId="14F51E76"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TagList_credit = soup.find_all('p' ,  class_='credit')</w:t>
      </w:r>
    </w:p>
    <w:p w14:paraId="1A9E53B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ght = soup.find('p' ,  align='right')</w:t>
      </w:r>
    </w:p>
    <w:p w14:paraId="46FF15FC" w14:textId="77777777" w:rsidR="000B1346" w:rsidRPr="000B1346" w:rsidRDefault="000B1346" w:rsidP="000B1346">
      <w:pPr>
        <w:pStyle w:val="ListParagraph"/>
        <w:spacing w:line="360" w:lineRule="auto"/>
        <w:rPr>
          <w:rFonts w:ascii="Times New Roman" w:hAnsi="Times New Roman" w:cs="Times New Roman"/>
          <w:sz w:val="28"/>
          <w:szCs w:val="28"/>
        </w:rPr>
      </w:pPr>
    </w:p>
    <w:p w14:paraId="42FB3159"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Right:</w:t>
      </w:r>
    </w:p>
    <w:p w14:paraId="39A10424"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b = pRight.find('b')</w:t>
      </w:r>
    </w:p>
    <w:p w14:paraId="7128A6A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b:</w:t>
      </w:r>
    </w:p>
    <w:p w14:paraId="3F8D484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b.text</w:t>
      </w:r>
    </w:p>
    <w:p w14:paraId="2A19B078"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3693B0A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TagList_author:</w:t>
      </w:r>
    </w:p>
    <w:p w14:paraId="5AEDC8D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TagList_author:</w:t>
      </w:r>
    </w:p>
    <w:p w14:paraId="6F3DF04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Tag = p.find('strong')</w:t>
      </w:r>
    </w:p>
    <w:p w14:paraId="3639069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Tag:</w:t>
      </w:r>
    </w:p>
    <w:p w14:paraId="44BF1E2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ag.text</w:t>
      </w:r>
    </w:p>
    <w:p w14:paraId="72F5BB8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5828FF3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divTagList_textAlign:</w:t>
      </w:r>
    </w:p>
    <w:p w14:paraId="37D2D517"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divTagList_textAlign:</w:t>
      </w:r>
    </w:p>
    <w:p w14:paraId="2E45A87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 xml:space="preserve">                strongTag = p.find('strong')</w:t>
      </w:r>
    </w:p>
    <w:p w14:paraId="415D10F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Tag:</w:t>
      </w:r>
    </w:p>
    <w:p w14:paraId="2A616406"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ag.text</w:t>
      </w:r>
    </w:p>
    <w:p w14:paraId="7546F0CD" w14:textId="77777777" w:rsidR="000B1346" w:rsidRPr="000B1346" w:rsidRDefault="000B1346" w:rsidP="000B1346">
      <w:pPr>
        <w:pStyle w:val="ListParagraph"/>
        <w:spacing w:line="360" w:lineRule="auto"/>
        <w:rPr>
          <w:rFonts w:ascii="Times New Roman" w:hAnsi="Times New Roman" w:cs="Times New Roman"/>
          <w:sz w:val="28"/>
          <w:szCs w:val="28"/>
        </w:rPr>
      </w:pPr>
    </w:p>
    <w:p w14:paraId="3D90D246"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TagList_textAlign:</w:t>
      </w:r>
    </w:p>
    <w:p w14:paraId="77DF8D2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TagList_textAlign:</w:t>
      </w:r>
    </w:p>
    <w:p w14:paraId="56384866"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Tag = p.find('strong')</w:t>
      </w:r>
    </w:p>
    <w:p w14:paraId="483E428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Tag:</w:t>
      </w:r>
    </w:p>
    <w:p w14:paraId="178A135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ag.text</w:t>
      </w:r>
    </w:p>
    <w:p w14:paraId="271517EC" w14:textId="77777777" w:rsidR="000B1346" w:rsidRPr="000B1346" w:rsidRDefault="000B1346" w:rsidP="000B1346">
      <w:pPr>
        <w:pStyle w:val="ListParagraph"/>
        <w:spacing w:line="360" w:lineRule="auto"/>
        <w:rPr>
          <w:rFonts w:ascii="Times New Roman" w:hAnsi="Times New Roman" w:cs="Times New Roman"/>
          <w:sz w:val="28"/>
          <w:szCs w:val="28"/>
        </w:rPr>
      </w:pPr>
    </w:p>
    <w:p w14:paraId="6F43835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TagList_credit:</w:t>
      </w:r>
    </w:p>
    <w:p w14:paraId="0C135D55"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TagList_credit:</w:t>
      </w:r>
    </w:p>
    <w:p w14:paraId="5DF0319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w:t>
      </w:r>
    </w:p>
    <w:p w14:paraId="62AA372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p.get_text()</w:t>
      </w:r>
    </w:p>
    <w:p w14:paraId="3713BFB2"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0BADDD4B"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TagList_AuthorMail:</w:t>
      </w:r>
    </w:p>
    <w:p w14:paraId="280F409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TagList_AuthorMail:</w:t>
      </w:r>
    </w:p>
    <w:p w14:paraId="6C2EB3FB"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Tag = p.find('strong')</w:t>
      </w:r>
    </w:p>
    <w:p w14:paraId="56BB821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Tag:</w:t>
      </w:r>
    </w:p>
    <w:p w14:paraId="7279B6F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ag.text</w:t>
      </w:r>
    </w:p>
    <w:p w14:paraId="426C238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499CB68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TagList:</w:t>
      </w:r>
    </w:p>
    <w:p w14:paraId="1C1459B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TagList:</w:t>
      </w:r>
    </w:p>
    <w:p w14:paraId="53C2FCE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Tag = p.find('strong')</w:t>
      </w:r>
    </w:p>
    <w:p w14:paraId="7A6C0213"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Tag:</w:t>
      </w:r>
    </w:p>
    <w:p w14:paraId="1C9897E7"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ag.text</w:t>
      </w:r>
    </w:p>
    <w:p w14:paraId="25083C48" w14:textId="77777777" w:rsidR="000B1346" w:rsidRPr="000B1346" w:rsidRDefault="000B1346" w:rsidP="000B1346">
      <w:pPr>
        <w:pStyle w:val="ListParagraph"/>
        <w:spacing w:line="360" w:lineRule="auto"/>
        <w:rPr>
          <w:rFonts w:ascii="Times New Roman" w:hAnsi="Times New Roman" w:cs="Times New Roman"/>
          <w:sz w:val="28"/>
          <w:szCs w:val="28"/>
        </w:rPr>
      </w:pPr>
    </w:p>
    <w:p w14:paraId="47FD54F2"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 xml:space="preserve">    elif 'https://vietnamnet.vn' in url:</w:t>
      </w:r>
    </w:p>
    <w:p w14:paraId="5CB0A9F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pan = soup.find("span", class_="name")</w:t>
      </w:r>
    </w:p>
    <w:p w14:paraId="00766C9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div = soup.find_all("div", class_="name")</w:t>
      </w:r>
    </w:p>
    <w:p w14:paraId="5A2F8A6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div_strong = soup.find_all('div', class_='maincontent main-content')</w:t>
      </w:r>
    </w:p>
    <w:p w14:paraId="6CDCA2A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pan:</w:t>
      </w:r>
    </w:p>
    <w:p w14:paraId="67599A5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atag = span.find('a')</w:t>
      </w:r>
    </w:p>
    <w:p w14:paraId="7381FCC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atag:   </w:t>
      </w:r>
    </w:p>
    <w:p w14:paraId="5CCA3E18"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atag.get('title')</w:t>
      </w:r>
    </w:p>
    <w:p w14:paraId="55BD11B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div:</w:t>
      </w:r>
    </w:p>
    <w:p w14:paraId="515E2C2B"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d in div:</w:t>
      </w:r>
    </w:p>
    <w:p w14:paraId="24D1436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atag = d.find('a')</w:t>
      </w:r>
    </w:p>
    <w:p w14:paraId="0B141287"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atag:   </w:t>
      </w:r>
    </w:p>
    <w:p w14:paraId="1C17706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atag.get('title')</w:t>
      </w:r>
    </w:p>
    <w:p w14:paraId="4A40E5F5"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div_strong:</w:t>
      </w:r>
    </w:p>
    <w:p w14:paraId="36C2B21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d in div_strong:</w:t>
      </w:r>
    </w:p>
    <w:p w14:paraId="6637A84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List = d.find_all('p')</w:t>
      </w:r>
    </w:p>
    <w:p w14:paraId="00405A6F"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List:</w:t>
      </w:r>
    </w:p>
    <w:p w14:paraId="3FD9FA3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for p in pList:</w:t>
      </w:r>
    </w:p>
    <w:p w14:paraId="2861CC8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  = p.find('strong')</w:t>
      </w:r>
    </w:p>
    <w:p w14:paraId="4AF13602"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w:t>
      </w:r>
    </w:p>
    <w:p w14:paraId="22B1BD13"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get_text()</w:t>
      </w:r>
    </w:p>
    <w:p w14:paraId="17AF4D48"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elif 'https://tintuc.vn' in url:</w:t>
      </w:r>
    </w:p>
    <w:p w14:paraId="3B3492A8"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pan = soup.find("span", class_="article-writer")</w:t>
      </w:r>
    </w:p>
    <w:p w14:paraId="6AEB0627"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pan:</w:t>
      </w:r>
    </w:p>
    <w:p w14:paraId="5557FF2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 = span.find('strong')</w:t>
      </w:r>
    </w:p>
    <w:p w14:paraId="2BE548A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   </w:t>
      </w:r>
    </w:p>
    <w:p w14:paraId="1621DAD5"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text</w:t>
      </w:r>
    </w:p>
    <w:p w14:paraId="2BD4E9E2"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 xml:space="preserve">    elif 'https://tinmoi.vn' in url:</w:t>
      </w:r>
    </w:p>
    <w:p w14:paraId="221D480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div = soup.find("div", class_="footer-content text-right mb10")</w:t>
      </w:r>
    </w:p>
    <w:p w14:paraId="58615F4E"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div:</w:t>
      </w:r>
    </w:p>
    <w:p w14:paraId="2A920B9A"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 = div.find('p')</w:t>
      </w:r>
    </w:p>
    <w:p w14:paraId="3FD3EBBC"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w:t>
      </w:r>
    </w:p>
    <w:p w14:paraId="40076E8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 = p.find('strong')</w:t>
      </w:r>
    </w:p>
    <w:p w14:paraId="78271138"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w:t>
      </w:r>
    </w:p>
    <w:p w14:paraId="0DCC80B1"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get_text()</w:t>
      </w:r>
    </w:p>
    <w:p w14:paraId="7971B6C7"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elif 'https://docnhanh.vn' in url:</w:t>
      </w:r>
    </w:p>
    <w:p w14:paraId="1A7DDE24"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 = soup.find('p', style='text-align: right;')</w:t>
      </w:r>
    </w:p>
    <w:p w14:paraId="69BFC9A4"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p:</w:t>
      </w:r>
    </w:p>
    <w:p w14:paraId="7DA78C1D"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trong = p.find('strong')</w:t>
      </w:r>
    </w:p>
    <w:p w14:paraId="1FB73830" w14:textId="77777777" w:rsidR="000B1346" w:rsidRP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strong:</w:t>
      </w:r>
    </w:p>
    <w:p w14:paraId="0FD32F1F" w14:textId="52F34275" w:rsidR="000B1346" w:rsidRDefault="000B1346" w:rsidP="000B1346">
      <w:pPr>
        <w:pStyle w:val="ListParagraph"/>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turn strong.get_text()</w:t>
      </w:r>
    </w:p>
    <w:p w14:paraId="33C37B19" w14:textId="77777777" w:rsidR="000B1346" w:rsidRPr="000B1346" w:rsidRDefault="000B1346" w:rsidP="000B1346">
      <w:pPr>
        <w:pStyle w:val="ListParagraph"/>
        <w:rPr>
          <w:rFonts w:ascii="Times New Roman" w:hAnsi="Times New Roman" w:cs="Times New Roman"/>
          <w:sz w:val="28"/>
          <w:szCs w:val="28"/>
        </w:rPr>
      </w:pPr>
    </w:p>
    <w:p w14:paraId="14F71E08" w14:textId="6FB8BE82" w:rsidR="00342B80" w:rsidRDefault="002071E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 xml:space="preserve">Đoạn code này </w:t>
      </w:r>
      <w:r w:rsidR="000B1346">
        <w:rPr>
          <w:rFonts w:ascii="Times New Roman" w:hAnsi="Times New Roman" w:cs="Times New Roman"/>
          <w:sz w:val="28"/>
          <w:szCs w:val="28"/>
        </w:rPr>
        <w:t>dùng để lấy tên tác giả</w:t>
      </w:r>
    </w:p>
    <w:p w14:paraId="6747DB4A" w14:textId="77777777" w:rsidR="00342B80" w:rsidRDefault="00342B80">
      <w:pPr>
        <w:spacing w:line="360" w:lineRule="auto"/>
        <w:ind w:left="360"/>
        <w:rPr>
          <w:rFonts w:ascii="Times New Roman" w:hAnsi="Times New Roman" w:cs="Times New Roman"/>
          <w:sz w:val="28"/>
          <w:szCs w:val="28"/>
        </w:rPr>
      </w:pPr>
    </w:p>
    <w:p w14:paraId="36A82C2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ef getNameOfNewsPage(url):</w:t>
      </w:r>
    </w:p>
    <w:p w14:paraId="6CB206F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q = requests.get(url)</w:t>
      </w:r>
    </w:p>
    <w:p w14:paraId="04C314A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AFCA83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oup = BeautifulSoup(req.content, "html.parser")</w:t>
      </w:r>
    </w:p>
    <w:p w14:paraId="59CEBD8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ame =  soup.title.string</w:t>
      </w:r>
    </w:p>
    <w:p w14:paraId="6B4A5CB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name:</w:t>
      </w:r>
    </w:p>
    <w:p w14:paraId="1ED4469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name</w:t>
      </w:r>
    </w:p>
    <w:p w14:paraId="6FDF9F5D" w14:textId="77777777" w:rsidR="000B1346" w:rsidRDefault="000B1346">
      <w:pPr>
        <w:spacing w:line="360" w:lineRule="auto"/>
        <w:ind w:left="360"/>
        <w:rPr>
          <w:rFonts w:ascii="Times New Roman" w:hAnsi="Times New Roman" w:cs="Times New Roman"/>
          <w:sz w:val="28"/>
          <w:szCs w:val="28"/>
        </w:rPr>
      </w:pPr>
    </w:p>
    <w:p w14:paraId="41315541" w14:textId="1FD40961" w:rsidR="00342B80" w:rsidRDefault="000B134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này dùng để lấy tên trang báo đó</w:t>
      </w:r>
    </w:p>
    <w:p w14:paraId="1CA079A8" w14:textId="77777777" w:rsidR="00342B80" w:rsidRDefault="00342B80">
      <w:pPr>
        <w:spacing w:line="360" w:lineRule="auto"/>
        <w:ind w:left="360"/>
        <w:rPr>
          <w:rFonts w:ascii="Times New Roman" w:hAnsi="Times New Roman" w:cs="Times New Roman"/>
          <w:sz w:val="28"/>
          <w:szCs w:val="28"/>
        </w:rPr>
      </w:pPr>
    </w:p>
    <w:p w14:paraId="100000D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rom pyspark.sql import SparkSession</w:t>
      </w:r>
    </w:p>
    <w:p w14:paraId="6B2C565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rom bs4 import BeautifulSoup</w:t>
      </w:r>
    </w:p>
    <w:p w14:paraId="1EF8866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requests</w:t>
      </w:r>
    </w:p>
    <w:p w14:paraId="3F498FD0" w14:textId="77777777" w:rsidR="000B1346" w:rsidRPr="000B1346" w:rsidRDefault="000B1346" w:rsidP="000B1346">
      <w:pPr>
        <w:spacing w:line="360" w:lineRule="auto"/>
        <w:ind w:left="360"/>
        <w:rPr>
          <w:rFonts w:ascii="Times New Roman" w:hAnsi="Times New Roman" w:cs="Times New Roman"/>
          <w:sz w:val="28"/>
          <w:szCs w:val="28"/>
        </w:rPr>
      </w:pPr>
    </w:p>
    <w:p w14:paraId="041EE95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spark = SparkSession.builder.master("local").appName("keyword_count").getOrCreate()</w:t>
      </w:r>
    </w:p>
    <w:p w14:paraId="30EA931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sc= spark.sparkContext</w:t>
      </w:r>
    </w:p>
    <w:p w14:paraId="32197CB9" w14:textId="77777777" w:rsidR="000B1346" w:rsidRPr="000B1346" w:rsidRDefault="000B1346" w:rsidP="000B1346">
      <w:pPr>
        <w:spacing w:line="360" w:lineRule="auto"/>
        <w:ind w:left="360"/>
        <w:rPr>
          <w:rFonts w:ascii="Times New Roman" w:hAnsi="Times New Roman" w:cs="Times New Roman"/>
          <w:sz w:val="28"/>
          <w:szCs w:val="28"/>
        </w:rPr>
      </w:pPr>
    </w:p>
    <w:p w14:paraId="16D294D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lay href cua tung tieu de bai bao</w:t>
      </w:r>
    </w:p>
    <w:p w14:paraId="27A5729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def scrape_websites_getLink(url):    </w:t>
      </w:r>
    </w:p>
    <w:p w14:paraId="112B082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q = requests.get(url)</w:t>
      </w:r>
    </w:p>
    <w:p w14:paraId="3AE51B4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253915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oup = BeautifulSoup(req.content, "html.parser")</w:t>
      </w:r>
    </w:p>
    <w:p w14:paraId="5AFA77D6" w14:textId="77777777" w:rsidR="000B1346" w:rsidRPr="000B1346" w:rsidRDefault="000B1346" w:rsidP="000B1346">
      <w:pPr>
        <w:spacing w:line="360" w:lineRule="auto"/>
        <w:ind w:left="360"/>
        <w:rPr>
          <w:rFonts w:ascii="Times New Roman" w:hAnsi="Times New Roman" w:cs="Times New Roman"/>
          <w:sz w:val="28"/>
          <w:szCs w:val="28"/>
        </w:rPr>
      </w:pPr>
    </w:p>
    <w:p w14:paraId="55D43B6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ttps://vnexpress.net' in url:   </w:t>
      </w:r>
    </w:p>
    <w:p w14:paraId="49F826D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3_tag = soup.find_all("h3", class_="title-news")</w:t>
      </w:r>
    </w:p>
    <w:p w14:paraId="4FF74EC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1_tag = soup.find_all("h1", class_="title-news")</w:t>
      </w:r>
    </w:p>
    <w:p w14:paraId="5D95795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h2_tag = soup.find_all("h2", class_="title-news")</w:t>
      </w:r>
    </w:p>
    <w:p w14:paraId="4A5BD02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F4E073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 = []</w:t>
      </w:r>
    </w:p>
    <w:p w14:paraId="2F77C40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1_tag:</w:t>
      </w:r>
    </w:p>
    <w:p w14:paraId="20A78AA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1 in h1_tag:</w:t>
      </w:r>
    </w:p>
    <w:p w14:paraId="567FAB5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1.find('a') </w:t>
      </w:r>
    </w:p>
    <w:p w14:paraId="7ADC438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6F176A9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7061B11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6ED4D2F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5AF474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2_tag:</w:t>
      </w:r>
    </w:p>
    <w:p w14:paraId="604EED2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2 in h2_tag:</w:t>
      </w:r>
    </w:p>
    <w:p w14:paraId="4EEDA49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2.find('a') </w:t>
      </w:r>
    </w:p>
    <w:p w14:paraId="0DD065D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0EDF9DE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33BA8F7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171EF0E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90C562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3_tag:</w:t>
      </w:r>
    </w:p>
    <w:p w14:paraId="09523BF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3 in h3_tag:</w:t>
      </w:r>
    </w:p>
    <w:p w14:paraId="32D40B4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3.find('a') </w:t>
      </w:r>
    </w:p>
    <w:p w14:paraId="0BC0E59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if a_tag:</w:t>
      </w:r>
    </w:p>
    <w:p w14:paraId="0234294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261F1E7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12E1A1F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5104C0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o_remove = "https://video.vnexpress.net/"</w:t>
      </w:r>
    </w:p>
    <w:p w14:paraId="0D42E3E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iltered_hrefList = [href for href in hrefList if not href.startswith(to_remove)]</w:t>
      </w:r>
    </w:p>
    <w:p w14:paraId="5A2D993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id_urls = [url for url in filtered_hrefList if url]</w:t>
      </w:r>
    </w:p>
    <w:p w14:paraId="225AADD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valid_urls</w:t>
      </w:r>
    </w:p>
    <w:p w14:paraId="0BCBDE0F" w14:textId="77777777" w:rsidR="000B1346" w:rsidRPr="000B1346" w:rsidRDefault="000B1346" w:rsidP="000B1346">
      <w:pPr>
        <w:spacing w:line="360" w:lineRule="auto"/>
        <w:ind w:left="360"/>
        <w:rPr>
          <w:rFonts w:ascii="Times New Roman" w:hAnsi="Times New Roman" w:cs="Times New Roman"/>
          <w:sz w:val="28"/>
          <w:szCs w:val="28"/>
        </w:rPr>
      </w:pPr>
    </w:p>
    <w:p w14:paraId="2712ADD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https://vietnamnet.vn' in url:</w:t>
      </w:r>
    </w:p>
    <w:p w14:paraId="12A389B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3_tag = soup.find_all("h3", class_="verticalPost__main-title vnn-title title-bold")</w:t>
      </w:r>
    </w:p>
    <w:p w14:paraId="26E5FF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1_tag = soup.find_all("h1", class_="verticalPost__main-title vnn-title title-bold")</w:t>
      </w:r>
    </w:p>
    <w:p w14:paraId="6085C8C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2_tag = soup.find_all("h2", class_="verticalPost__main-title vnn-title title-bold")</w:t>
      </w:r>
    </w:p>
    <w:p w14:paraId="07753B24" w14:textId="77777777" w:rsidR="000B1346" w:rsidRPr="000B1346" w:rsidRDefault="000B1346" w:rsidP="000B1346">
      <w:pPr>
        <w:spacing w:line="360" w:lineRule="auto"/>
        <w:ind w:left="360"/>
        <w:rPr>
          <w:rFonts w:ascii="Times New Roman" w:hAnsi="Times New Roman" w:cs="Times New Roman"/>
          <w:sz w:val="28"/>
          <w:szCs w:val="28"/>
        </w:rPr>
      </w:pPr>
    </w:p>
    <w:p w14:paraId="376A7F5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3_tag_2 = soup.find_all("h3", class_="horizontalPost__main-title vnn-title title-bold")</w:t>
      </w:r>
    </w:p>
    <w:p w14:paraId="0BA2F27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1_tag_2 = soup.find_all("h1", class_="horizontalPost__main-title vnn-title title-bold")</w:t>
      </w:r>
    </w:p>
    <w:p w14:paraId="053D516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h2_tag_2 = soup.find_all("h2", class_="horizontalPost__main-title vnn-title title-bold")</w:t>
      </w:r>
    </w:p>
    <w:p w14:paraId="1C685B1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A7A910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 = []</w:t>
      </w:r>
    </w:p>
    <w:p w14:paraId="7B1AFBC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1_tag:</w:t>
      </w:r>
    </w:p>
    <w:p w14:paraId="5539141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1 in h1_tag:</w:t>
      </w:r>
    </w:p>
    <w:p w14:paraId="09C5D09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1.find('a') </w:t>
      </w:r>
    </w:p>
    <w:p w14:paraId="04DFF6D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1F0D629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5F8CBF9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359F7B5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24BB73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2_tag:</w:t>
      </w:r>
    </w:p>
    <w:p w14:paraId="6DC1519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2 in h2_tag:</w:t>
      </w:r>
    </w:p>
    <w:p w14:paraId="2C63CAB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2.find('a') </w:t>
      </w:r>
    </w:p>
    <w:p w14:paraId="0B63FB6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15AFCDF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147C939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0A37813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E65080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3_tag:</w:t>
      </w:r>
    </w:p>
    <w:p w14:paraId="54F0CCD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3 in h3_tag:</w:t>
      </w:r>
    </w:p>
    <w:p w14:paraId="34EFB3C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a_tag = h3.find('a') </w:t>
      </w:r>
    </w:p>
    <w:p w14:paraId="6AD0479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53580A9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739BBB8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3876982A" w14:textId="77777777" w:rsidR="000B1346" w:rsidRPr="000B1346" w:rsidRDefault="000B1346" w:rsidP="000B1346">
      <w:pPr>
        <w:spacing w:line="360" w:lineRule="auto"/>
        <w:ind w:left="360"/>
        <w:rPr>
          <w:rFonts w:ascii="Times New Roman" w:hAnsi="Times New Roman" w:cs="Times New Roman"/>
          <w:sz w:val="28"/>
          <w:szCs w:val="28"/>
        </w:rPr>
      </w:pPr>
    </w:p>
    <w:p w14:paraId="38B866F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1_tag_2:</w:t>
      </w:r>
    </w:p>
    <w:p w14:paraId="1553C8B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1 in h1_tag_2:</w:t>
      </w:r>
    </w:p>
    <w:p w14:paraId="4A46B41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1.find('a') </w:t>
      </w:r>
    </w:p>
    <w:p w14:paraId="1576EFD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0EDC6BD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392100C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4228841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275FB14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2_tag_2:</w:t>
      </w:r>
    </w:p>
    <w:p w14:paraId="1D21E67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2 in h2_tag_2:</w:t>
      </w:r>
    </w:p>
    <w:p w14:paraId="389310A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2.find('a') </w:t>
      </w:r>
    </w:p>
    <w:p w14:paraId="7CF219E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6ED880D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02D3B4B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0EC886A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DE29B0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3_tag_2:</w:t>
      </w:r>
    </w:p>
    <w:p w14:paraId="3962044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for h3 in h3_tag_2:</w:t>
      </w:r>
    </w:p>
    <w:p w14:paraId="004BF6F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3.find('a') </w:t>
      </w:r>
    </w:p>
    <w:p w14:paraId="7D4EE26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5651A1B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14B5557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0B9CF00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EB20E8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ewHrefList = []</w:t>
      </w:r>
    </w:p>
    <w:p w14:paraId="2FE4D2F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refList:</w:t>
      </w:r>
    </w:p>
    <w:p w14:paraId="787D6FB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ref in hrefList:</w:t>
      </w:r>
    </w:p>
    <w:p w14:paraId="7F32DB1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ttps://vietnamnet.vn' not in href:</w:t>
      </w:r>
    </w:p>
    <w:p w14:paraId="5D0B58D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arsed_url = urlparse(url)</w:t>
      </w:r>
    </w:p>
    <w:p w14:paraId="175B3FF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cheme = parsed_url.scheme</w:t>
      </w:r>
    </w:p>
    <w:p w14:paraId="22B0B74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etloc = parsed_url.netloc</w:t>
      </w:r>
    </w:p>
    <w:p w14:paraId="7072DCA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base_url = f"{scheme}://{netloc}"</w:t>
      </w:r>
    </w:p>
    <w:p w14:paraId="0187DAA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ull_url = urljoin(base_url, href)</w:t>
      </w:r>
    </w:p>
    <w:p w14:paraId="53DCB0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ewHrefList.append(full_url)  </w:t>
      </w:r>
    </w:p>
    <w:p w14:paraId="546A464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se:</w:t>
      </w:r>
    </w:p>
    <w:p w14:paraId="0C170BE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ewHrefList.append(href)</w:t>
      </w:r>
    </w:p>
    <w:p w14:paraId="6B315FC8" w14:textId="77777777" w:rsidR="000B1346" w:rsidRPr="000B1346" w:rsidRDefault="000B1346" w:rsidP="000B1346">
      <w:pPr>
        <w:spacing w:line="360" w:lineRule="auto"/>
        <w:ind w:left="360"/>
        <w:rPr>
          <w:rFonts w:ascii="Times New Roman" w:hAnsi="Times New Roman" w:cs="Times New Roman"/>
          <w:sz w:val="28"/>
          <w:szCs w:val="28"/>
        </w:rPr>
      </w:pPr>
    </w:p>
    <w:p w14:paraId="60346FF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id_urls = [url for url in newHrefList if url]</w:t>
      </w:r>
    </w:p>
    <w:p w14:paraId="56B76D2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return valid_urls</w:t>
      </w:r>
    </w:p>
    <w:p w14:paraId="55E373F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https://tintuc.vn' in url:</w:t>
      </w:r>
    </w:p>
    <w:p w14:paraId="11E5B6A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3_tag = soup.find_all("h3", class_="heading")</w:t>
      </w:r>
    </w:p>
    <w:p w14:paraId="349D2DA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1_tag = soup.find_all("h1", class_="heading")</w:t>
      </w:r>
    </w:p>
    <w:p w14:paraId="0CECA18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2_tag = soup.find_all("h2", class_="heading")</w:t>
      </w:r>
    </w:p>
    <w:p w14:paraId="6CFE882B" w14:textId="77777777" w:rsidR="000B1346" w:rsidRPr="000B1346" w:rsidRDefault="000B1346" w:rsidP="000B1346">
      <w:pPr>
        <w:spacing w:line="360" w:lineRule="auto"/>
        <w:ind w:left="360"/>
        <w:rPr>
          <w:rFonts w:ascii="Times New Roman" w:hAnsi="Times New Roman" w:cs="Times New Roman"/>
          <w:sz w:val="28"/>
          <w:szCs w:val="28"/>
        </w:rPr>
      </w:pPr>
    </w:p>
    <w:p w14:paraId="7BBAD3A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957900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F3C4F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 = []</w:t>
      </w:r>
    </w:p>
    <w:p w14:paraId="07C0EDD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1_tag:</w:t>
      </w:r>
    </w:p>
    <w:p w14:paraId="0F71C6C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1 in h1_tag:</w:t>
      </w:r>
    </w:p>
    <w:p w14:paraId="1AE44A9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1.find('a') </w:t>
      </w:r>
    </w:p>
    <w:p w14:paraId="430E4B7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1671C81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26159BC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26060C7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51181B2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2_tag:</w:t>
      </w:r>
    </w:p>
    <w:p w14:paraId="24D6615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2 in h2_tag:</w:t>
      </w:r>
    </w:p>
    <w:p w14:paraId="4F60121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2.find('a') </w:t>
      </w:r>
    </w:p>
    <w:p w14:paraId="33A359B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1CB4CAD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href = a_tag.get("href")</w:t>
      </w:r>
    </w:p>
    <w:p w14:paraId="5ED7923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0F124E6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C57C01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h3_tag:</w:t>
      </w:r>
    </w:p>
    <w:p w14:paraId="5D71A61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h3 in h3_tag:</w:t>
      </w:r>
    </w:p>
    <w:p w14:paraId="6BFDE23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h3.find('a') </w:t>
      </w:r>
    </w:p>
    <w:p w14:paraId="05DBA58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566B092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634A414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32B83304" w14:textId="77777777" w:rsidR="000B1346" w:rsidRPr="000B1346" w:rsidRDefault="000B1346" w:rsidP="000B1346">
      <w:pPr>
        <w:spacing w:line="360" w:lineRule="auto"/>
        <w:ind w:left="360"/>
        <w:rPr>
          <w:rFonts w:ascii="Times New Roman" w:hAnsi="Times New Roman" w:cs="Times New Roman"/>
          <w:sz w:val="28"/>
          <w:szCs w:val="28"/>
        </w:rPr>
      </w:pPr>
    </w:p>
    <w:p w14:paraId="5F89E69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id_urls = [url for url in hrefList if url]</w:t>
      </w:r>
    </w:p>
    <w:p w14:paraId="485FE2E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valid_urls</w:t>
      </w:r>
    </w:p>
    <w:p w14:paraId="2191A78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https://tinmoi.vn' in url:</w:t>
      </w:r>
    </w:p>
    <w:p w14:paraId="6BD451B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div_1 = soup.find_all("div", class_="col50per")</w:t>
      </w:r>
    </w:p>
    <w:p w14:paraId="4B5090E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div_2 = soup.find_all("div", class_="col30per mt20")</w:t>
      </w:r>
    </w:p>
    <w:p w14:paraId="6CD3040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64F00F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 = []</w:t>
      </w:r>
    </w:p>
    <w:p w14:paraId="4FE433E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0A9209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div_1:</w:t>
      </w:r>
    </w:p>
    <w:p w14:paraId="7353B5E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 in div_1:</w:t>
      </w:r>
    </w:p>
    <w:p w14:paraId="6D76BE4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a_tag = d.find('a') </w:t>
      </w:r>
    </w:p>
    <w:p w14:paraId="7F6EA14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522EFC6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6F952DB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4907B7D2" w14:textId="77777777" w:rsidR="000B1346" w:rsidRPr="000B1346" w:rsidRDefault="000B1346" w:rsidP="000B1346">
      <w:pPr>
        <w:spacing w:line="360" w:lineRule="auto"/>
        <w:ind w:left="360"/>
        <w:rPr>
          <w:rFonts w:ascii="Times New Roman" w:hAnsi="Times New Roman" w:cs="Times New Roman"/>
          <w:sz w:val="28"/>
          <w:szCs w:val="28"/>
        </w:rPr>
      </w:pPr>
    </w:p>
    <w:p w14:paraId="4823D45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div_2:</w:t>
      </w:r>
    </w:p>
    <w:p w14:paraId="2195303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 in div_2:</w:t>
      </w:r>
    </w:p>
    <w:p w14:paraId="7368AE4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_tag = d.find('a') </w:t>
      </w:r>
    </w:p>
    <w:p w14:paraId="11F318B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_tag:</w:t>
      </w:r>
    </w:p>
    <w:p w14:paraId="3607D11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a_tag.get("href")</w:t>
      </w:r>
    </w:p>
    <w:p w14:paraId="64EC2F9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href) </w:t>
      </w:r>
    </w:p>
    <w:p w14:paraId="53E9EF4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rl_to_remove = ['https://tinmoi.vn/tien-nhieu-de-lam-gi-de-mang-doi-giay-made-in-thuong-dinh-nhu-dai-gia-dang-le-nguyen-vu-011512009.html','https://tinmoi.vn/dinh-han-nang-cuoi-nam-2-con-giap-nay-vua-pham-tam-tai-lai-them-thai-tue-d307-011625620.html','https://tinmoi.vn/thiet-ke-ban-tho-lot-top-18-trang-phuc-dan-toc-cho-hoang-thuy-thi-miss-universe-011524219.html','https://tinmoi.vn/ngam-than-hinh-chuan-nhu-sieu-mau-cua-ntk-goc-viet-trisha-vu-011516313.html']</w:t>
      </w:r>
    </w:p>
    <w:p w14:paraId="508E08B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url in url_to_remove:</w:t>
      </w:r>
    </w:p>
    <w:p w14:paraId="73F1CAC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url in hrefList:</w:t>
      </w:r>
    </w:p>
    <w:p w14:paraId="1DFCC36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remove(url)</w:t>
      </w:r>
    </w:p>
    <w:p w14:paraId="04E2211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id_urls = [url for url in hrefList if url]</w:t>
      </w:r>
    </w:p>
    <w:p w14:paraId="721D1A5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return valid_urls</w:t>
      </w:r>
    </w:p>
    <w:p w14:paraId="61878BE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https://docnhanh.vn' in url:</w:t>
      </w:r>
    </w:p>
    <w:p w14:paraId="280E640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divTop = soup.find_all('div', class_= 'category_news_top')</w:t>
      </w:r>
    </w:p>
    <w:p w14:paraId="4B20FF5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divList = soup.find_all('div', class_= 'category_news_list')</w:t>
      </w:r>
    </w:p>
    <w:p w14:paraId="4BF19F46" w14:textId="77777777" w:rsidR="000B1346" w:rsidRPr="000B1346" w:rsidRDefault="000B1346" w:rsidP="000B1346">
      <w:pPr>
        <w:spacing w:line="360" w:lineRule="auto"/>
        <w:ind w:left="360"/>
        <w:rPr>
          <w:rFonts w:ascii="Times New Roman" w:hAnsi="Times New Roman" w:cs="Times New Roman"/>
          <w:sz w:val="28"/>
          <w:szCs w:val="28"/>
        </w:rPr>
      </w:pPr>
    </w:p>
    <w:p w14:paraId="0F78306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 =[]</w:t>
      </w:r>
    </w:p>
    <w:p w14:paraId="10E4949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divTop:</w:t>
      </w:r>
    </w:p>
    <w:p w14:paraId="2C2523C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 in divTop:</w:t>
      </w:r>
    </w:p>
    <w:p w14:paraId="27DB12C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l = d.find('ul')</w:t>
      </w:r>
    </w:p>
    <w:p w14:paraId="1A6BB1E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ul:</w:t>
      </w:r>
    </w:p>
    <w:p w14:paraId="30940C4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liList = ul.find_all('li')</w:t>
      </w:r>
    </w:p>
    <w:p w14:paraId="3AA8168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liList:</w:t>
      </w:r>
    </w:p>
    <w:p w14:paraId="5D75E46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li in liList:</w:t>
      </w:r>
    </w:p>
    <w:p w14:paraId="0EC7502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 = li.find('a')</w:t>
      </w:r>
    </w:p>
    <w:p w14:paraId="0F5BC09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w:t>
      </w:r>
    </w:p>
    <w:p w14:paraId="4DF920F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a.get("href"))</w:t>
      </w:r>
    </w:p>
    <w:p w14:paraId="6971E2E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divList:</w:t>
      </w:r>
    </w:p>
    <w:p w14:paraId="511B26A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 in divList:</w:t>
      </w:r>
    </w:p>
    <w:p w14:paraId="19A6302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l = d.find('ul')</w:t>
      </w:r>
    </w:p>
    <w:p w14:paraId="17931CF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ul:</w:t>
      </w:r>
    </w:p>
    <w:p w14:paraId="01CA274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liList = ul.find_all('li')</w:t>
      </w:r>
    </w:p>
    <w:p w14:paraId="4351FE4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liList:</w:t>
      </w:r>
    </w:p>
    <w:p w14:paraId="3B94ACB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li in liList:</w:t>
      </w:r>
    </w:p>
    <w:p w14:paraId="51B26E1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 = li.find('a')</w:t>
      </w:r>
    </w:p>
    <w:p w14:paraId="4536A6D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a:</w:t>
      </w:r>
    </w:p>
    <w:p w14:paraId="5CAABC2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List.append(a.get("href"))</w:t>
      </w:r>
    </w:p>
    <w:p w14:paraId="1D00F34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id_urls = [url for url in hrefList if url]</w:t>
      </w:r>
    </w:p>
    <w:p w14:paraId="488256E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valid_urls</w:t>
      </w:r>
    </w:p>
    <w:p w14:paraId="66A3CFFF" w14:textId="77777777" w:rsidR="000B1346" w:rsidRDefault="000B1346" w:rsidP="000B134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mã trên dùng để lấy tất cả các link trong 1 trang báo trong 1 thể loại</w:t>
      </w:r>
    </w:p>
    <w:p w14:paraId="27EA29C8" w14:textId="77777777" w:rsidR="000B1346" w:rsidRPr="000B1346" w:rsidRDefault="000B1346" w:rsidP="000B1346">
      <w:pPr>
        <w:spacing w:line="360" w:lineRule="auto"/>
        <w:ind w:left="360"/>
        <w:rPr>
          <w:rFonts w:ascii="Times New Roman" w:hAnsi="Times New Roman" w:cs="Times New Roman"/>
          <w:sz w:val="28"/>
          <w:szCs w:val="28"/>
        </w:rPr>
      </w:pPr>
    </w:p>
    <w:p w14:paraId="2940D428" w14:textId="77777777" w:rsidR="000B1346" w:rsidRPr="000B1346" w:rsidRDefault="000B1346" w:rsidP="000B1346">
      <w:pPr>
        <w:spacing w:line="360" w:lineRule="auto"/>
        <w:ind w:left="360"/>
        <w:rPr>
          <w:rFonts w:ascii="Times New Roman" w:hAnsi="Times New Roman" w:cs="Times New Roman"/>
          <w:sz w:val="28"/>
          <w:szCs w:val="28"/>
        </w:rPr>
      </w:pPr>
    </w:p>
    <w:p w14:paraId="3717C5D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rom newspaper import Article</w:t>
      </w:r>
    </w:p>
    <w:p w14:paraId="5D519FE4" w14:textId="52593560" w:rsidR="000B1346" w:rsidRPr="000B1346" w:rsidRDefault="000B1346" w:rsidP="000B1346">
      <w:pPr>
        <w:spacing w:line="360" w:lineRule="auto"/>
        <w:ind w:left="360"/>
        <w:rPr>
          <w:rFonts w:ascii="Times New Roman" w:hAnsi="Times New Roman" w:cs="Times New Roman"/>
          <w:sz w:val="28"/>
          <w:szCs w:val="28"/>
        </w:rPr>
      </w:pPr>
      <w:r>
        <w:rPr>
          <w:rFonts w:ascii="Times New Roman" w:hAnsi="Times New Roman" w:cs="Times New Roman"/>
          <w:sz w:val="28"/>
          <w:szCs w:val="28"/>
        </w:rPr>
        <w:t>from textblob import TextBlob</w:t>
      </w:r>
    </w:p>
    <w:p w14:paraId="1F6FDD8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lay data trong 1 bai bao nho</w:t>
      </w:r>
    </w:p>
    <w:p w14:paraId="2193170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ef get_content(url):</w:t>
      </w:r>
    </w:p>
    <w:p w14:paraId="22E7593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rticle = Article(url, language='vi')</w:t>
      </w:r>
    </w:p>
    <w:p w14:paraId="2056352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rticle.download()</w:t>
      </w:r>
    </w:p>
    <w:p w14:paraId="2641C60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article.parse()</w:t>
      </w:r>
    </w:p>
    <w:p w14:paraId="4457B2F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article.text</w:t>
      </w:r>
    </w:p>
    <w:p w14:paraId="6110407B" w14:textId="3BD2362B" w:rsidR="000B1346" w:rsidRDefault="000B1346" w:rsidP="000B134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này dùng để lấy content của 1 bài báo</w:t>
      </w:r>
    </w:p>
    <w:p w14:paraId="45C46D3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lay title cua mot bai bao nho</w:t>
      </w:r>
    </w:p>
    <w:p w14:paraId="1B9F926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ef get_title(url):</w:t>
      </w:r>
    </w:p>
    <w:p w14:paraId="53C1548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q = requests.get(url)</w:t>
      </w:r>
    </w:p>
    <w:p w14:paraId="3AD5E08B" w14:textId="77777777" w:rsidR="000B1346" w:rsidRPr="000B1346" w:rsidRDefault="000B1346" w:rsidP="000B1346">
      <w:pPr>
        <w:spacing w:line="360" w:lineRule="auto"/>
        <w:ind w:left="360"/>
        <w:rPr>
          <w:rFonts w:ascii="Times New Roman" w:hAnsi="Times New Roman" w:cs="Times New Roman"/>
          <w:sz w:val="28"/>
          <w:szCs w:val="28"/>
        </w:rPr>
      </w:pPr>
    </w:p>
    <w:p w14:paraId="3A14123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oup = BeautifulSoup(req.content, "html.parser")</w:t>
      </w:r>
    </w:p>
    <w:p w14:paraId="2F0C4431" w14:textId="77777777" w:rsidR="000B1346" w:rsidRPr="000B1346" w:rsidRDefault="000B1346" w:rsidP="000B1346">
      <w:pPr>
        <w:spacing w:line="360" w:lineRule="auto"/>
        <w:ind w:left="360"/>
        <w:rPr>
          <w:rFonts w:ascii="Times New Roman" w:hAnsi="Times New Roman" w:cs="Times New Roman"/>
          <w:sz w:val="28"/>
          <w:szCs w:val="28"/>
        </w:rPr>
      </w:pPr>
    </w:p>
    <w:p w14:paraId="04A0CEB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itle = soup.find('title')</w:t>
      </w:r>
    </w:p>
    <w:p w14:paraId="2826FDD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title:</w:t>
      </w:r>
    </w:p>
    <w:p w14:paraId="7AE45C1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title.text</w:t>
      </w:r>
    </w:p>
    <w:p w14:paraId="25ADF9C2" w14:textId="77777777" w:rsidR="000B1346" w:rsidRPr="000B1346" w:rsidRDefault="000B1346" w:rsidP="000B1346">
      <w:pPr>
        <w:spacing w:line="360" w:lineRule="auto"/>
        <w:ind w:left="360"/>
        <w:rPr>
          <w:rFonts w:ascii="Times New Roman" w:hAnsi="Times New Roman" w:cs="Times New Roman"/>
          <w:sz w:val="28"/>
          <w:szCs w:val="28"/>
        </w:rPr>
      </w:pPr>
    </w:p>
    <w:p w14:paraId="0A74D4DC" w14:textId="5842B2C5" w:rsidR="000B1346" w:rsidRPr="000B1346" w:rsidRDefault="000B1346" w:rsidP="000B1346">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Đoạn code này lấy title của 1 bài báo</w:t>
      </w:r>
    </w:p>
    <w:p w14:paraId="4786A3F2" w14:textId="77777777" w:rsidR="000B1346" w:rsidRDefault="000B1346" w:rsidP="000B1346">
      <w:pPr>
        <w:spacing w:line="360" w:lineRule="auto"/>
        <w:ind w:left="360"/>
        <w:rPr>
          <w:rFonts w:ascii="Times New Roman" w:hAnsi="Times New Roman" w:cs="Times New Roman"/>
          <w:sz w:val="28"/>
          <w:szCs w:val="28"/>
        </w:rPr>
      </w:pPr>
    </w:p>
    <w:p w14:paraId="6F22D836"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t xml:space="preserve"> </w:t>
      </w:r>
      <w:r>
        <w:rPr>
          <w:rFonts w:ascii="Times New Roman" w:hAnsi="Times New Roman" w:cs="Times New Roman"/>
          <w:sz w:val="28"/>
          <w:szCs w:val="28"/>
        </w:rPr>
        <w:t>Kết nối đến cơ sở dữ liệu PostgreSQL</w:t>
      </w:r>
    </w:p>
    <w:p w14:paraId="26CD893A"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Vòng lặp vô hạn</w:t>
      </w:r>
    </w:p>
    <w:p w14:paraId="3616486B"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Xóa dữ liệu không hợp lệ</w:t>
      </w:r>
    </w:p>
    <w:p w14:paraId="0FE4FC41"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Quét trang web và lưu dữ liệu</w:t>
      </w:r>
    </w:p>
    <w:p w14:paraId="5EADF2BF"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trích xuất thông tin và cập nhật cơ sở dữ liệu</w:t>
      </w:r>
    </w:p>
    <w:p w14:paraId="52467EE0"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Kiểm tra và cập nhật thông tin</w:t>
      </w:r>
    </w:p>
    <w:p w14:paraId="757E2A05" w14:textId="77777777" w:rsidR="00342B80" w:rsidRDefault="002071E6">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Đóng kết nối với cơ sở dữ liệu</w:t>
      </w:r>
    </w:p>
    <w:p w14:paraId="60F84058" w14:textId="77777777" w:rsidR="000B1346" w:rsidRDefault="000B1346" w:rsidP="000B1346">
      <w:pPr>
        <w:spacing w:line="360" w:lineRule="auto"/>
        <w:ind w:left="360"/>
        <w:rPr>
          <w:rFonts w:ascii="Times New Roman" w:hAnsi="Times New Roman" w:cs="Times New Roman"/>
          <w:sz w:val="28"/>
          <w:szCs w:val="28"/>
        </w:rPr>
      </w:pPr>
    </w:p>
    <w:p w14:paraId="02BD7323" w14:textId="77777777" w:rsidR="000B1346" w:rsidRDefault="000B1346" w:rsidP="000B1346">
      <w:pPr>
        <w:spacing w:line="360" w:lineRule="auto"/>
        <w:ind w:left="360"/>
        <w:rPr>
          <w:rFonts w:ascii="Times New Roman" w:hAnsi="Times New Roman" w:cs="Times New Roman"/>
          <w:sz w:val="28"/>
          <w:szCs w:val="28"/>
        </w:rPr>
      </w:pPr>
    </w:p>
    <w:p w14:paraId="38F6C076" w14:textId="77777777" w:rsidR="000B1346" w:rsidRDefault="000B1346" w:rsidP="000B1346">
      <w:pPr>
        <w:spacing w:line="360" w:lineRule="auto"/>
        <w:ind w:left="360"/>
        <w:rPr>
          <w:rFonts w:ascii="Times New Roman" w:hAnsi="Times New Roman" w:cs="Times New Roman"/>
          <w:sz w:val="28"/>
          <w:szCs w:val="28"/>
        </w:rPr>
      </w:pPr>
    </w:p>
    <w:p w14:paraId="779ED55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import psycopg2 as p</w:t>
      </w:r>
    </w:p>
    <w:p w14:paraId="236B7F1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sycopg2.extras as pe</w:t>
      </w:r>
    </w:p>
    <w:p w14:paraId="6DF855F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os</w:t>
      </w:r>
    </w:p>
    <w:p w14:paraId="6B071483" w14:textId="77777777" w:rsidR="000B1346" w:rsidRPr="000B1346" w:rsidRDefault="000B1346" w:rsidP="000B1346">
      <w:pPr>
        <w:spacing w:line="360" w:lineRule="auto"/>
        <w:ind w:left="360"/>
        <w:rPr>
          <w:rFonts w:ascii="Times New Roman" w:hAnsi="Times New Roman" w:cs="Times New Roman"/>
          <w:sz w:val="28"/>
          <w:szCs w:val="28"/>
        </w:rPr>
      </w:pPr>
    </w:p>
    <w:p w14:paraId="09AAC48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hostname = '127.0.0.1'</w:t>
      </w:r>
    </w:p>
    <w:p w14:paraId="774227E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atabase = 'news_page_keywords'</w:t>
      </w:r>
    </w:p>
    <w:p w14:paraId="400210A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username = 'postgres'</w:t>
      </w:r>
    </w:p>
    <w:p w14:paraId="2A46A09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assword = 'test123456'</w:t>
      </w:r>
    </w:p>
    <w:p w14:paraId="728B1E8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ort = 5432</w:t>
      </w:r>
    </w:p>
    <w:p w14:paraId="5E1F66A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conn = None</w:t>
      </w:r>
    </w:p>
    <w:p w14:paraId="75B107E0" w14:textId="77777777" w:rsidR="000B1346" w:rsidRPr="000B1346" w:rsidRDefault="000B1346" w:rsidP="000B1346">
      <w:pPr>
        <w:spacing w:line="360" w:lineRule="auto"/>
        <w:ind w:left="360"/>
        <w:rPr>
          <w:rFonts w:ascii="Times New Roman" w:hAnsi="Times New Roman" w:cs="Times New Roman"/>
          <w:sz w:val="28"/>
          <w:szCs w:val="28"/>
        </w:rPr>
      </w:pPr>
    </w:p>
    <w:p w14:paraId="238810F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while True:</w:t>
      </w:r>
    </w:p>
    <w:p w14:paraId="35FF9F7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ry:</w:t>
      </w:r>
    </w:p>
    <w:p w14:paraId="2A96240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p.connect(host = hostname, dbname = database, user = username, password = password, port = port ) as conn:</w:t>
      </w:r>
    </w:p>
    <w:p w14:paraId="5CF0DB0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conn.cursor(cursor_factory = pe.DictCursor) as cur:</w:t>
      </w:r>
    </w:p>
    <w:p w14:paraId="1F10C955" w14:textId="77777777" w:rsidR="000B1346" w:rsidRPr="000B1346" w:rsidRDefault="000B1346" w:rsidP="000B1346">
      <w:pPr>
        <w:spacing w:line="360" w:lineRule="auto"/>
        <w:ind w:left="360"/>
        <w:rPr>
          <w:rFonts w:ascii="Times New Roman" w:hAnsi="Times New Roman" w:cs="Times New Roman"/>
          <w:sz w:val="28"/>
          <w:szCs w:val="28"/>
        </w:rPr>
      </w:pPr>
    </w:p>
    <w:p w14:paraId="6208978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ruy cap vao tung url </w:t>
      </w:r>
    </w:p>
    <w:p w14:paraId="7EA9BAC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rls = ["https://vnexpress.net", 'https://vietnamnet.vn', 'https://tintuc.vn', 'https://tinmoi.vn', 'https://docnhanh.vn']</w:t>
      </w:r>
    </w:p>
    <w:p w14:paraId="506E7E7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urls = ['https://docnhanh.vn']</w:t>
      </w:r>
    </w:p>
    <w:p w14:paraId="39F67AE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for url in urls:</w:t>
      </w:r>
    </w:p>
    <w:p w14:paraId="3FD63B2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huoc tinh trong csdl</w:t>
      </w:r>
    </w:p>
    <w:p w14:paraId="18A7057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ameOfNewsPage = getNameOfNewsPage(url)</w:t>
      </w:r>
    </w:p>
    <w:p w14:paraId="5A8A04C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BE5BF2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bigLinks =  getBigLinks(url)</w:t>
      </w:r>
    </w:p>
    <w:p w14:paraId="37E3F15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EAFA30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base_url in bigLinks :</w:t>
      </w:r>
    </w:p>
    <w:p w14:paraId="730F05E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f = '/'+base_url.split("/")[-1]</w:t>
      </w:r>
    </w:p>
    <w:p w14:paraId="226198F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5367BA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huoc tinh trong csdl</w:t>
      </w:r>
    </w:p>
    <w:p w14:paraId="6631639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bigGenre = getGenreBigLink(base_url, hf)</w:t>
      </w:r>
    </w:p>
    <w:p w14:paraId="0FC5A598" w14:textId="77777777" w:rsidR="000B1346" w:rsidRPr="000B1346" w:rsidRDefault="000B1346" w:rsidP="000B1346">
      <w:pPr>
        <w:spacing w:line="360" w:lineRule="auto"/>
        <w:ind w:left="360"/>
        <w:rPr>
          <w:rFonts w:ascii="Times New Roman" w:hAnsi="Times New Roman" w:cs="Times New Roman"/>
          <w:sz w:val="28"/>
          <w:szCs w:val="28"/>
        </w:rPr>
      </w:pPr>
    </w:p>
    <w:p w14:paraId="2C6E6B9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w:t>
      </w:r>
    </w:p>
    <w:p w14:paraId="23237D7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Đã quét tới trang {bigGenre}  của trang {nameOfNewsPage}") </w:t>
      </w:r>
    </w:p>
    <w:p w14:paraId="23911BB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n')</w:t>
      </w:r>
    </w:p>
    <w:p w14:paraId="10E215E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C6E01A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smallLink = getSmallLink(base_url)</w:t>
      </w:r>
    </w:p>
    <w:p w14:paraId="33421DE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not smallLink :</w:t>
      </w:r>
    </w:p>
    <w:p w14:paraId="0A816C7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mallLink.append(base_url)</w:t>
      </w:r>
    </w:p>
    <w:p w14:paraId="222B441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0DFC99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slink in smallLink :</w:t>
      </w:r>
    </w:p>
    <w:p w14:paraId="5444CE1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EA413E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rl_parts = slink.split(url)</w:t>
      </w:r>
    </w:p>
    <w:p w14:paraId="279CC8A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href = url_parts[-1]</w:t>
      </w:r>
    </w:p>
    <w:p w14:paraId="44C9B36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huoc tinh trong csdl</w:t>
      </w:r>
    </w:p>
    <w:p w14:paraId="08F4A4B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mallGenre = getGenreSmallLink(slink, href)</w:t>
      </w:r>
    </w:p>
    <w:p w14:paraId="2C5F53E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022757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i in range(1, 21):</w:t>
      </w:r>
    </w:p>
    <w:p w14:paraId="2501716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 ''</w:t>
      </w:r>
    </w:p>
    <w:p w14:paraId="4368837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url == "https://vnexpress.net":</w:t>
      </w:r>
    </w:p>
    <w:p w14:paraId="1B8745A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 = f"{slink}-p{i}"</w:t>
      </w:r>
    </w:p>
    <w:p w14:paraId="2F886CC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url == "https://vietnamnet.vn":</w:t>
      </w:r>
    </w:p>
    <w:p w14:paraId="1FC1652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 = f"{slink}-page{i-1}"</w:t>
      </w:r>
    </w:p>
    <w:p w14:paraId="5952941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url == "https://tintuc.vn":</w:t>
      </w:r>
    </w:p>
    <w:p w14:paraId="5007E0B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 = f"{slink}?page={i}"  </w:t>
      </w:r>
    </w:p>
    <w:p w14:paraId="5943B1D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url == 'https://tinmoi.vn':</w:t>
      </w:r>
    </w:p>
    <w:p w14:paraId="1509EF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u = f"{slink}/page/{i}"  </w:t>
      </w:r>
    </w:p>
    <w:p w14:paraId="3933FC0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if url == 'https://docnhanh.vn':</w:t>
      </w:r>
    </w:p>
    <w:p w14:paraId="1A58459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 f"{slink}/p{i}"</w:t>
      </w:r>
    </w:p>
    <w:p w14:paraId="4771F89C" w14:textId="77777777" w:rsidR="000B1346" w:rsidRPr="000B1346" w:rsidRDefault="000B1346" w:rsidP="000B1346">
      <w:pPr>
        <w:spacing w:line="360" w:lineRule="auto"/>
        <w:ind w:left="360"/>
        <w:rPr>
          <w:rFonts w:ascii="Times New Roman" w:hAnsi="Times New Roman" w:cs="Times New Roman"/>
          <w:sz w:val="28"/>
          <w:szCs w:val="28"/>
        </w:rPr>
      </w:pPr>
    </w:p>
    <w:p w14:paraId="7A5B5B3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DC6AE4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getLinks = scrape_websites_getLink(u) </w:t>
      </w:r>
    </w:p>
    <w:p w14:paraId="6A180832" w14:textId="77777777" w:rsidR="000B1346" w:rsidRPr="000B1346" w:rsidRDefault="000B1346" w:rsidP="000B1346">
      <w:pPr>
        <w:spacing w:line="360" w:lineRule="auto"/>
        <w:ind w:left="360"/>
        <w:rPr>
          <w:rFonts w:ascii="Times New Roman" w:hAnsi="Times New Roman" w:cs="Times New Roman"/>
          <w:sz w:val="28"/>
          <w:szCs w:val="28"/>
        </w:rPr>
      </w:pPr>
    </w:p>
    <w:p w14:paraId="36FF476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not getLinks:</w:t>
      </w:r>
    </w:p>
    <w:p w14:paraId="7A63CB3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break</w:t>
      </w:r>
    </w:p>
    <w:p w14:paraId="61787DD5" w14:textId="77777777" w:rsidR="000B1346" w:rsidRPr="000B1346" w:rsidRDefault="000B1346" w:rsidP="000B1346">
      <w:pPr>
        <w:spacing w:line="360" w:lineRule="auto"/>
        <w:ind w:left="360"/>
        <w:rPr>
          <w:rFonts w:ascii="Times New Roman" w:hAnsi="Times New Roman" w:cs="Times New Roman"/>
          <w:sz w:val="28"/>
          <w:szCs w:val="28"/>
        </w:rPr>
      </w:pPr>
    </w:p>
    <w:p w14:paraId="668047B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url == 'https://vietnamnet.vn':</w:t>
      </w:r>
    </w:p>
    <w:p w14:paraId="624B400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w:t>
      </w:r>
    </w:p>
    <w:p w14:paraId="7BE4D1A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Đã quét tới trang {i-1} của bài báo {smallGenre} của trang  {nameOfNewsPage}")</w:t>
      </w:r>
    </w:p>
    <w:p w14:paraId="144C67A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n')</w:t>
      </w:r>
    </w:p>
    <w:p w14:paraId="52309BE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se:</w:t>
      </w:r>
    </w:p>
    <w:p w14:paraId="2DD8BB0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print('**********************************************************************************')</w:t>
      </w:r>
    </w:p>
    <w:p w14:paraId="6E8C403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Đã quét tới trang {i} của bài báo {smallGenre} của trang  {nameOfNewsPage}")</w:t>
      </w:r>
    </w:p>
    <w:p w14:paraId="1588E9D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n')</w:t>
      </w:r>
    </w:p>
    <w:p w14:paraId="408048E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479B7A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C879DE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cho nay phai de xuong duoi </w:t>
      </w:r>
    </w:p>
    <w:p w14:paraId="19C1295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len(getLinks) &gt;0:</w:t>
      </w:r>
    </w:p>
    <w:p w14:paraId="225ADB1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aceholders = ', '.join(['%s'] * len(getLinks))</w:t>
      </w:r>
    </w:p>
    <w:p w14:paraId="129328C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290B2C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ur.execute(f'SELECT source FROM news WHERE source IN ({placeholders})', getLinks)</w:t>
      </w:r>
    </w:p>
    <w:p w14:paraId="7426B37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ews = cur.fetchall()</w:t>
      </w:r>
    </w:p>
    <w:p w14:paraId="0BBFA0C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um_rows_selected = cur.rowcount</w:t>
      </w:r>
    </w:p>
    <w:p w14:paraId="5188470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41931E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59D4A4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E3694D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len(getLinks) != num_rows_selected:</w:t>
      </w:r>
    </w:p>
    <w:p w14:paraId="0EFA397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source_in_db = []</w:t>
      </w:r>
    </w:p>
    <w:p w14:paraId="307BF0F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ata in news:</w:t>
      </w:r>
    </w:p>
    <w:p w14:paraId="1DD6E51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ource_in_db.append(data['source'])</w:t>
      </w:r>
    </w:p>
    <w:p w14:paraId="581F0B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A073D2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Sử dụng list comprehension để tạo mảng chứa các phần tử không trùng nhau</w:t>
      </w:r>
    </w:p>
    <w:p w14:paraId="42C1DD1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sult = [x for x in getLinks if x not in source_in_db]</w:t>
      </w:r>
    </w:p>
    <w:p w14:paraId="224C29C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sult = list(set(result))</w:t>
      </w:r>
    </w:p>
    <w:p w14:paraId="5EEB906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E0ED85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tem = []</w:t>
      </w:r>
    </w:p>
    <w:p w14:paraId="6A8D77A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insert vao bang news</w:t>
      </w:r>
    </w:p>
    <w:p w14:paraId="50347F3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link in result:  </w:t>
      </w:r>
    </w:p>
    <w:p w14:paraId="09020FC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tem.append((get_title(link),  getAuthor(link),get_content(link), bigGenre, smallGenre,nameOfNewsPage ,link))</w:t>
      </w:r>
    </w:p>
    <w:p w14:paraId="2F23AC6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69A530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96FD1F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nsert_script_news = '''INSERT INTO news </w:t>
      </w:r>
    </w:p>
    <w:p w14:paraId="01D6C0D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itle,author ,content,bigGenre ,smallGenre, nameOfNewsPage ,source)</w:t>
      </w:r>
    </w:p>
    <w:p w14:paraId="26B0658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VALUES (%s, %s, %s, %s, %s, %s ,%s)'''</w:t>
      </w:r>
    </w:p>
    <w:p w14:paraId="58339DB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 records = (title, author, content, bigGenre, smallGenre, nameOfNewsPage, links)</w:t>
      </w:r>
    </w:p>
    <w:p w14:paraId="4F369D1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ur.executemany(insert_script_news, item)</w:t>
      </w:r>
    </w:p>
    <w:p w14:paraId="7D35883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9B7B8C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8380AB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onn.commit()</w:t>
      </w:r>
    </w:p>
    <w:p w14:paraId="49012F8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D894EB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xcept Exception as error:</w:t>
      </w:r>
    </w:p>
    <w:p w14:paraId="279CD7C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error)</w:t>
      </w:r>
    </w:p>
    <w:p w14:paraId="470EFAA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inally:</w:t>
      </w:r>
    </w:p>
    <w:p w14:paraId="24B3DC0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conn is not None:</w:t>
      </w:r>
    </w:p>
    <w:p w14:paraId="230D955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onn.close()</w:t>
      </w:r>
    </w:p>
    <w:p w14:paraId="5B273AC4" w14:textId="68D645B6" w:rsidR="000B1346" w:rsidRPr="000B1346" w:rsidRDefault="000B1346" w:rsidP="000B1346">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
    <w:p w14:paraId="0B065D54" w14:textId="6AA1EB88" w:rsidR="000B1346" w:rsidRPr="000B1346" w:rsidRDefault="000B1346" w:rsidP="000B1346">
      <w:pPr>
        <w:spacing w:line="360" w:lineRule="auto"/>
        <w:rPr>
          <w:rFonts w:ascii="Times New Roman" w:hAnsi="Times New Roman" w:cs="Times New Roman"/>
          <w:sz w:val="28"/>
          <w:szCs w:val="28"/>
        </w:rPr>
      </w:pPr>
    </w:p>
    <w:p w14:paraId="041EE912" w14:textId="77777777" w:rsidR="00342B80" w:rsidRDefault="002071E6">
      <w:pPr>
        <w:pStyle w:val="ListParagraph"/>
        <w:spacing w:line="360" w:lineRule="auto"/>
        <w:jc w:val="center"/>
        <w:rPr>
          <w:rFonts w:ascii="Times New Roman" w:hAnsi="Times New Roman" w:cs="Times New Roman"/>
          <w:sz w:val="28"/>
          <w:szCs w:val="28"/>
        </w:rPr>
      </w:pPr>
      <w:r>
        <w:rPr>
          <w:noProof/>
        </w:rPr>
        <w:lastRenderedPageBreak/>
        <w:drawing>
          <wp:inline distT="0" distB="0" distL="0" distR="0" wp14:anchorId="2479DB90" wp14:editId="58AE90DE">
            <wp:extent cx="5273040" cy="3042920"/>
            <wp:effectExtent l="76200" t="76200" r="137160" b="13843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60"/>
                    <a:stretch>
                      <a:fillRect/>
                    </a:stretch>
                  </pic:blipFill>
                  <pic:spPr>
                    <a:xfrm>
                      <a:off x="0" y="0"/>
                      <a:ext cx="5273040" cy="30429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E016B4" w14:textId="77777777" w:rsidR="00342B80" w:rsidRDefault="002071E6">
      <w:pPr>
        <w:pStyle w:val="ListParagraph"/>
        <w:spacing w:line="360" w:lineRule="auto"/>
        <w:jc w:val="center"/>
        <w:rPr>
          <w:rFonts w:ascii="Times New Roman" w:hAnsi="Times New Roman" w:cs="Times New Roman"/>
          <w:sz w:val="28"/>
          <w:szCs w:val="28"/>
        </w:rPr>
      </w:pPr>
      <w:r>
        <w:rPr>
          <w:noProof/>
        </w:rPr>
        <w:drawing>
          <wp:inline distT="0" distB="0" distL="0" distR="0" wp14:anchorId="0D428C86" wp14:editId="19215E2E">
            <wp:extent cx="5264150" cy="2961640"/>
            <wp:effectExtent l="76200" t="76200" r="127000" b="12446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61"/>
                    <a:stretch>
                      <a:fillRect/>
                    </a:stretch>
                  </pic:blipFill>
                  <pic:spPr>
                    <a:xfrm>
                      <a:off x="0" y="0"/>
                      <a:ext cx="5264150" cy="2961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D3D5F4" w14:textId="77777777" w:rsidR="00342B80" w:rsidRDefault="002071E6">
      <w:pPr>
        <w:pStyle w:val="ListParagraph"/>
        <w:spacing w:line="360" w:lineRule="auto"/>
        <w:jc w:val="center"/>
        <w:rPr>
          <w:rFonts w:ascii="Times New Roman" w:hAnsi="Times New Roman" w:cs="Times New Roman"/>
          <w:sz w:val="28"/>
          <w:szCs w:val="28"/>
        </w:rPr>
      </w:pPr>
      <w:r>
        <w:rPr>
          <w:noProof/>
        </w:rPr>
        <w:lastRenderedPageBreak/>
        <w:drawing>
          <wp:inline distT="0" distB="0" distL="0" distR="0" wp14:anchorId="51B1EAED" wp14:editId="4A056845">
            <wp:extent cx="5269230" cy="2585085"/>
            <wp:effectExtent l="76200" t="76200" r="140970" b="13906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62"/>
                    <a:stretch>
                      <a:fillRect/>
                    </a:stretch>
                  </pic:blipFill>
                  <pic:spPr>
                    <a:xfrm>
                      <a:off x="0" y="0"/>
                      <a:ext cx="5269230" cy="25850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0C0C37" w14:textId="77777777" w:rsidR="000B1346" w:rsidRDefault="000B1346" w:rsidP="000B1346">
      <w:pPr>
        <w:spacing w:line="360" w:lineRule="auto"/>
        <w:rPr>
          <w:rFonts w:ascii="Times New Roman" w:hAnsi="Times New Roman" w:cs="Times New Roman"/>
          <w:sz w:val="28"/>
          <w:szCs w:val="28"/>
        </w:rPr>
      </w:pPr>
    </w:p>
    <w:p w14:paraId="0E385257" w14:textId="77777777" w:rsidR="00342B80" w:rsidRDefault="002071E6">
      <w:pPr>
        <w:pStyle w:val="ListParagraph"/>
        <w:numPr>
          <w:ilvl w:val="0"/>
          <w:numId w:val="10"/>
        </w:numPr>
        <w:spacing w:line="360" w:lineRule="auto"/>
        <w:rPr>
          <w:rFonts w:ascii="Times New Roman" w:hAnsi="Times New Roman" w:cs="Times New Roman"/>
          <w:sz w:val="28"/>
          <w:szCs w:val="28"/>
        </w:rPr>
      </w:pPr>
      <w:r>
        <w:rPr>
          <w:rFonts w:ascii="Times New Roman" w:hAnsi="Times New Roman" w:cs="Times New Roman"/>
          <w:sz w:val="28"/>
          <w:szCs w:val="28"/>
        </w:rPr>
        <w:t>DataSet</w:t>
      </w:r>
      <w:r>
        <w:rPr>
          <w:rFonts w:ascii="Times New Roman" w:hAnsi="Times New Roman" w:cs="Times New Roman"/>
          <w:sz w:val="28"/>
          <w:szCs w:val="28"/>
        </w:rPr>
        <w:br/>
      </w:r>
    </w:p>
    <w:p w14:paraId="21BB9F23" w14:textId="0D9A5861" w:rsidR="00342B80" w:rsidRDefault="000B1346">
      <w:pPr>
        <w:pStyle w:val="ListParagraph"/>
        <w:spacing w:line="360" w:lineRule="auto"/>
        <w:ind w:left="360"/>
        <w:jc w:val="center"/>
      </w:pPr>
      <w:r w:rsidRPr="000B1346">
        <w:drawing>
          <wp:inline distT="0" distB="0" distL="0" distR="0" wp14:anchorId="753D439F" wp14:editId="144E1279">
            <wp:extent cx="1857634" cy="3305637"/>
            <wp:effectExtent l="76200" t="76200" r="123825" b="1428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857634" cy="33056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95174A" w14:textId="3E03051E" w:rsidR="00342B80" w:rsidRDefault="000B1346" w:rsidP="000B1346">
      <w:pPr>
        <w:pStyle w:val="ListParagraph"/>
        <w:spacing w:line="360" w:lineRule="auto"/>
        <w:ind w:left="360"/>
        <w:jc w:val="center"/>
      </w:pPr>
      <w:r w:rsidRPr="000B1346">
        <w:lastRenderedPageBreak/>
        <w:drawing>
          <wp:inline distT="0" distB="0" distL="0" distR="0" wp14:anchorId="30239592" wp14:editId="6F886C96">
            <wp:extent cx="5943600" cy="2329180"/>
            <wp:effectExtent l="76200" t="76200" r="133350" b="128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943600" cy="23291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AB546A" w14:textId="77777777" w:rsidR="00342B80" w:rsidRDefault="00342B80">
      <w:pPr>
        <w:pStyle w:val="ListParagraph"/>
        <w:spacing w:line="360" w:lineRule="auto"/>
        <w:ind w:left="360"/>
        <w:jc w:val="center"/>
      </w:pPr>
    </w:p>
    <w:p w14:paraId="13D23AE1" w14:textId="77777777" w:rsidR="00342B80" w:rsidRDefault="002071E6">
      <w:pPr>
        <w:pStyle w:val="Heading3"/>
        <w:numPr>
          <w:ilvl w:val="2"/>
          <w:numId w:val="1"/>
        </w:numPr>
        <w:spacing w:line="360" w:lineRule="auto"/>
        <w:jc w:val="both"/>
        <w:rPr>
          <w:rFonts w:ascii="Times New Roman" w:hAnsi="Times New Roman" w:cs="Times New Roman"/>
          <w:b/>
          <w:sz w:val="32"/>
          <w:szCs w:val="32"/>
        </w:rPr>
      </w:pPr>
      <w:bookmarkStart w:id="37" w:name="_Toc150298707"/>
      <w:r>
        <w:rPr>
          <w:rFonts w:ascii="Times New Roman" w:hAnsi="Times New Roman" w:cs="Times New Roman"/>
          <w:b/>
          <w:sz w:val="32"/>
          <w:szCs w:val="32"/>
        </w:rPr>
        <w:t>Tiến hành truy vấn/ thống kê dữ liệu</w:t>
      </w:r>
      <w:bookmarkEnd w:id="37"/>
    </w:p>
    <w:p w14:paraId="30AD0F45" w14:textId="77777777" w:rsidR="000B1346" w:rsidRPr="000B1346" w:rsidRDefault="002071E6" w:rsidP="000B1346">
      <w:pPr>
        <w:pStyle w:val="ListParagraph"/>
        <w:numPr>
          <w:ilvl w:val="0"/>
          <w:numId w:val="12"/>
        </w:numPr>
        <w:spacing w:line="360" w:lineRule="auto"/>
        <w:rPr>
          <w:rFonts w:ascii="Times New Roman" w:hAnsi="Times New Roman" w:cs="Times New Roman"/>
          <w:sz w:val="28"/>
          <w:szCs w:val="28"/>
        </w:rPr>
      </w:pPr>
      <w:r>
        <w:rPr>
          <w:rFonts w:ascii="Times New Roman" w:hAnsi="Times New Roman" w:cs="Times New Roman"/>
          <w:b/>
          <w:sz w:val="28"/>
          <w:szCs w:val="28"/>
        </w:rPr>
        <w:t>Thực hiện vẽ biểu đồ thố</w:t>
      </w:r>
      <w:r w:rsidR="000B1346">
        <w:rPr>
          <w:rFonts w:ascii="Times New Roman" w:hAnsi="Times New Roman" w:cs="Times New Roman"/>
          <w:b/>
          <w:sz w:val="28"/>
          <w:szCs w:val="28"/>
        </w:rPr>
        <w:t>ng kê “Phần trăm các thể loại lớn chiếm trong 5 bài báo</w:t>
      </w:r>
      <w:r>
        <w:rPr>
          <w:rFonts w:ascii="Times New Roman" w:hAnsi="Times New Roman" w:cs="Times New Roman"/>
          <w:b/>
          <w:sz w:val="28"/>
          <w:szCs w:val="28"/>
        </w:rPr>
        <w:t>”</w:t>
      </w:r>
    </w:p>
    <w:p w14:paraId="3F86D27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matplotlib.pyplot as plt</w:t>
      </w:r>
    </w:p>
    <w:p w14:paraId="3244BB6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sycopg2 as p</w:t>
      </w:r>
    </w:p>
    <w:p w14:paraId="11D643A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sycopg2.extras as pe</w:t>
      </w:r>
    </w:p>
    <w:p w14:paraId="63EDF9F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time</w:t>
      </w:r>
    </w:p>
    <w:p w14:paraId="3B9C521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os</w:t>
      </w:r>
    </w:p>
    <w:p w14:paraId="770583B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andas as pd</w:t>
      </w:r>
    </w:p>
    <w:p w14:paraId="299AAAA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matplotlib.pyplot as plt</w:t>
      </w:r>
    </w:p>
    <w:p w14:paraId="2D923BF6" w14:textId="77777777" w:rsidR="000B1346" w:rsidRPr="000B1346" w:rsidRDefault="000B1346" w:rsidP="000B1346">
      <w:pPr>
        <w:spacing w:line="360" w:lineRule="auto"/>
        <w:ind w:left="360"/>
        <w:rPr>
          <w:rFonts w:ascii="Times New Roman" w:hAnsi="Times New Roman" w:cs="Times New Roman"/>
          <w:sz w:val="28"/>
          <w:szCs w:val="28"/>
        </w:rPr>
      </w:pPr>
    </w:p>
    <w:p w14:paraId="5E131E0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hostname = '127.0.0.1'</w:t>
      </w:r>
    </w:p>
    <w:p w14:paraId="1E743F0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atabase = 'news_page_keywords'</w:t>
      </w:r>
    </w:p>
    <w:p w14:paraId="6CA2976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username = 'postgres'</w:t>
      </w:r>
    </w:p>
    <w:p w14:paraId="34973C8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assword = 'test123456'</w:t>
      </w:r>
    </w:p>
    <w:p w14:paraId="28FA1FD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ort = 5432</w:t>
      </w:r>
    </w:p>
    <w:p w14:paraId="1EA3A32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conn = None</w:t>
      </w:r>
    </w:p>
    <w:p w14:paraId="06B66C7B" w14:textId="77777777" w:rsidR="000B1346" w:rsidRPr="000B1346" w:rsidRDefault="000B1346" w:rsidP="000B1346">
      <w:pPr>
        <w:spacing w:line="360" w:lineRule="auto"/>
        <w:ind w:left="360"/>
        <w:rPr>
          <w:rFonts w:ascii="Times New Roman" w:hAnsi="Times New Roman" w:cs="Times New Roman"/>
          <w:sz w:val="28"/>
          <w:szCs w:val="28"/>
        </w:rPr>
      </w:pPr>
    </w:p>
    <w:p w14:paraId="1F6C5A57" w14:textId="77777777" w:rsidR="000B1346" w:rsidRPr="000B1346" w:rsidRDefault="000B1346" w:rsidP="000B1346">
      <w:pPr>
        <w:spacing w:line="360" w:lineRule="auto"/>
        <w:ind w:left="360"/>
        <w:rPr>
          <w:rFonts w:ascii="Times New Roman" w:hAnsi="Times New Roman" w:cs="Times New Roman"/>
          <w:sz w:val="28"/>
          <w:szCs w:val="28"/>
        </w:rPr>
      </w:pPr>
    </w:p>
    <w:p w14:paraId="1AD2832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try:</w:t>
      </w:r>
    </w:p>
    <w:p w14:paraId="18FEA7A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p.connect(host = hostname, dbname = database, user = username, password = password, port = port ) as conn:</w:t>
      </w:r>
    </w:p>
    <w:p w14:paraId="7C72200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conn.cursor(cursor_factory = pe.DictCursor) as cur:</w:t>
      </w:r>
    </w:p>
    <w:p w14:paraId="4144C55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653E8B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cript = '''SELECT bigGenre,COUNT(bigGenre) FROM news GROUP BY bigGenre '''</w:t>
      </w:r>
    </w:p>
    <w:p w14:paraId="5C14425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ur.execute(script)</w:t>
      </w:r>
    </w:p>
    <w:p w14:paraId="10431AB2" w14:textId="77777777" w:rsidR="000B1346" w:rsidRPr="000B1346" w:rsidRDefault="000B1346" w:rsidP="000B1346">
      <w:pPr>
        <w:spacing w:line="360" w:lineRule="auto"/>
        <w:ind w:left="360"/>
        <w:rPr>
          <w:rFonts w:ascii="Times New Roman" w:hAnsi="Times New Roman" w:cs="Times New Roman"/>
          <w:sz w:val="28"/>
          <w:szCs w:val="28"/>
        </w:rPr>
      </w:pPr>
    </w:p>
    <w:p w14:paraId="7963CC8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sult = []</w:t>
      </w:r>
    </w:p>
    <w:p w14:paraId="04A9EA7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data in cur.fetchall():</w:t>
      </w:r>
    </w:p>
    <w:p w14:paraId="0594196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sult.append((data[0], data[1]))</w:t>
      </w:r>
    </w:p>
    <w:p w14:paraId="1D9FD6F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806AB4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52E6A68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result:</w:t>
      </w:r>
    </w:p>
    <w:p w14:paraId="7590598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labels = [item[0] for item in result]</w:t>
      </w:r>
    </w:p>
    <w:p w14:paraId="3DC8200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izes =  [item[1] for item in result]</w:t>
      </w:r>
    </w:p>
    <w:p w14:paraId="4181BA8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28DDD54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t.figure(figsize=(10, 10))</w:t>
      </w:r>
    </w:p>
    <w:p w14:paraId="614B4DB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20F178A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ạo biểu đồ tròn</w:t>
      </w:r>
    </w:p>
    <w:p w14:paraId="6AADFB8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t.pie(sizes, labels=labels, autopct='%.2f %%', startangle=140)</w:t>
      </w:r>
    </w:p>
    <w:p w14:paraId="2F973C9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t.axis('equal')  # Đảm bảo biểu đồ tròn là hình tròn</w:t>
      </w:r>
    </w:p>
    <w:p w14:paraId="57FD335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t.title('TỈ LỆ SỐ BÀI BÁO CỦA TIN TỨC THEO THỂ LOẠI\n', fontweight="bold") </w:t>
      </w:r>
    </w:p>
    <w:p w14:paraId="27A693E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C85BB5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71710D6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Hiển thị biểu đồ</w:t>
      </w:r>
    </w:p>
    <w:p w14:paraId="191C6B4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lt.show()</w:t>
      </w:r>
    </w:p>
    <w:p w14:paraId="724D7A6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except Exception as error:</w:t>
      </w:r>
    </w:p>
    <w:p w14:paraId="215DD74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error)</w:t>
      </w:r>
    </w:p>
    <w:p w14:paraId="28187D0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inally:</w:t>
      </w:r>
    </w:p>
    <w:p w14:paraId="4E82801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conn is not None:</w:t>
      </w:r>
    </w:p>
    <w:p w14:paraId="7F79C64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onn.close()</w:t>
      </w:r>
    </w:p>
    <w:p w14:paraId="7DB97C25" w14:textId="77777777" w:rsidR="000B1346" w:rsidRPr="000B1346" w:rsidRDefault="000B1346" w:rsidP="000B1346">
      <w:pPr>
        <w:spacing w:line="360" w:lineRule="auto"/>
        <w:ind w:left="360"/>
        <w:rPr>
          <w:rFonts w:ascii="Times New Roman" w:hAnsi="Times New Roman" w:cs="Times New Roman"/>
          <w:b/>
          <w:sz w:val="28"/>
          <w:szCs w:val="28"/>
        </w:rPr>
      </w:pPr>
    </w:p>
    <w:p w14:paraId="4FDC812A" w14:textId="77777777" w:rsidR="000B1346" w:rsidRPr="000B1346" w:rsidRDefault="000B1346" w:rsidP="000B1346">
      <w:pPr>
        <w:spacing w:line="360" w:lineRule="auto"/>
        <w:ind w:left="360"/>
        <w:rPr>
          <w:rFonts w:ascii="Times New Roman" w:hAnsi="Times New Roman" w:cs="Times New Roman"/>
          <w:b/>
          <w:sz w:val="28"/>
          <w:szCs w:val="28"/>
        </w:rPr>
      </w:pPr>
      <w:r w:rsidRPr="000B1346">
        <w:rPr>
          <w:rFonts w:ascii="Times New Roman" w:hAnsi="Times New Roman" w:cs="Times New Roman"/>
          <w:b/>
          <w:sz w:val="28"/>
          <w:szCs w:val="28"/>
        </w:rPr>
        <w:lastRenderedPageBreak/>
        <w:t xml:space="preserve">        </w:t>
      </w:r>
    </w:p>
    <w:p w14:paraId="2AF4EF25" w14:textId="2324DA32" w:rsidR="00342B80" w:rsidRPr="000B1346" w:rsidRDefault="002071E6" w:rsidP="000B1346">
      <w:pPr>
        <w:spacing w:line="360" w:lineRule="auto"/>
        <w:ind w:left="360"/>
        <w:jc w:val="center"/>
        <w:rPr>
          <w:rFonts w:ascii="Times New Roman" w:hAnsi="Times New Roman" w:cs="Times New Roman"/>
          <w:sz w:val="28"/>
          <w:szCs w:val="28"/>
        </w:rPr>
      </w:pPr>
      <w:r w:rsidRPr="000B1346">
        <w:rPr>
          <w:rFonts w:ascii="Times New Roman" w:hAnsi="Times New Roman" w:cs="Times New Roman"/>
          <w:b/>
          <w:sz w:val="28"/>
          <w:szCs w:val="28"/>
        </w:rPr>
        <w:br/>
      </w:r>
      <w:r w:rsidR="000B1346" w:rsidRPr="000B1346">
        <w:rPr>
          <w:rFonts w:ascii="Times New Roman" w:hAnsi="Times New Roman" w:cs="Times New Roman"/>
          <w:sz w:val="28"/>
          <w:szCs w:val="28"/>
        </w:rPr>
        <w:drawing>
          <wp:inline distT="0" distB="0" distL="0" distR="0" wp14:anchorId="2FAC69C3" wp14:editId="63911D06">
            <wp:extent cx="5943600" cy="4587240"/>
            <wp:effectExtent l="76200" t="76200" r="133350" b="13716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943600" cy="45872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87227B" w14:textId="3D74C2BF" w:rsidR="00342B80" w:rsidRDefault="002071E6">
      <w:pPr>
        <w:pStyle w:val="ListParagraph"/>
        <w:numPr>
          <w:ilvl w:val="0"/>
          <w:numId w:val="1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Thực hiện </w:t>
      </w:r>
      <w:r w:rsidR="000B1346">
        <w:rPr>
          <w:rFonts w:ascii="Times New Roman" w:hAnsi="Times New Roman" w:cs="Times New Roman"/>
          <w:b/>
          <w:sz w:val="28"/>
          <w:szCs w:val="28"/>
        </w:rPr>
        <w:t>thống kế top 5 thể loại nhỏ của báo</w:t>
      </w:r>
    </w:p>
    <w:p w14:paraId="54DEAA27"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import psycopg2 as p</w:t>
      </w:r>
    </w:p>
    <w:p w14:paraId="7D328324"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import psycopg2.extras as pe</w:t>
      </w:r>
    </w:p>
    <w:p w14:paraId="15DDE847"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import time</w:t>
      </w:r>
    </w:p>
    <w:p w14:paraId="7D24AA5B"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import os</w:t>
      </w:r>
    </w:p>
    <w:p w14:paraId="02A8589A"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import pandas as pd</w:t>
      </w:r>
    </w:p>
    <w:p w14:paraId="0F5BC305"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lastRenderedPageBreak/>
        <w:t>import matplotlib.pyplot as plt</w:t>
      </w:r>
    </w:p>
    <w:p w14:paraId="4E555DB3" w14:textId="77777777" w:rsidR="000B1346" w:rsidRPr="000B1346" w:rsidRDefault="000B1346" w:rsidP="000B1346">
      <w:pPr>
        <w:spacing w:line="360" w:lineRule="auto"/>
        <w:jc w:val="both"/>
        <w:rPr>
          <w:rFonts w:ascii="Times New Roman" w:hAnsi="Times New Roman" w:cs="Times New Roman"/>
          <w:sz w:val="28"/>
          <w:szCs w:val="28"/>
        </w:rPr>
      </w:pPr>
    </w:p>
    <w:p w14:paraId="3BF8866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hostname = '127.0.0.1'</w:t>
      </w:r>
    </w:p>
    <w:p w14:paraId="4849DAB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database = 'news_page_keywords'</w:t>
      </w:r>
    </w:p>
    <w:p w14:paraId="54596804"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username = 'postgres'</w:t>
      </w:r>
    </w:p>
    <w:p w14:paraId="04F835C0"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password = 'test123456'</w:t>
      </w:r>
    </w:p>
    <w:p w14:paraId="4132C77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port = 5432</w:t>
      </w:r>
    </w:p>
    <w:p w14:paraId="541BDDDA"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conn = None</w:t>
      </w:r>
    </w:p>
    <w:p w14:paraId="4C1ACD0F" w14:textId="77777777" w:rsidR="000B1346" w:rsidRPr="000B1346" w:rsidRDefault="000B1346" w:rsidP="000B1346">
      <w:pPr>
        <w:spacing w:line="360" w:lineRule="auto"/>
        <w:jc w:val="both"/>
        <w:rPr>
          <w:rFonts w:ascii="Times New Roman" w:hAnsi="Times New Roman" w:cs="Times New Roman"/>
          <w:sz w:val="28"/>
          <w:szCs w:val="28"/>
        </w:rPr>
      </w:pPr>
    </w:p>
    <w:p w14:paraId="3B39A2A0" w14:textId="77777777" w:rsidR="000B1346" w:rsidRPr="000B1346" w:rsidRDefault="000B1346" w:rsidP="000B1346">
      <w:pPr>
        <w:spacing w:line="360" w:lineRule="auto"/>
        <w:jc w:val="both"/>
        <w:rPr>
          <w:rFonts w:ascii="Times New Roman" w:hAnsi="Times New Roman" w:cs="Times New Roman"/>
          <w:sz w:val="28"/>
          <w:szCs w:val="28"/>
        </w:rPr>
      </w:pPr>
    </w:p>
    <w:p w14:paraId="2D20965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try:</w:t>
      </w:r>
    </w:p>
    <w:p w14:paraId="56353724"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ith p.connect(host = hostname, dbname = database, user = username, password = password, port = port ) as conn:</w:t>
      </w:r>
    </w:p>
    <w:p w14:paraId="5291333F"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ith conn.cursor(cursor_factory = pe.DictCursor) as cur:</w:t>
      </w:r>
    </w:p>
    <w:p w14:paraId="2767E98E"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5877B51E"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script = '''SELECT smallgenre,COUNT(smallgenre) FROM news GROUP BY smallgenre ORDER BY COUNT(smallgenre) LIMIT 5 '''</w:t>
      </w:r>
    </w:p>
    <w:p w14:paraId="036C1326"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cur.execute(script)</w:t>
      </w:r>
    </w:p>
    <w:p w14:paraId="642744B6" w14:textId="77777777" w:rsidR="000B1346" w:rsidRPr="000B1346" w:rsidRDefault="000B1346" w:rsidP="000B1346">
      <w:pPr>
        <w:spacing w:line="360" w:lineRule="auto"/>
        <w:jc w:val="both"/>
        <w:rPr>
          <w:rFonts w:ascii="Times New Roman" w:hAnsi="Times New Roman" w:cs="Times New Roman"/>
          <w:sz w:val="28"/>
          <w:szCs w:val="28"/>
        </w:rPr>
      </w:pPr>
    </w:p>
    <w:p w14:paraId="5183E4E4"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result = []</w:t>
      </w:r>
    </w:p>
    <w:p w14:paraId="4BF0D273"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for data in cur.fetchall():</w:t>
      </w:r>
    </w:p>
    <w:p w14:paraId="70C65486"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lastRenderedPageBreak/>
        <w:t xml:space="preserve">                result.append((data[0], data[1]))</w:t>
      </w:r>
    </w:p>
    <w:p w14:paraId="03A59537"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025A0E44"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53E1EB6B"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if result:</w:t>
      </w:r>
    </w:p>
    <w:p w14:paraId="1D1141D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smallGenre = [item[0] for item in result]</w:t>
      </w:r>
    </w:p>
    <w:p w14:paraId="3A188B89"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count =  [item[1] for item in result]</w:t>
      </w:r>
    </w:p>
    <w:p w14:paraId="5AADCED9"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58E550FE"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 plt.figure(figsize=(10, 10))</w:t>
      </w:r>
    </w:p>
    <w:p w14:paraId="70610B45"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55FA3E97"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 Tạo biểu đồ tròn</w:t>
      </w:r>
    </w:p>
    <w:p w14:paraId="7C400FA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plt.bar(smallGenre, count, color = 'orange')</w:t>
      </w:r>
    </w:p>
    <w:p w14:paraId="40A66479"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plt.title('XU HƯỚNG THỂ LOẠI CỦA NHỮNG BÀI BÁO\n', fontweight="bold") </w:t>
      </w:r>
    </w:p>
    <w:p w14:paraId="4A693CEA"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4252B75F"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w:t>
      </w:r>
    </w:p>
    <w:p w14:paraId="7A519398"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 Hiển thị biểu đồ</w:t>
      </w:r>
    </w:p>
    <w:p w14:paraId="2698377D"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plt.show()</w:t>
      </w:r>
    </w:p>
    <w:p w14:paraId="38958742"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except Exception as error:</w:t>
      </w:r>
    </w:p>
    <w:p w14:paraId="5B72C871"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 xml:space="preserve">    print(error)</w:t>
      </w:r>
    </w:p>
    <w:p w14:paraId="5D806C3E"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t>finally:</w:t>
      </w:r>
    </w:p>
    <w:p w14:paraId="22C57485" w14:textId="77777777" w:rsidR="000B1346" w:rsidRPr="000B1346" w:rsidRDefault="000B1346" w:rsidP="000B1346">
      <w:pPr>
        <w:spacing w:line="360" w:lineRule="auto"/>
        <w:jc w:val="both"/>
        <w:rPr>
          <w:rFonts w:ascii="Times New Roman" w:hAnsi="Times New Roman" w:cs="Times New Roman"/>
          <w:sz w:val="28"/>
          <w:szCs w:val="28"/>
        </w:rPr>
      </w:pPr>
      <w:r w:rsidRPr="000B1346">
        <w:rPr>
          <w:rFonts w:ascii="Times New Roman" w:hAnsi="Times New Roman" w:cs="Times New Roman"/>
          <w:sz w:val="28"/>
          <w:szCs w:val="28"/>
        </w:rPr>
        <w:lastRenderedPageBreak/>
        <w:t xml:space="preserve">    if conn is not None:</w:t>
      </w:r>
    </w:p>
    <w:p w14:paraId="77280BF5" w14:textId="3B95BB87" w:rsidR="000B1346" w:rsidRPr="000B1346" w:rsidRDefault="000B1346" w:rsidP="000B134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conn.close()</w:t>
      </w:r>
      <w:r w:rsidRPr="000B1346">
        <w:rPr>
          <w:rFonts w:ascii="Times New Roman" w:hAnsi="Times New Roman" w:cs="Times New Roman"/>
          <w:sz w:val="28"/>
          <w:szCs w:val="28"/>
        </w:rPr>
        <w:t xml:space="preserve">    </w:t>
      </w:r>
    </w:p>
    <w:p w14:paraId="435FFE2A" w14:textId="1DAAFBE4" w:rsidR="000B1346" w:rsidRDefault="000B1346" w:rsidP="000B134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
    <w:p w14:paraId="5F42FCD1" w14:textId="77777777" w:rsidR="00342B80" w:rsidRDefault="002071E6">
      <w:pPr>
        <w:spacing w:line="360" w:lineRule="auto"/>
        <w:jc w:val="both"/>
        <w:rPr>
          <w:rFonts w:ascii="Times New Roman" w:hAnsi="Times New Roman" w:cs="Times New Roman"/>
          <w:b/>
          <w:sz w:val="28"/>
          <w:szCs w:val="28"/>
        </w:rPr>
      </w:pPr>
      <w:r>
        <w:rPr>
          <w:rFonts w:ascii="Times New Roman" w:hAnsi="Times New Roman" w:cs="Times New Roman"/>
          <w:b/>
          <w:sz w:val="28"/>
          <w:szCs w:val="28"/>
        </w:rPr>
        <w:t>OutPut/kết quả:</w:t>
      </w:r>
    </w:p>
    <w:p w14:paraId="27E9B7FE" w14:textId="52AAFC28" w:rsidR="00342B80" w:rsidRDefault="000B1346">
      <w:pPr>
        <w:spacing w:line="360" w:lineRule="auto"/>
        <w:jc w:val="center"/>
        <w:rPr>
          <w:rFonts w:ascii="Times New Roman" w:hAnsi="Times New Roman" w:cs="Times New Roman"/>
          <w:sz w:val="28"/>
          <w:szCs w:val="28"/>
        </w:rPr>
      </w:pPr>
      <w:r w:rsidRPr="000B1346">
        <w:rPr>
          <w:rFonts w:ascii="Times New Roman" w:hAnsi="Times New Roman" w:cs="Times New Roman"/>
          <w:sz w:val="28"/>
          <w:szCs w:val="28"/>
        </w:rPr>
        <w:drawing>
          <wp:inline distT="0" distB="0" distL="0" distR="0" wp14:anchorId="049864C0" wp14:editId="34AFF30D">
            <wp:extent cx="5943600" cy="4540250"/>
            <wp:effectExtent l="76200" t="76200" r="133350" b="12700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43600" cy="4540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444B7D" w14:textId="2F768B93" w:rsidR="00342B80" w:rsidRDefault="000B1346">
      <w:pPr>
        <w:pStyle w:val="ListParagraph"/>
        <w:numPr>
          <w:ilvl w:val="0"/>
          <w:numId w:val="12"/>
        </w:numPr>
        <w:spacing w:line="360" w:lineRule="auto"/>
        <w:rPr>
          <w:rFonts w:ascii="Times New Roman" w:hAnsi="Times New Roman" w:cs="Times New Roman"/>
          <w:b/>
          <w:sz w:val="28"/>
          <w:szCs w:val="28"/>
        </w:rPr>
      </w:pPr>
      <w:r>
        <w:rPr>
          <w:rFonts w:ascii="Times New Roman" w:hAnsi="Times New Roman" w:cs="Times New Roman"/>
          <w:b/>
          <w:sz w:val="28"/>
          <w:szCs w:val="28"/>
        </w:rPr>
        <w:t>Tóm tắt nội dung của một bài báo</w:t>
      </w:r>
    </w:p>
    <w:p w14:paraId="5497FCD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spacy</w:t>
      </w:r>
    </w:p>
    <w:p w14:paraId="65CAA20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rom spacy.lang.en.stop_words import STOP_WORDS</w:t>
      </w:r>
    </w:p>
    <w:p w14:paraId="29B7116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rom string import punctuation</w:t>
      </w:r>
    </w:p>
    <w:p w14:paraId="6F22957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from heapq import nlargest</w:t>
      </w:r>
    </w:p>
    <w:p w14:paraId="1CCD17A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nltk</w:t>
      </w:r>
    </w:p>
    <w:p w14:paraId="031038D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sycopg2 as p</w:t>
      </w:r>
    </w:p>
    <w:p w14:paraId="2061FA5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import psycopg2.extras as pe</w:t>
      </w:r>
    </w:p>
    <w:p w14:paraId="69CD6160" w14:textId="77777777" w:rsidR="000B1346" w:rsidRPr="000B1346" w:rsidRDefault="000B1346" w:rsidP="000B1346">
      <w:pPr>
        <w:spacing w:line="360" w:lineRule="auto"/>
        <w:ind w:left="360"/>
        <w:rPr>
          <w:rFonts w:ascii="Times New Roman" w:hAnsi="Times New Roman" w:cs="Times New Roman"/>
          <w:sz w:val="28"/>
          <w:szCs w:val="28"/>
        </w:rPr>
      </w:pPr>
    </w:p>
    <w:p w14:paraId="071D903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def textSummarizer(text, percentage): </w:t>
      </w:r>
    </w:p>
    <w:p w14:paraId="14318C5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load the model into spaCy</w:t>
      </w:r>
    </w:p>
    <w:p w14:paraId="4BE24FC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nlp = spacy.load("vi_core_news_lg")</w:t>
      </w:r>
    </w:p>
    <w:p w14:paraId="441A910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4A39B0C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pass the text into the nlp function</w:t>
      </w:r>
    </w:p>
    <w:p w14:paraId="22406F5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doc= nlp(text)</w:t>
      </w:r>
    </w:p>
    <w:p w14:paraId="1CFCC97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28C9475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he score of each word is kept in a frequency table</w:t>
      </w:r>
    </w:p>
    <w:p w14:paraId="4CC303D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okens=[token.text for token in doc]</w:t>
      </w:r>
    </w:p>
    <w:p w14:paraId="707809A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req_of_word=dict()</w:t>
      </w:r>
    </w:p>
    <w:p w14:paraId="481739B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E0EDB0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Text cleaning and vectorization </w:t>
      </w:r>
    </w:p>
    <w:p w14:paraId="5AF6884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word in doc:</w:t>
      </w:r>
    </w:p>
    <w:p w14:paraId="3ED787C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word.text.lower() not in list(STOP_WORDS):</w:t>
      </w:r>
    </w:p>
    <w:p w14:paraId="6D80B1A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word.text.lower() not in punctuation:</w:t>
      </w:r>
    </w:p>
    <w:p w14:paraId="7D2C8E7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if word.text not in freq_of_word.keys():</w:t>
      </w:r>
    </w:p>
    <w:p w14:paraId="31623EA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req_of_word[word.text] = 1</w:t>
      </w:r>
    </w:p>
    <w:p w14:paraId="2109606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se:</w:t>
      </w:r>
    </w:p>
    <w:p w14:paraId="7FC45F4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req_of_word[word.text] += 1</w:t>
      </w:r>
    </w:p>
    <w:p w14:paraId="2B881D6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FDCE6F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Maximum frequency of word</w:t>
      </w:r>
    </w:p>
    <w:p w14:paraId="78945BF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max_freq=max(freq_of_word.values())</w:t>
      </w:r>
    </w:p>
    <w:p w14:paraId="6E98868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6C6D5EE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Normalization of word frequency</w:t>
      </w:r>
    </w:p>
    <w:p w14:paraId="3ADF965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word in freq_of_word.keys():</w:t>
      </w:r>
    </w:p>
    <w:p w14:paraId="2E98801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req_of_word[word]=freq_of_word[word]/max_freq</w:t>
      </w:r>
    </w:p>
    <w:p w14:paraId="2B77F54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409CB0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In this part, each sentence is weighed based on how often it contains the token.</w:t>
      </w:r>
    </w:p>
    <w:p w14:paraId="76BFDA9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ent_tokens= [sent for sent in doc.sents]</w:t>
      </w:r>
    </w:p>
    <w:p w14:paraId="39327C8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ent_scores = dict()</w:t>
      </w:r>
    </w:p>
    <w:p w14:paraId="60E0D3A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sent in sent_tokens:</w:t>
      </w:r>
    </w:p>
    <w:p w14:paraId="2C24DB34"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or word in sent:</w:t>
      </w:r>
    </w:p>
    <w:p w14:paraId="1CFA277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word.text.lower() in freq_of_word.keys():</w:t>
      </w:r>
    </w:p>
    <w:p w14:paraId="43C7F3D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sent not in sent_scores.keys():                            </w:t>
      </w:r>
    </w:p>
    <w:p w14:paraId="68E163A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sent_scores[sent]=freq_of_word[word.text.lower()]</w:t>
      </w:r>
    </w:p>
    <w:p w14:paraId="29B7F50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else:</w:t>
      </w:r>
    </w:p>
    <w:p w14:paraId="113ECED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ent_scores[sent]+=freq_of_word[word.text.lower()]</w:t>
      </w:r>
    </w:p>
    <w:p w14:paraId="3192507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5525EC2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2AE2595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len_tokens=int(len(sent_tokens)*percentage)</w:t>
      </w:r>
    </w:p>
    <w:p w14:paraId="488ADE3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127AA10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Summary for the sentences with maximum score. Here, each sentence in the list is of spacy.span type</w:t>
      </w:r>
    </w:p>
    <w:p w14:paraId="057FFE8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ummary = nlargest(n = len_tokens, iterable = sent_scores,key=sent_scores.get)</w:t>
      </w:r>
    </w:p>
    <w:p w14:paraId="1A54665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2E72DFD"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Prepare for final summary</w:t>
      </w:r>
    </w:p>
    <w:p w14:paraId="69DC0B97"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final_summary=[word.text for word in summary]</w:t>
      </w:r>
    </w:p>
    <w:p w14:paraId="39B5810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032426A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onvert to a string</w:t>
      </w:r>
    </w:p>
    <w:p w14:paraId="1CEC0CE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ummary=" ".join(final_summary)</w:t>
      </w:r>
    </w:p>
    <w:p w14:paraId="26B85FF4" w14:textId="77777777" w:rsidR="000B1346" w:rsidRPr="000B1346" w:rsidRDefault="000B1346" w:rsidP="000B1346">
      <w:pPr>
        <w:spacing w:line="360" w:lineRule="auto"/>
        <w:ind w:left="360"/>
        <w:rPr>
          <w:rFonts w:ascii="Times New Roman" w:hAnsi="Times New Roman" w:cs="Times New Roman"/>
          <w:sz w:val="28"/>
          <w:szCs w:val="28"/>
        </w:rPr>
      </w:pPr>
    </w:p>
    <w:p w14:paraId="0A45D030" w14:textId="77777777" w:rsidR="000B1346" w:rsidRPr="000B1346" w:rsidRDefault="000B1346" w:rsidP="000B1346">
      <w:pPr>
        <w:spacing w:line="360" w:lineRule="auto"/>
        <w:ind w:left="360"/>
        <w:rPr>
          <w:rFonts w:ascii="Times New Roman" w:hAnsi="Times New Roman" w:cs="Times New Roman"/>
          <w:sz w:val="28"/>
          <w:szCs w:val="28"/>
        </w:rPr>
      </w:pPr>
    </w:p>
    <w:p w14:paraId="33506BE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 Return final summary</w:t>
      </w:r>
    </w:p>
    <w:p w14:paraId="2F49163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turn summary</w:t>
      </w:r>
    </w:p>
    <w:p w14:paraId="21E577B9" w14:textId="77777777" w:rsidR="000B1346" w:rsidRPr="000B1346" w:rsidRDefault="000B1346" w:rsidP="000B1346">
      <w:pPr>
        <w:spacing w:line="360" w:lineRule="auto"/>
        <w:ind w:left="360"/>
        <w:rPr>
          <w:rFonts w:ascii="Times New Roman" w:hAnsi="Times New Roman" w:cs="Times New Roman"/>
          <w:sz w:val="28"/>
          <w:szCs w:val="28"/>
        </w:rPr>
      </w:pPr>
    </w:p>
    <w:p w14:paraId="7B2EBBD6" w14:textId="77777777" w:rsidR="000B1346" w:rsidRPr="000B1346" w:rsidRDefault="000B1346" w:rsidP="000B1346">
      <w:pPr>
        <w:spacing w:line="360" w:lineRule="auto"/>
        <w:ind w:left="360"/>
        <w:rPr>
          <w:rFonts w:ascii="Times New Roman" w:hAnsi="Times New Roman" w:cs="Times New Roman"/>
          <w:sz w:val="28"/>
          <w:szCs w:val="28"/>
        </w:rPr>
      </w:pPr>
    </w:p>
    <w:p w14:paraId="4AE8F37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hostname = '127.0.0.1'</w:t>
      </w:r>
    </w:p>
    <w:p w14:paraId="65D0ACF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database = 'news_page_keywords'</w:t>
      </w:r>
    </w:p>
    <w:p w14:paraId="1187607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username = 'postgres'</w:t>
      </w:r>
    </w:p>
    <w:p w14:paraId="118B55B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assword = 'test123456'</w:t>
      </w:r>
    </w:p>
    <w:p w14:paraId="2964540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port = 5432</w:t>
      </w:r>
    </w:p>
    <w:p w14:paraId="08F95942"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conn = None</w:t>
      </w:r>
    </w:p>
    <w:p w14:paraId="60E1E6F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nltk.download('punkt')</w:t>
      </w:r>
    </w:p>
    <w:p w14:paraId="55671941" w14:textId="77777777" w:rsidR="000B1346" w:rsidRPr="000B1346" w:rsidRDefault="000B1346" w:rsidP="000B1346">
      <w:pPr>
        <w:spacing w:line="360" w:lineRule="auto"/>
        <w:ind w:left="360"/>
        <w:rPr>
          <w:rFonts w:ascii="Times New Roman" w:hAnsi="Times New Roman" w:cs="Times New Roman"/>
          <w:sz w:val="28"/>
          <w:szCs w:val="28"/>
        </w:rPr>
      </w:pPr>
    </w:p>
    <w:p w14:paraId="6F40A5EE"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try:</w:t>
      </w:r>
    </w:p>
    <w:p w14:paraId="1E2A9B1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p.connect(host = hostname, dbname = database, user = username, password = password, port = port ) as conn:</w:t>
      </w:r>
    </w:p>
    <w:p w14:paraId="638B9B8A"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ith conn.cursor(cursor_factory = pe.DictCursor) as cur:</w:t>
      </w:r>
    </w:p>
    <w:p w14:paraId="7DDAD818" w14:textId="77777777" w:rsidR="000B1346" w:rsidRPr="000B1346" w:rsidRDefault="000B1346" w:rsidP="000B1346">
      <w:pPr>
        <w:spacing w:line="360" w:lineRule="auto"/>
        <w:ind w:left="360"/>
        <w:rPr>
          <w:rFonts w:ascii="Times New Roman" w:hAnsi="Times New Roman" w:cs="Times New Roman"/>
          <w:sz w:val="28"/>
          <w:szCs w:val="28"/>
        </w:rPr>
      </w:pPr>
    </w:p>
    <w:p w14:paraId="4FA0FE3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url = 'https://vnexpress.net/dai-bieu-quoc-hoi-dinh-gia-dat-theo-phuong-phap-thang-du-kho-kha-thi-4672598.html'</w:t>
      </w:r>
    </w:p>
    <w:p w14:paraId="6E445FCF"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script = '''SELECT title, content FROM news WHERE source = %s'''</w:t>
      </w:r>
    </w:p>
    <w:p w14:paraId="501C896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ur.execute(script, (url,))</w:t>
      </w:r>
    </w:p>
    <w:p w14:paraId="71CF076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result = cur.fetchone()</w:t>
      </w:r>
    </w:p>
    <w:p w14:paraId="2E5C1153"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title = result['title']</w:t>
      </w:r>
    </w:p>
    <w:p w14:paraId="1D11706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lastRenderedPageBreak/>
        <w:t xml:space="preserve">            content = result['content']</w:t>
      </w:r>
    </w:p>
    <w:p w14:paraId="4111CB54" w14:textId="77777777" w:rsidR="000B1346" w:rsidRPr="000B1346" w:rsidRDefault="000B1346" w:rsidP="000B1346">
      <w:pPr>
        <w:spacing w:line="360" w:lineRule="auto"/>
        <w:ind w:left="360"/>
        <w:rPr>
          <w:rFonts w:ascii="Times New Roman" w:hAnsi="Times New Roman" w:cs="Times New Roman"/>
          <w:sz w:val="28"/>
          <w:szCs w:val="28"/>
        </w:rPr>
      </w:pPr>
    </w:p>
    <w:p w14:paraId="62B219EC"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title : {title}\n")</w:t>
      </w:r>
    </w:p>
    <w:p w14:paraId="65996CB7" w14:textId="77777777" w:rsidR="000B1346" w:rsidRPr="000B1346" w:rsidRDefault="000B1346" w:rsidP="000B1346">
      <w:pPr>
        <w:spacing w:line="360" w:lineRule="auto"/>
        <w:ind w:left="360"/>
        <w:rPr>
          <w:rFonts w:ascii="Times New Roman" w:hAnsi="Times New Roman" w:cs="Times New Roman"/>
          <w:sz w:val="28"/>
          <w:szCs w:val="28"/>
        </w:rPr>
      </w:pPr>
    </w:p>
    <w:p w14:paraId="49EC9D9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content chưa được tóm tắt :\n{content}\n")</w:t>
      </w:r>
    </w:p>
    <w:p w14:paraId="1566A664" w14:textId="77777777" w:rsidR="000B1346" w:rsidRPr="000B1346" w:rsidRDefault="000B1346" w:rsidP="000B1346">
      <w:pPr>
        <w:spacing w:line="360" w:lineRule="auto"/>
        <w:ind w:left="360"/>
        <w:rPr>
          <w:rFonts w:ascii="Times New Roman" w:hAnsi="Times New Roman" w:cs="Times New Roman"/>
          <w:sz w:val="28"/>
          <w:szCs w:val="28"/>
        </w:rPr>
      </w:pPr>
    </w:p>
    <w:p w14:paraId="1E09F976"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f"content được tóm tắt:\n{textSummarizer(content, 0.2)}")</w:t>
      </w:r>
    </w:p>
    <w:p w14:paraId="7FB3E101"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w:t>
      </w:r>
    </w:p>
    <w:p w14:paraId="32CBEBF5"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except Exception as error:</w:t>
      </w:r>
    </w:p>
    <w:p w14:paraId="5427F4F0"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print(error)</w:t>
      </w:r>
    </w:p>
    <w:p w14:paraId="1BEC7A59"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finally:</w:t>
      </w:r>
    </w:p>
    <w:p w14:paraId="5A1E7608"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if conn is not None:</w:t>
      </w:r>
    </w:p>
    <w:p w14:paraId="5DA2F89B" w14:textId="77777777" w:rsidR="000B1346" w:rsidRPr="000B1346" w:rsidRDefault="000B1346" w:rsidP="000B1346">
      <w:pPr>
        <w:spacing w:line="360" w:lineRule="auto"/>
        <w:ind w:left="360"/>
        <w:rPr>
          <w:rFonts w:ascii="Times New Roman" w:hAnsi="Times New Roman" w:cs="Times New Roman"/>
          <w:sz w:val="28"/>
          <w:szCs w:val="28"/>
        </w:rPr>
      </w:pPr>
      <w:r w:rsidRPr="000B1346">
        <w:rPr>
          <w:rFonts w:ascii="Times New Roman" w:hAnsi="Times New Roman" w:cs="Times New Roman"/>
          <w:sz w:val="28"/>
          <w:szCs w:val="28"/>
        </w:rPr>
        <w:t xml:space="preserve">        conn.close()</w:t>
      </w:r>
    </w:p>
    <w:p w14:paraId="053A153C" w14:textId="77777777" w:rsidR="00342B80" w:rsidRDefault="002071E6">
      <w:pPr>
        <w:spacing w:line="360" w:lineRule="auto"/>
        <w:rPr>
          <w:rFonts w:ascii="Times New Roman" w:hAnsi="Times New Roman" w:cs="Times New Roman"/>
          <w:b/>
          <w:sz w:val="28"/>
          <w:szCs w:val="28"/>
        </w:rPr>
      </w:pPr>
      <w:r>
        <w:rPr>
          <w:rFonts w:ascii="Times New Roman" w:hAnsi="Times New Roman" w:cs="Times New Roman"/>
          <w:b/>
          <w:sz w:val="28"/>
          <w:szCs w:val="28"/>
        </w:rPr>
        <w:t>OutPut/ Kết quả:</w:t>
      </w:r>
    </w:p>
    <w:p w14:paraId="204D4191" w14:textId="71532E4B" w:rsidR="00342B80" w:rsidRDefault="000B1346">
      <w:pPr>
        <w:spacing w:line="360" w:lineRule="auto"/>
        <w:jc w:val="center"/>
        <w:rPr>
          <w:rFonts w:ascii="Times New Roman" w:hAnsi="Times New Roman" w:cs="Times New Roman"/>
          <w:sz w:val="28"/>
          <w:szCs w:val="28"/>
        </w:rPr>
      </w:pPr>
      <w:r w:rsidRPr="000B1346">
        <w:rPr>
          <w:rFonts w:ascii="Times New Roman" w:hAnsi="Times New Roman" w:cs="Times New Roman"/>
          <w:sz w:val="28"/>
          <w:szCs w:val="28"/>
        </w:rPr>
        <w:drawing>
          <wp:inline distT="0" distB="0" distL="0" distR="0" wp14:anchorId="1F23F027" wp14:editId="75CD977D">
            <wp:extent cx="5943600" cy="2228215"/>
            <wp:effectExtent l="76200" t="76200" r="133350" b="133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943600" cy="22282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8A421F4" w14:textId="55627AB8" w:rsidR="000B1346" w:rsidRDefault="000B1346">
      <w:pPr>
        <w:spacing w:line="360" w:lineRule="auto"/>
        <w:jc w:val="center"/>
        <w:rPr>
          <w:rFonts w:ascii="Times New Roman" w:hAnsi="Times New Roman" w:cs="Times New Roman"/>
          <w:sz w:val="28"/>
          <w:szCs w:val="28"/>
        </w:rPr>
      </w:pPr>
      <w:r w:rsidRPr="000B1346">
        <w:rPr>
          <w:rFonts w:ascii="Times New Roman" w:hAnsi="Times New Roman" w:cs="Times New Roman"/>
          <w:sz w:val="28"/>
          <w:szCs w:val="28"/>
        </w:rPr>
        <w:lastRenderedPageBreak/>
        <w:drawing>
          <wp:inline distT="0" distB="0" distL="0" distR="0" wp14:anchorId="3E0ABEC2" wp14:editId="17E43E5C">
            <wp:extent cx="5943600" cy="632460"/>
            <wp:effectExtent l="76200" t="76200" r="133350" b="129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43600" cy="6324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BA9DE8" w14:textId="0B6AB294" w:rsidR="000B1346" w:rsidRPr="000B1346" w:rsidRDefault="000B1346" w:rsidP="000B1346">
      <w:pPr>
        <w:pStyle w:val="ListParagraph"/>
        <w:numPr>
          <w:ilvl w:val="0"/>
          <w:numId w:val="12"/>
        </w:numPr>
        <w:spacing w:line="360" w:lineRule="auto"/>
        <w:rPr>
          <w:rFonts w:ascii="Times New Roman" w:hAnsi="Times New Roman" w:cs="Times New Roman"/>
          <w:b/>
          <w:sz w:val="28"/>
          <w:szCs w:val="28"/>
        </w:rPr>
      </w:pPr>
      <w:r>
        <w:rPr>
          <w:rFonts w:ascii="Times New Roman" w:hAnsi="Times New Roman" w:cs="Times New Roman"/>
          <w:b/>
          <w:sz w:val="28"/>
          <w:szCs w:val="28"/>
        </w:rPr>
        <w:t>Gán nhãn cho các từ và tìm tên riêng</w:t>
      </w:r>
    </w:p>
    <w:p w14:paraId="2B9EE6C6" w14:textId="77777777" w:rsidR="000B1346" w:rsidRPr="000B1346" w:rsidRDefault="002071E6" w:rsidP="000B1346">
      <w:pPr>
        <w:spacing w:line="360" w:lineRule="auto"/>
        <w:rPr>
          <w:rFonts w:ascii="Times New Roman" w:hAnsi="Times New Roman" w:cs="Times New Roman"/>
          <w:sz w:val="28"/>
          <w:szCs w:val="28"/>
        </w:rPr>
      </w:pPr>
      <w:r>
        <w:rPr>
          <w:rFonts w:ascii="Times New Roman" w:hAnsi="Times New Roman" w:cs="Times New Roman"/>
          <w:b/>
          <w:sz w:val="28"/>
          <w:szCs w:val="28"/>
        </w:rPr>
        <w:t>Source Code:</w:t>
      </w:r>
      <w:r>
        <w:rPr>
          <w:rFonts w:ascii="Times New Roman" w:hAnsi="Times New Roman" w:cs="Times New Roman"/>
          <w:sz w:val="28"/>
          <w:szCs w:val="28"/>
        </w:rPr>
        <w:br/>
      </w:r>
      <w:r w:rsidR="000B1346" w:rsidRPr="000B1346">
        <w:rPr>
          <w:rFonts w:ascii="Times New Roman" w:hAnsi="Times New Roman" w:cs="Times New Roman"/>
          <w:sz w:val="28"/>
          <w:szCs w:val="28"/>
        </w:rPr>
        <w:t>import spacy</w:t>
      </w:r>
    </w:p>
    <w:p w14:paraId="0A081246"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from spacy.lang.en.stop_words import STOP_WORDS</w:t>
      </w:r>
    </w:p>
    <w:p w14:paraId="72B1C0D2"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from string import punctuation</w:t>
      </w:r>
    </w:p>
    <w:p w14:paraId="283F3DBD"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from heapq import nlargest</w:t>
      </w:r>
    </w:p>
    <w:p w14:paraId="1D304278"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import nltk</w:t>
      </w:r>
    </w:p>
    <w:p w14:paraId="5F72C205"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import matplotlib.pyplot as plt</w:t>
      </w:r>
    </w:p>
    <w:p w14:paraId="508A1E25"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import psycopg2 as p</w:t>
      </w:r>
    </w:p>
    <w:p w14:paraId="5DB35399"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import psycopg2.extras as pe</w:t>
      </w:r>
    </w:p>
    <w:p w14:paraId="439AEC79"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from underthesea import pos_tag</w:t>
      </w:r>
    </w:p>
    <w:p w14:paraId="296EBA45" w14:textId="77777777" w:rsidR="000B1346" w:rsidRPr="000B1346" w:rsidRDefault="000B1346" w:rsidP="000B1346">
      <w:pPr>
        <w:spacing w:line="360" w:lineRule="auto"/>
        <w:rPr>
          <w:rFonts w:ascii="Times New Roman" w:hAnsi="Times New Roman" w:cs="Times New Roman"/>
          <w:sz w:val="28"/>
          <w:szCs w:val="28"/>
        </w:rPr>
      </w:pPr>
    </w:p>
    <w:p w14:paraId="17ECBA84" w14:textId="77777777" w:rsidR="000B1346" w:rsidRPr="000B1346" w:rsidRDefault="000B1346" w:rsidP="000B1346">
      <w:pPr>
        <w:spacing w:line="360" w:lineRule="auto"/>
        <w:rPr>
          <w:rFonts w:ascii="Times New Roman" w:hAnsi="Times New Roman" w:cs="Times New Roman"/>
          <w:sz w:val="28"/>
          <w:szCs w:val="28"/>
        </w:rPr>
      </w:pPr>
    </w:p>
    <w:p w14:paraId="6FBC1E6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hostname = '127.0.0.1'</w:t>
      </w:r>
    </w:p>
    <w:p w14:paraId="1EE88947"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database = 'news_page_keywords'</w:t>
      </w:r>
    </w:p>
    <w:p w14:paraId="59E7337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username = 'postgres'</w:t>
      </w:r>
    </w:p>
    <w:p w14:paraId="15AF6CA6"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password = 'test123456'</w:t>
      </w:r>
    </w:p>
    <w:p w14:paraId="05E7EA29"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port = 5432</w:t>
      </w:r>
    </w:p>
    <w:p w14:paraId="2D0ECFC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conn = None</w:t>
      </w:r>
    </w:p>
    <w:p w14:paraId="2C46F26C"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nltk.download('punkt')</w:t>
      </w:r>
    </w:p>
    <w:p w14:paraId="38CED1E2" w14:textId="77777777" w:rsidR="000B1346" w:rsidRPr="000B1346" w:rsidRDefault="000B1346" w:rsidP="000B1346">
      <w:pPr>
        <w:spacing w:line="360" w:lineRule="auto"/>
        <w:rPr>
          <w:rFonts w:ascii="Times New Roman" w:hAnsi="Times New Roman" w:cs="Times New Roman"/>
          <w:sz w:val="28"/>
          <w:szCs w:val="28"/>
        </w:rPr>
      </w:pPr>
    </w:p>
    <w:p w14:paraId="71568ADD" w14:textId="77777777" w:rsidR="000B1346" w:rsidRPr="000B1346" w:rsidRDefault="000B1346" w:rsidP="000B1346">
      <w:pPr>
        <w:spacing w:line="360" w:lineRule="auto"/>
        <w:rPr>
          <w:rFonts w:ascii="Times New Roman" w:hAnsi="Times New Roman" w:cs="Times New Roman"/>
          <w:sz w:val="28"/>
          <w:szCs w:val="28"/>
        </w:rPr>
      </w:pPr>
    </w:p>
    <w:p w14:paraId="201A303B" w14:textId="77777777" w:rsidR="000B1346" w:rsidRPr="000B1346" w:rsidRDefault="000B1346" w:rsidP="000B1346">
      <w:pPr>
        <w:spacing w:line="360" w:lineRule="auto"/>
        <w:rPr>
          <w:rFonts w:ascii="Times New Roman" w:hAnsi="Times New Roman" w:cs="Times New Roman"/>
          <w:sz w:val="28"/>
          <w:szCs w:val="28"/>
        </w:rPr>
      </w:pPr>
    </w:p>
    <w:p w14:paraId="27B9094C"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try:</w:t>
      </w:r>
    </w:p>
    <w:p w14:paraId="00A6757D"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ith p.connect(host = hostname, dbname = database, user = username, password = password, port = port ) as conn:</w:t>
      </w:r>
    </w:p>
    <w:p w14:paraId="0CF5FDD3"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ith conn.cursor(cursor_factory = pe.DictCursor) as cur:</w:t>
      </w:r>
    </w:p>
    <w:p w14:paraId="54175115" w14:textId="77777777" w:rsidR="000B1346" w:rsidRPr="000B1346" w:rsidRDefault="000B1346" w:rsidP="000B1346">
      <w:pPr>
        <w:spacing w:line="360" w:lineRule="auto"/>
        <w:rPr>
          <w:rFonts w:ascii="Times New Roman" w:hAnsi="Times New Roman" w:cs="Times New Roman"/>
          <w:sz w:val="28"/>
          <w:szCs w:val="28"/>
        </w:rPr>
      </w:pPr>
    </w:p>
    <w:p w14:paraId="1D8E7846"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url = 'https://vnexpress.net/thu-tuong-viet-nam-ha-lan-dap-xe-tren-pho-ha-noi-4672125.html'</w:t>
      </w:r>
    </w:p>
    <w:p w14:paraId="7DA8C4EE"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script = '''SELECT content FROM news WHERE source = %s'''</w:t>
      </w:r>
    </w:p>
    <w:p w14:paraId="4E97E4C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cur.execute(script, (url,))</w:t>
      </w:r>
    </w:p>
    <w:p w14:paraId="3431A6E7"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result = cur.fetchone()[0]</w:t>
      </w:r>
    </w:p>
    <w:p w14:paraId="6FDCAD41"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nt(result)</w:t>
      </w:r>
    </w:p>
    <w:p w14:paraId="7FEF7F6F" w14:textId="77777777" w:rsidR="000B1346" w:rsidRPr="000B1346" w:rsidRDefault="000B1346" w:rsidP="000B1346">
      <w:pPr>
        <w:spacing w:line="360" w:lineRule="auto"/>
        <w:rPr>
          <w:rFonts w:ascii="Times New Roman" w:hAnsi="Times New Roman" w:cs="Times New Roman"/>
          <w:sz w:val="28"/>
          <w:szCs w:val="28"/>
        </w:rPr>
      </w:pPr>
    </w:p>
    <w:p w14:paraId="21F8CA06"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nt('\n\n')</w:t>
      </w:r>
    </w:p>
    <w:p w14:paraId="606B1607"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0739002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nt(pos_tag(result))</w:t>
      </w:r>
    </w:p>
    <w:p w14:paraId="30C8C54B" w14:textId="77777777" w:rsidR="000B1346" w:rsidRPr="000B1346" w:rsidRDefault="000B1346" w:rsidP="000B1346">
      <w:pPr>
        <w:spacing w:line="360" w:lineRule="auto"/>
        <w:rPr>
          <w:rFonts w:ascii="Times New Roman" w:hAnsi="Times New Roman" w:cs="Times New Roman"/>
          <w:sz w:val="28"/>
          <w:szCs w:val="28"/>
        </w:rPr>
      </w:pPr>
    </w:p>
    <w:p w14:paraId="2145AD42"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lastRenderedPageBreak/>
        <w:t xml:space="preserve">            print('\n\n')</w:t>
      </w:r>
    </w:p>
    <w:p w14:paraId="09147CB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72024E9A"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 Sử dụng list comprehension để lọc các cặp từ có nhãn 'Np'</w:t>
      </w:r>
    </w:p>
    <w:p w14:paraId="5D8E5205"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np_words = [word for word, tag in pos_tag(result) if tag == 'Np']      </w:t>
      </w:r>
    </w:p>
    <w:p w14:paraId="37ED6F32" w14:textId="77777777" w:rsidR="000B1346" w:rsidRPr="000B1346" w:rsidRDefault="000B1346" w:rsidP="000B1346">
      <w:pPr>
        <w:spacing w:line="360" w:lineRule="auto"/>
        <w:rPr>
          <w:rFonts w:ascii="Times New Roman" w:hAnsi="Times New Roman" w:cs="Times New Roman"/>
          <w:sz w:val="28"/>
          <w:szCs w:val="28"/>
        </w:rPr>
      </w:pPr>
    </w:p>
    <w:p w14:paraId="2ACFA1CA"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np_words = list(set(np_words))</w:t>
      </w:r>
    </w:p>
    <w:p w14:paraId="7A7E86F0"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nt(np_words)</w:t>
      </w:r>
    </w:p>
    <w:p w14:paraId="630BAD1B"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51FCD1D4"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w:t>
      </w:r>
    </w:p>
    <w:p w14:paraId="6B0A96DE"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except Exception as error:</w:t>
      </w:r>
    </w:p>
    <w:p w14:paraId="104AAF39"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print(error)</w:t>
      </w:r>
    </w:p>
    <w:p w14:paraId="1C30D8D4"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finally:</w:t>
      </w:r>
    </w:p>
    <w:p w14:paraId="18FAFC8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if conn is not None:</w:t>
      </w:r>
    </w:p>
    <w:p w14:paraId="6FB7AE9F" w14:textId="77777777" w:rsidR="000B1346" w:rsidRPr="000B1346" w:rsidRDefault="000B1346" w:rsidP="000B1346">
      <w:pPr>
        <w:spacing w:line="360" w:lineRule="auto"/>
        <w:rPr>
          <w:rFonts w:ascii="Times New Roman" w:hAnsi="Times New Roman" w:cs="Times New Roman"/>
          <w:sz w:val="28"/>
          <w:szCs w:val="28"/>
        </w:rPr>
      </w:pPr>
      <w:r w:rsidRPr="000B1346">
        <w:rPr>
          <w:rFonts w:ascii="Times New Roman" w:hAnsi="Times New Roman" w:cs="Times New Roman"/>
          <w:sz w:val="28"/>
          <w:szCs w:val="28"/>
        </w:rPr>
        <w:t xml:space="preserve">        conn.close()</w:t>
      </w:r>
    </w:p>
    <w:p w14:paraId="1158A0A5" w14:textId="6ECA50D2" w:rsidR="00342B80" w:rsidRDefault="002071E6" w:rsidP="000B134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Output/ Kết quả:</w:t>
      </w:r>
    </w:p>
    <w:p w14:paraId="3ADDF29E" w14:textId="7B030CB0" w:rsidR="000B1346" w:rsidRDefault="000B1346" w:rsidP="000B1346">
      <w:pPr>
        <w:spacing w:line="360" w:lineRule="auto"/>
        <w:jc w:val="center"/>
        <w:rPr>
          <w:rFonts w:ascii="Times New Roman" w:hAnsi="Times New Roman" w:cs="Times New Roman"/>
          <w:b/>
          <w:sz w:val="28"/>
          <w:szCs w:val="28"/>
        </w:rPr>
      </w:pPr>
      <w:r w:rsidRPr="000B1346">
        <w:rPr>
          <w:rFonts w:ascii="Times New Roman" w:hAnsi="Times New Roman" w:cs="Times New Roman"/>
          <w:b/>
          <w:sz w:val="28"/>
          <w:szCs w:val="28"/>
        </w:rPr>
        <w:drawing>
          <wp:inline distT="0" distB="0" distL="0" distR="0" wp14:anchorId="3F0AAB48" wp14:editId="23F76CB6">
            <wp:extent cx="5943600" cy="722630"/>
            <wp:effectExtent l="76200" t="76200" r="133350" b="134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943600" cy="722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95E14D" w14:textId="196C4A85" w:rsidR="000B1346" w:rsidRDefault="000B1346" w:rsidP="000B1346">
      <w:pPr>
        <w:spacing w:line="360" w:lineRule="auto"/>
        <w:jc w:val="center"/>
        <w:rPr>
          <w:rFonts w:ascii="Times New Roman" w:hAnsi="Times New Roman" w:cs="Times New Roman"/>
          <w:b/>
          <w:sz w:val="28"/>
          <w:szCs w:val="28"/>
        </w:rPr>
      </w:pPr>
      <w:r w:rsidRPr="000B1346">
        <w:rPr>
          <w:rFonts w:ascii="Times New Roman" w:hAnsi="Times New Roman" w:cs="Times New Roman"/>
          <w:b/>
          <w:sz w:val="28"/>
          <w:szCs w:val="28"/>
        </w:rPr>
        <w:drawing>
          <wp:inline distT="0" distB="0" distL="0" distR="0" wp14:anchorId="6A7381B1" wp14:editId="4E92FDE9">
            <wp:extent cx="5943600" cy="266700"/>
            <wp:effectExtent l="76200" t="76200" r="133350" b="133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943600" cy="266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17887A" w14:textId="7823AEAE" w:rsidR="00342B80" w:rsidRDefault="00342B80">
      <w:pPr>
        <w:spacing w:line="360" w:lineRule="auto"/>
        <w:jc w:val="center"/>
        <w:rPr>
          <w:rFonts w:ascii="Times New Roman" w:hAnsi="Times New Roman" w:cs="Times New Roman"/>
          <w:sz w:val="28"/>
          <w:szCs w:val="28"/>
        </w:rPr>
      </w:pPr>
    </w:p>
    <w:p w14:paraId="10257BF9" w14:textId="684F6EB2" w:rsidR="000B1346" w:rsidRDefault="000B1346" w:rsidP="000B1346">
      <w:pPr>
        <w:pStyle w:val="ListParagraph"/>
        <w:numPr>
          <w:ilvl w:val="0"/>
          <w:numId w:val="12"/>
        </w:num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Dự đoán thể loạ</w:t>
      </w:r>
      <w:r w:rsidR="00F020EB">
        <w:rPr>
          <w:rFonts w:ascii="Times New Roman" w:hAnsi="Times New Roman" w:cs="Times New Roman"/>
          <w:b/>
          <w:sz w:val="28"/>
          <w:szCs w:val="28"/>
        </w:rPr>
        <w:t>i cho title của một bài báo</w:t>
      </w:r>
    </w:p>
    <w:p w14:paraId="0768481B" w14:textId="3BF70FCA" w:rsidR="00342B80" w:rsidRDefault="002071E6" w:rsidP="000B1346">
      <w:pPr>
        <w:spacing w:line="360" w:lineRule="auto"/>
        <w:ind w:left="360"/>
        <w:rPr>
          <w:rFonts w:ascii="Times New Roman" w:hAnsi="Times New Roman" w:cs="Times New Roman"/>
          <w:b/>
          <w:sz w:val="28"/>
          <w:szCs w:val="28"/>
        </w:rPr>
      </w:pPr>
      <w:r w:rsidRPr="000B1346">
        <w:rPr>
          <w:rFonts w:ascii="Times New Roman" w:hAnsi="Times New Roman" w:cs="Times New Roman"/>
          <w:b/>
          <w:sz w:val="28"/>
          <w:szCs w:val="28"/>
        </w:rPr>
        <w:t>Source Code:</w:t>
      </w:r>
    </w:p>
    <w:p w14:paraId="7D14085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matplotlib.pyplot as plt</w:t>
      </w:r>
    </w:p>
    <w:p w14:paraId="048FFC59"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sycopg2 as p</w:t>
      </w:r>
    </w:p>
    <w:p w14:paraId="22D08B9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sycopg2.extras as pe</w:t>
      </w:r>
    </w:p>
    <w:p w14:paraId="3589097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andas as pd</w:t>
      </w:r>
    </w:p>
    <w:p w14:paraId="653CBE4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feature_extraction.text import TfidfVectorizer</w:t>
      </w:r>
    </w:p>
    <w:p w14:paraId="665C451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naive_bayes import MultinomialNB</w:t>
      </w:r>
    </w:p>
    <w:p w14:paraId="7CD27B8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metrics import accuracy_score</w:t>
      </w:r>
    </w:p>
    <w:p w14:paraId="31D91E5E"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model_selection import train_test_split</w:t>
      </w:r>
    </w:p>
    <w:p w14:paraId="716EC49A" w14:textId="77777777" w:rsidR="00F020EB" w:rsidRPr="00F020EB" w:rsidRDefault="00F020EB" w:rsidP="00F020EB">
      <w:pPr>
        <w:spacing w:line="360" w:lineRule="auto"/>
        <w:ind w:left="360"/>
        <w:rPr>
          <w:rFonts w:ascii="Times New Roman" w:hAnsi="Times New Roman" w:cs="Times New Roman"/>
          <w:sz w:val="28"/>
          <w:szCs w:val="28"/>
        </w:rPr>
      </w:pPr>
    </w:p>
    <w:p w14:paraId="41793A96" w14:textId="77777777" w:rsidR="00F020EB" w:rsidRPr="00F020EB" w:rsidRDefault="00F020EB" w:rsidP="00F020EB">
      <w:pPr>
        <w:spacing w:line="360" w:lineRule="auto"/>
        <w:ind w:left="360"/>
        <w:rPr>
          <w:rFonts w:ascii="Times New Roman" w:hAnsi="Times New Roman" w:cs="Times New Roman"/>
          <w:sz w:val="28"/>
          <w:szCs w:val="28"/>
        </w:rPr>
      </w:pPr>
    </w:p>
    <w:p w14:paraId="62C9630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hostname = '127.0.0.1'</w:t>
      </w:r>
    </w:p>
    <w:p w14:paraId="62E9223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base = 'news_page_keywords'</w:t>
      </w:r>
    </w:p>
    <w:p w14:paraId="24D3736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username = 'postgres'</w:t>
      </w:r>
    </w:p>
    <w:p w14:paraId="5EFFDA5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assword = 'test123456'</w:t>
      </w:r>
    </w:p>
    <w:p w14:paraId="186808DC"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ort = 5432</w:t>
      </w:r>
    </w:p>
    <w:p w14:paraId="6A289DC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conn = None</w:t>
      </w:r>
    </w:p>
    <w:p w14:paraId="333B0FC0" w14:textId="77777777" w:rsidR="00F020EB" w:rsidRPr="00F020EB" w:rsidRDefault="00F020EB" w:rsidP="00F020EB">
      <w:pPr>
        <w:spacing w:line="360" w:lineRule="auto"/>
        <w:ind w:left="360"/>
        <w:rPr>
          <w:rFonts w:ascii="Times New Roman" w:hAnsi="Times New Roman" w:cs="Times New Roman"/>
          <w:sz w:val="28"/>
          <w:szCs w:val="28"/>
        </w:rPr>
      </w:pPr>
    </w:p>
    <w:p w14:paraId="7BD814C2" w14:textId="77777777" w:rsidR="00F020EB" w:rsidRPr="00F020EB" w:rsidRDefault="00F020EB" w:rsidP="00F020EB">
      <w:pPr>
        <w:spacing w:line="360" w:lineRule="auto"/>
        <w:ind w:left="360"/>
        <w:rPr>
          <w:rFonts w:ascii="Times New Roman" w:hAnsi="Times New Roman" w:cs="Times New Roman"/>
          <w:sz w:val="28"/>
          <w:szCs w:val="28"/>
        </w:rPr>
      </w:pPr>
    </w:p>
    <w:p w14:paraId="2BA158C7" w14:textId="77777777" w:rsidR="00F020EB" w:rsidRPr="00F020EB" w:rsidRDefault="00F020EB" w:rsidP="00F020EB">
      <w:pPr>
        <w:spacing w:line="360" w:lineRule="auto"/>
        <w:ind w:left="360"/>
        <w:rPr>
          <w:rFonts w:ascii="Times New Roman" w:hAnsi="Times New Roman" w:cs="Times New Roman"/>
          <w:sz w:val="28"/>
          <w:szCs w:val="28"/>
        </w:rPr>
      </w:pPr>
    </w:p>
    <w:p w14:paraId="67D79F5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try:</w:t>
      </w:r>
    </w:p>
    <w:p w14:paraId="5608864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ith p.connect(host = hostname, dbname = database, user = username, password = password, port = port ) as conn:</w:t>
      </w:r>
    </w:p>
    <w:p w14:paraId="20150C9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ith conn.cursor(cursor_factory = pe.DictCursor) as cur:</w:t>
      </w:r>
    </w:p>
    <w:p w14:paraId="628FF349" w14:textId="77777777" w:rsidR="00F020EB" w:rsidRPr="00F020EB" w:rsidRDefault="00F020EB" w:rsidP="00F020EB">
      <w:pPr>
        <w:spacing w:line="360" w:lineRule="auto"/>
        <w:ind w:left="360"/>
        <w:rPr>
          <w:rFonts w:ascii="Times New Roman" w:hAnsi="Times New Roman" w:cs="Times New Roman"/>
          <w:sz w:val="28"/>
          <w:szCs w:val="28"/>
        </w:rPr>
      </w:pPr>
    </w:p>
    <w:p w14:paraId="477524D7"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script = '''SELECT title,smallgenre FROM news'''</w:t>
      </w:r>
    </w:p>
    <w:p w14:paraId="74132677"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ur.execute(script)</w:t>
      </w:r>
    </w:p>
    <w:p w14:paraId="1DB7A5A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result = cur.fetchall()</w:t>
      </w:r>
    </w:p>
    <w:p w14:paraId="295BE731" w14:textId="77777777" w:rsidR="00F020EB" w:rsidRPr="00F020EB" w:rsidRDefault="00F020EB" w:rsidP="00F020EB">
      <w:pPr>
        <w:spacing w:line="360" w:lineRule="auto"/>
        <w:ind w:left="360"/>
        <w:rPr>
          <w:rFonts w:ascii="Times New Roman" w:hAnsi="Times New Roman" w:cs="Times New Roman"/>
          <w:sz w:val="28"/>
          <w:szCs w:val="28"/>
        </w:rPr>
      </w:pPr>
    </w:p>
    <w:p w14:paraId="45C11A9E"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X = []</w:t>
      </w:r>
    </w:p>
    <w:p w14:paraId="1C26F4B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Y = []</w:t>
      </w:r>
    </w:p>
    <w:p w14:paraId="1D87F29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for data in result:</w:t>
      </w:r>
    </w:p>
    <w:p w14:paraId="0372755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Y.append(data['smallgenre'])</w:t>
      </w:r>
    </w:p>
    <w:p w14:paraId="590BF5A0"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X.append(data['title'])</w:t>
      </w:r>
    </w:p>
    <w:p w14:paraId="3ADADA5C" w14:textId="77777777" w:rsidR="00F020EB" w:rsidRPr="00F020EB" w:rsidRDefault="00F020EB" w:rsidP="00F020EB">
      <w:pPr>
        <w:spacing w:line="360" w:lineRule="auto"/>
        <w:ind w:left="360"/>
        <w:rPr>
          <w:rFonts w:ascii="Times New Roman" w:hAnsi="Times New Roman" w:cs="Times New Roman"/>
          <w:sz w:val="28"/>
          <w:szCs w:val="28"/>
        </w:rPr>
      </w:pPr>
    </w:p>
    <w:p w14:paraId="78F7D01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X_train, X_test, y_train, y_test = train_test_split(X, Y, test_size=0.2, random_state=42)</w:t>
      </w:r>
    </w:p>
    <w:p w14:paraId="55F6E5EF" w14:textId="77777777" w:rsidR="00F020EB" w:rsidRPr="00F020EB" w:rsidRDefault="00F020EB" w:rsidP="00F020EB">
      <w:pPr>
        <w:spacing w:line="360" w:lineRule="auto"/>
        <w:ind w:left="360"/>
        <w:rPr>
          <w:rFonts w:ascii="Times New Roman" w:hAnsi="Times New Roman" w:cs="Times New Roman"/>
          <w:sz w:val="28"/>
          <w:szCs w:val="28"/>
        </w:rPr>
      </w:pPr>
    </w:p>
    <w:p w14:paraId="7BDFEB1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 Tạo và huấn luyện mô hình</w:t>
      </w:r>
    </w:p>
    <w:p w14:paraId="584AFFCA"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tfidf_vectorizer = TfidfVectorizer(max_features=5000)</w:t>
      </w:r>
    </w:p>
    <w:p w14:paraId="5043BCD4"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lastRenderedPageBreak/>
        <w:t xml:space="preserve">            X_train_tfidf = tfidf_vectorizer.fit_transform(X_train)</w:t>
      </w:r>
    </w:p>
    <w:p w14:paraId="51AFDFB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lf = MultinomialNB()</w:t>
      </w:r>
    </w:p>
    <w:p w14:paraId="63255880"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lf.fit(X_train_tfidf, y_train)</w:t>
      </w:r>
    </w:p>
    <w:p w14:paraId="2AC1001E" w14:textId="77777777" w:rsidR="00F020EB" w:rsidRPr="00F020EB" w:rsidRDefault="00F020EB" w:rsidP="00F020EB">
      <w:pPr>
        <w:spacing w:line="360" w:lineRule="auto"/>
        <w:ind w:left="360"/>
        <w:rPr>
          <w:rFonts w:ascii="Times New Roman" w:hAnsi="Times New Roman" w:cs="Times New Roman"/>
          <w:sz w:val="28"/>
          <w:szCs w:val="28"/>
        </w:rPr>
      </w:pPr>
    </w:p>
    <w:p w14:paraId="492E3BAA"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 Dự đoán thể loại cho tiêu đề mới</w:t>
      </w:r>
    </w:p>
    <w:p w14:paraId="0DB3CE84"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def predict_category(new_title):</w:t>
      </w:r>
    </w:p>
    <w:p w14:paraId="460644B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new_title_tfidf = tfidf_vectorizer.transform([new_title])</w:t>
      </w:r>
    </w:p>
    <w:p w14:paraId="7986109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predicted_category = clf.predict(new_title_tfidf)</w:t>
      </w:r>
    </w:p>
    <w:p w14:paraId="273860D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return predicted_category[0]</w:t>
      </w:r>
    </w:p>
    <w:p w14:paraId="38E7805B" w14:textId="77777777" w:rsidR="00F020EB" w:rsidRPr="00F020EB" w:rsidRDefault="00F020EB" w:rsidP="00F020EB">
      <w:pPr>
        <w:spacing w:line="360" w:lineRule="auto"/>
        <w:ind w:left="360"/>
        <w:rPr>
          <w:rFonts w:ascii="Times New Roman" w:hAnsi="Times New Roman" w:cs="Times New Roman"/>
          <w:sz w:val="28"/>
          <w:szCs w:val="28"/>
        </w:rPr>
      </w:pPr>
    </w:p>
    <w:p w14:paraId="2433E6A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 Dự đoán thể loại cho tập dữ liệu kiểm tra</w:t>
      </w:r>
    </w:p>
    <w:p w14:paraId="76241BA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X_test_tfidf = tfidf_vectorizer.transform(X_test)</w:t>
      </w:r>
    </w:p>
    <w:p w14:paraId="624511EE"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y_pred = clf.predict(X_test_tfidf)</w:t>
      </w:r>
    </w:p>
    <w:p w14:paraId="0ECDCFE0"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t>
      </w:r>
    </w:p>
    <w:p w14:paraId="08AC73E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 Tính độ chính xác</w:t>
      </w:r>
    </w:p>
    <w:p w14:paraId="5AE65EB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accuracy = accuracy_score(y_test, y_pred)</w:t>
      </w:r>
    </w:p>
    <w:p w14:paraId="52CCACD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print(f'Độ chính xác trên tập kiểm tra: {accuracy * 100:.2f}%')</w:t>
      </w:r>
    </w:p>
    <w:p w14:paraId="110F481D" w14:textId="77777777" w:rsidR="00F020EB" w:rsidRPr="00F020EB" w:rsidRDefault="00F020EB" w:rsidP="00F020EB">
      <w:pPr>
        <w:spacing w:line="360" w:lineRule="auto"/>
        <w:ind w:left="360"/>
        <w:rPr>
          <w:rFonts w:ascii="Times New Roman" w:hAnsi="Times New Roman" w:cs="Times New Roman"/>
          <w:sz w:val="28"/>
          <w:szCs w:val="28"/>
        </w:rPr>
      </w:pPr>
    </w:p>
    <w:p w14:paraId="124E471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except Exception as error:</w:t>
      </w:r>
    </w:p>
    <w:p w14:paraId="600B27C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print(error)</w:t>
      </w:r>
    </w:p>
    <w:p w14:paraId="2702145A"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lastRenderedPageBreak/>
        <w:t>finally:</w:t>
      </w:r>
    </w:p>
    <w:p w14:paraId="15D37B5E"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if conn is not None:</w:t>
      </w:r>
    </w:p>
    <w:p w14:paraId="6D30813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onn.close()</w:t>
      </w:r>
    </w:p>
    <w:p w14:paraId="78DAF4EC" w14:textId="77777777" w:rsidR="00F020EB" w:rsidRPr="00F020EB" w:rsidRDefault="00F020EB" w:rsidP="00F020EB">
      <w:pPr>
        <w:spacing w:line="360" w:lineRule="auto"/>
        <w:ind w:left="360"/>
        <w:rPr>
          <w:rFonts w:ascii="Times New Roman" w:hAnsi="Times New Roman" w:cs="Times New Roman"/>
          <w:sz w:val="28"/>
          <w:szCs w:val="28"/>
        </w:rPr>
      </w:pPr>
    </w:p>
    <w:p w14:paraId="02F2F40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t>
      </w:r>
    </w:p>
    <w:p w14:paraId="3D877DF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t>
      </w:r>
    </w:p>
    <w:p w14:paraId="11F9328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Dùng hàm predict_category để dự đoán thể loại cho tiêu đề mới</w:t>
      </w:r>
    </w:p>
    <w:p w14:paraId="2014007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new_title = "Smartphone vivo V29 series 5G ra mắt, giá từ 9 triệu đồng"</w:t>
      </w:r>
    </w:p>
    <w:p w14:paraId="3A62C18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redicted_category = predict_category(new_title)</w:t>
      </w:r>
    </w:p>
    <w:p w14:paraId="4A569E5F" w14:textId="79A63765"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rint(f'Thể loại dự đoán cho tiêu đề "{new_title}" là: {predicted_category}')</w:t>
      </w:r>
    </w:p>
    <w:p w14:paraId="277CF4ED" w14:textId="77777777" w:rsidR="00342B80" w:rsidRDefault="002071E6">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Output/kết quả: </w:t>
      </w:r>
    </w:p>
    <w:p w14:paraId="7FCCF5CB" w14:textId="4B170AC6" w:rsidR="00342B80" w:rsidRDefault="00F020EB">
      <w:pPr>
        <w:spacing w:line="360" w:lineRule="auto"/>
        <w:jc w:val="center"/>
        <w:rPr>
          <w:rFonts w:ascii="Times New Roman" w:hAnsi="Times New Roman" w:cs="Times New Roman"/>
          <w:sz w:val="28"/>
          <w:szCs w:val="28"/>
        </w:rPr>
      </w:pPr>
      <w:r w:rsidRPr="00F020EB">
        <w:rPr>
          <w:rFonts w:ascii="Times New Roman" w:hAnsi="Times New Roman" w:cs="Times New Roman"/>
          <w:sz w:val="28"/>
          <w:szCs w:val="28"/>
        </w:rPr>
        <w:drawing>
          <wp:inline distT="0" distB="0" distL="0" distR="0" wp14:anchorId="4E0522BF" wp14:editId="698EB035">
            <wp:extent cx="5943600" cy="427355"/>
            <wp:effectExtent l="76200" t="76200" r="133350" b="1250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943600" cy="4273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C2D3BA" w14:textId="42563D40" w:rsidR="00F020EB" w:rsidRDefault="00F020EB" w:rsidP="00F020EB">
      <w:pPr>
        <w:pStyle w:val="ListParagraph"/>
        <w:numPr>
          <w:ilvl w:val="0"/>
          <w:numId w:val="12"/>
        </w:numPr>
        <w:spacing w:line="360" w:lineRule="auto"/>
        <w:rPr>
          <w:rFonts w:ascii="Times New Roman" w:hAnsi="Times New Roman" w:cs="Times New Roman"/>
          <w:b/>
          <w:sz w:val="28"/>
          <w:szCs w:val="28"/>
        </w:rPr>
      </w:pPr>
      <w:r>
        <w:rPr>
          <w:rFonts w:ascii="Times New Roman" w:hAnsi="Times New Roman" w:cs="Times New Roman"/>
          <w:b/>
          <w:sz w:val="28"/>
          <w:szCs w:val="28"/>
        </w:rPr>
        <w:t>Thực hiện dự đoán bài báo có phải tin giả không</w:t>
      </w:r>
    </w:p>
    <w:p w14:paraId="61BA4006" w14:textId="7683C253" w:rsidR="00342B80" w:rsidRDefault="002071E6" w:rsidP="00F020EB">
      <w:pPr>
        <w:spacing w:line="360" w:lineRule="auto"/>
        <w:ind w:left="360"/>
        <w:rPr>
          <w:rFonts w:ascii="Times New Roman" w:hAnsi="Times New Roman" w:cs="Times New Roman"/>
          <w:b/>
          <w:sz w:val="28"/>
          <w:szCs w:val="28"/>
        </w:rPr>
      </w:pPr>
      <w:r w:rsidRPr="00F020EB">
        <w:rPr>
          <w:rFonts w:ascii="Times New Roman" w:hAnsi="Times New Roman" w:cs="Times New Roman"/>
          <w:b/>
          <w:sz w:val="28"/>
          <w:szCs w:val="28"/>
        </w:rPr>
        <w:t>Source Code:</w:t>
      </w:r>
    </w:p>
    <w:p w14:paraId="047B8549"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numpy as np</w:t>
      </w:r>
    </w:p>
    <w:p w14:paraId="11B4F85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andas as pd</w:t>
      </w:r>
    </w:p>
    <w:p w14:paraId="66A9067D" w14:textId="77777777" w:rsidR="00F020EB" w:rsidRPr="00F020EB" w:rsidRDefault="00F020EB" w:rsidP="00F020EB">
      <w:pPr>
        <w:spacing w:line="360" w:lineRule="auto"/>
        <w:ind w:left="360"/>
        <w:rPr>
          <w:rFonts w:ascii="Times New Roman" w:hAnsi="Times New Roman" w:cs="Times New Roman"/>
          <w:sz w:val="28"/>
          <w:szCs w:val="28"/>
        </w:rPr>
      </w:pPr>
    </w:p>
    <w:p w14:paraId="7D6AC92A"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model_selection import train_test_split</w:t>
      </w:r>
    </w:p>
    <w:p w14:paraId="04B455B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rom sklearn.feature_extraction.text import TfidfVectorizer</w:t>
      </w:r>
    </w:p>
    <w:p w14:paraId="017885A3" w14:textId="1548C790"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lastRenderedPageBreak/>
        <w:t>from sklearn.svm import LinearSVC</w:t>
      </w:r>
    </w:p>
    <w:p w14:paraId="6835513A" w14:textId="77777777" w:rsidR="00F020EB" w:rsidRDefault="00F020EB" w:rsidP="00F020EB">
      <w:pPr>
        <w:spacing w:line="360" w:lineRule="auto"/>
        <w:ind w:left="360"/>
        <w:rPr>
          <w:rFonts w:ascii="Times New Roman" w:hAnsi="Times New Roman" w:cs="Times New Roman"/>
          <w:sz w:val="28"/>
          <w:szCs w:val="28"/>
        </w:rPr>
      </w:pPr>
    </w:p>
    <w:p w14:paraId="241CABBE" w14:textId="1C2C3D38"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 = pd.read_csv("/home/group1/Downloads/vn_news_226_tlfr.csv")</w:t>
      </w:r>
    </w:p>
    <w:p w14:paraId="607A0DA3" w14:textId="7FBAF5F3"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w:t>
      </w:r>
    </w:p>
    <w:p w14:paraId="427A6BEE" w14:textId="4318C130" w:rsidR="00F020EB" w:rsidRDefault="00F020EB" w:rsidP="00F020EB">
      <w:pPr>
        <w:spacing w:line="360" w:lineRule="auto"/>
        <w:ind w:left="360"/>
        <w:jc w:val="center"/>
        <w:rPr>
          <w:rFonts w:ascii="Times New Roman" w:hAnsi="Times New Roman" w:cs="Times New Roman"/>
          <w:sz w:val="28"/>
          <w:szCs w:val="28"/>
        </w:rPr>
      </w:pPr>
      <w:r w:rsidRPr="00F020EB">
        <w:rPr>
          <w:rFonts w:ascii="Times New Roman" w:hAnsi="Times New Roman" w:cs="Times New Roman"/>
          <w:sz w:val="28"/>
          <w:szCs w:val="28"/>
        </w:rPr>
        <w:drawing>
          <wp:inline distT="0" distB="0" distL="0" distR="0" wp14:anchorId="27B8347E" wp14:editId="1C598E0A">
            <wp:extent cx="5887272" cy="3534269"/>
            <wp:effectExtent l="76200" t="76200" r="132715" b="1428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887272" cy="35342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AAE2CF" w14:textId="77777777" w:rsidR="00F020EB" w:rsidRDefault="00F020EB" w:rsidP="00F020EB">
      <w:pPr>
        <w:spacing w:line="360" w:lineRule="auto"/>
        <w:ind w:left="360"/>
        <w:rPr>
          <w:rFonts w:ascii="Times New Roman" w:hAnsi="Times New Roman" w:cs="Times New Roman"/>
          <w:sz w:val="28"/>
          <w:szCs w:val="28"/>
        </w:rPr>
      </w:pPr>
    </w:p>
    <w:p w14:paraId="60CBFC7C" w14:textId="67AD521F"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fake'] = data['label']</w:t>
      </w:r>
    </w:p>
    <w:p w14:paraId="7F3458D5" w14:textId="5856C3B0"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fake'] = data['label']</w:t>
      </w:r>
    </w:p>
    <w:p w14:paraId="139E1E6B" w14:textId="35A50C64"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w:t>
      </w:r>
    </w:p>
    <w:p w14:paraId="17D92F53" w14:textId="1DED131B" w:rsidR="00F020EB" w:rsidRDefault="00F020EB" w:rsidP="00F020EB">
      <w:pPr>
        <w:spacing w:line="360" w:lineRule="auto"/>
        <w:ind w:left="360"/>
        <w:jc w:val="center"/>
        <w:rPr>
          <w:rFonts w:ascii="Times New Roman" w:hAnsi="Times New Roman" w:cs="Times New Roman"/>
          <w:sz w:val="28"/>
          <w:szCs w:val="28"/>
        </w:rPr>
      </w:pPr>
      <w:r w:rsidRPr="00F020EB">
        <w:rPr>
          <w:rFonts w:ascii="Times New Roman" w:hAnsi="Times New Roman" w:cs="Times New Roman"/>
          <w:sz w:val="28"/>
          <w:szCs w:val="28"/>
        </w:rPr>
        <w:lastRenderedPageBreak/>
        <w:drawing>
          <wp:inline distT="0" distB="0" distL="0" distR="0" wp14:anchorId="2B02C36F" wp14:editId="3C4461E7">
            <wp:extent cx="5744377" cy="3610479"/>
            <wp:effectExtent l="76200" t="76200" r="142240" b="1428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744377" cy="36104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6CB1D6" w14:textId="77777777" w:rsidR="00F020EB" w:rsidRDefault="00F020EB" w:rsidP="00F020EB">
      <w:pPr>
        <w:spacing w:line="360" w:lineRule="auto"/>
        <w:ind w:left="360"/>
        <w:rPr>
          <w:rFonts w:ascii="Times New Roman" w:hAnsi="Times New Roman" w:cs="Times New Roman"/>
          <w:sz w:val="28"/>
          <w:szCs w:val="28"/>
        </w:rPr>
      </w:pPr>
    </w:p>
    <w:p w14:paraId="32EF2D31" w14:textId="628D1FB0"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X, y = data['text'], data['fake']</w:t>
      </w:r>
    </w:p>
    <w:p w14:paraId="3AD5AE53" w14:textId="77777777" w:rsidR="00F020EB" w:rsidRDefault="00F020EB" w:rsidP="00F020EB">
      <w:pPr>
        <w:spacing w:line="360" w:lineRule="auto"/>
        <w:ind w:left="360"/>
        <w:rPr>
          <w:rFonts w:ascii="Times New Roman" w:hAnsi="Times New Roman" w:cs="Times New Roman"/>
          <w:sz w:val="28"/>
          <w:szCs w:val="28"/>
        </w:rPr>
      </w:pPr>
    </w:p>
    <w:p w14:paraId="5B059341" w14:textId="70372064"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X_train, X_test, y_train, y_test = train_test_split(X, y, test_size =0.2)</w:t>
      </w:r>
    </w:p>
    <w:p w14:paraId="328D7F18" w14:textId="77777777" w:rsidR="00F020EB" w:rsidRDefault="00F020EB" w:rsidP="00F020EB">
      <w:pPr>
        <w:spacing w:line="360" w:lineRule="auto"/>
        <w:ind w:left="360"/>
        <w:rPr>
          <w:rFonts w:ascii="Times New Roman" w:hAnsi="Times New Roman" w:cs="Times New Roman"/>
          <w:sz w:val="28"/>
          <w:szCs w:val="28"/>
        </w:rPr>
      </w:pPr>
    </w:p>
    <w:p w14:paraId="79B8583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stop_words = []</w:t>
      </w:r>
    </w:p>
    <w:p w14:paraId="301D621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with open ('/home/group1/Downloads/vietnamese-stopwords.txt', encoding='utf-8') as file:</w:t>
      </w:r>
    </w:p>
    <w:p w14:paraId="0DE280BC" w14:textId="7248EF09"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stop_words = file.read().split('\n')</w:t>
      </w:r>
    </w:p>
    <w:p w14:paraId="7951867E" w14:textId="77777777" w:rsidR="00F020EB" w:rsidRDefault="00F020EB" w:rsidP="00F020EB">
      <w:pPr>
        <w:spacing w:line="360" w:lineRule="auto"/>
        <w:ind w:left="360"/>
        <w:rPr>
          <w:rFonts w:ascii="Times New Roman" w:hAnsi="Times New Roman" w:cs="Times New Roman"/>
          <w:sz w:val="28"/>
          <w:szCs w:val="28"/>
        </w:rPr>
      </w:pPr>
    </w:p>
    <w:p w14:paraId="2D176F73"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vectorizer = TfidfVectorizer(stop_words= stop_words, max_df=0.7 )</w:t>
      </w:r>
    </w:p>
    <w:p w14:paraId="771B5A0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lastRenderedPageBreak/>
        <w:t>X_train_vectorized = vectorizer.fit_transform(X_train)</w:t>
      </w:r>
    </w:p>
    <w:p w14:paraId="73070E93" w14:textId="6F58C049"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X_test_vectorized = vectorizer.transform(X_test)</w:t>
      </w:r>
    </w:p>
    <w:p w14:paraId="47A19A9E" w14:textId="77777777" w:rsidR="00F020EB" w:rsidRDefault="00F020EB" w:rsidP="00F020EB">
      <w:pPr>
        <w:spacing w:line="360" w:lineRule="auto"/>
        <w:ind w:left="360"/>
        <w:rPr>
          <w:rFonts w:ascii="Times New Roman" w:hAnsi="Times New Roman" w:cs="Times New Roman"/>
          <w:sz w:val="28"/>
          <w:szCs w:val="28"/>
        </w:rPr>
      </w:pPr>
    </w:p>
    <w:p w14:paraId="58EFCB8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clf = LinearSVC()</w:t>
      </w:r>
    </w:p>
    <w:p w14:paraId="1DB56935" w14:textId="02601081"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clf.fit(X_train_vectorized, y_train)</w:t>
      </w:r>
    </w:p>
    <w:p w14:paraId="3A65CE26" w14:textId="77777777" w:rsidR="00F020EB" w:rsidRDefault="00F020EB" w:rsidP="00F020EB">
      <w:pPr>
        <w:spacing w:line="360" w:lineRule="auto"/>
        <w:ind w:left="360"/>
        <w:rPr>
          <w:rFonts w:ascii="Times New Roman" w:hAnsi="Times New Roman" w:cs="Times New Roman"/>
          <w:sz w:val="28"/>
          <w:szCs w:val="28"/>
        </w:rPr>
      </w:pPr>
    </w:p>
    <w:p w14:paraId="6EA264DE" w14:textId="5EE380F9"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clf.score(X_test_vectorized, y_test)</w:t>
      </w:r>
    </w:p>
    <w:p w14:paraId="58D7C485" w14:textId="77777777" w:rsidR="00F020EB" w:rsidRDefault="00F020EB" w:rsidP="00F020EB">
      <w:pPr>
        <w:spacing w:line="360" w:lineRule="auto"/>
        <w:ind w:left="360"/>
        <w:rPr>
          <w:rFonts w:ascii="Times New Roman" w:hAnsi="Times New Roman" w:cs="Times New Roman"/>
          <w:sz w:val="28"/>
          <w:szCs w:val="28"/>
        </w:rPr>
      </w:pPr>
    </w:p>
    <w:p w14:paraId="2B6397A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sycopg2 as p</w:t>
      </w:r>
    </w:p>
    <w:p w14:paraId="26BD645F"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import psycopg2.extras as pe</w:t>
      </w:r>
    </w:p>
    <w:p w14:paraId="4AC0494F" w14:textId="77777777" w:rsidR="00F020EB" w:rsidRPr="00F020EB" w:rsidRDefault="00F020EB" w:rsidP="00F020EB">
      <w:pPr>
        <w:spacing w:line="360" w:lineRule="auto"/>
        <w:ind w:left="360"/>
        <w:rPr>
          <w:rFonts w:ascii="Times New Roman" w:hAnsi="Times New Roman" w:cs="Times New Roman"/>
          <w:sz w:val="28"/>
          <w:szCs w:val="28"/>
        </w:rPr>
      </w:pPr>
    </w:p>
    <w:p w14:paraId="4DC92966" w14:textId="77777777" w:rsidR="00F020EB" w:rsidRPr="00F020EB" w:rsidRDefault="00F020EB" w:rsidP="00F020EB">
      <w:pPr>
        <w:spacing w:line="360" w:lineRule="auto"/>
        <w:ind w:left="360"/>
        <w:rPr>
          <w:rFonts w:ascii="Times New Roman" w:hAnsi="Times New Roman" w:cs="Times New Roman"/>
          <w:sz w:val="28"/>
          <w:szCs w:val="28"/>
        </w:rPr>
      </w:pPr>
    </w:p>
    <w:p w14:paraId="394615C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hostname = '127.0.0.1'</w:t>
      </w:r>
    </w:p>
    <w:p w14:paraId="50BD75F0"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database = 'news_page_keywords'</w:t>
      </w:r>
    </w:p>
    <w:p w14:paraId="0F625673"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username = 'postgres'</w:t>
      </w:r>
    </w:p>
    <w:p w14:paraId="4A9B4096"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assword = 'test123456'</w:t>
      </w:r>
    </w:p>
    <w:p w14:paraId="410986EB"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ort = 5432</w:t>
      </w:r>
    </w:p>
    <w:p w14:paraId="2589C9B4"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conn = None</w:t>
      </w:r>
    </w:p>
    <w:p w14:paraId="320BBA2F" w14:textId="77777777" w:rsidR="00F020EB" w:rsidRPr="00F020EB" w:rsidRDefault="00F020EB" w:rsidP="00F020EB">
      <w:pPr>
        <w:spacing w:line="360" w:lineRule="auto"/>
        <w:ind w:left="360"/>
        <w:rPr>
          <w:rFonts w:ascii="Times New Roman" w:hAnsi="Times New Roman" w:cs="Times New Roman"/>
          <w:sz w:val="28"/>
          <w:szCs w:val="28"/>
        </w:rPr>
      </w:pPr>
    </w:p>
    <w:p w14:paraId="06F274F8"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text = ""</w:t>
      </w:r>
    </w:p>
    <w:p w14:paraId="1E7E040B" w14:textId="77777777" w:rsidR="00F020EB" w:rsidRPr="00F020EB" w:rsidRDefault="00F020EB" w:rsidP="00F020EB">
      <w:pPr>
        <w:spacing w:line="360" w:lineRule="auto"/>
        <w:ind w:left="360"/>
        <w:rPr>
          <w:rFonts w:ascii="Times New Roman" w:hAnsi="Times New Roman" w:cs="Times New Roman"/>
          <w:sz w:val="28"/>
          <w:szCs w:val="28"/>
        </w:rPr>
      </w:pPr>
    </w:p>
    <w:p w14:paraId="636DEB71"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try:</w:t>
      </w:r>
    </w:p>
    <w:p w14:paraId="0AEE38E7"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ith p.connect(host = hostname, dbname = database, user = username, password = password, port = port ) as conn:</w:t>
      </w:r>
    </w:p>
    <w:p w14:paraId="7009AA24"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with conn.cursor(cursor_factory = pe.DictCursor) as cur:</w:t>
      </w:r>
    </w:p>
    <w:p w14:paraId="3DD11812"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url = 'https://vnexpress.net/nong-dan-xuat-ngoai-hoc-nuoi-bo-sieu-thit-4668537.html'</w:t>
      </w:r>
    </w:p>
    <w:p w14:paraId="19954115"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script = '''SELECT content  FROM news WHERE source = %s'''</w:t>
      </w:r>
    </w:p>
    <w:p w14:paraId="0DEE949B"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ur.execute(script, (url,))</w:t>
      </w:r>
    </w:p>
    <w:p w14:paraId="14C7A6D9"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result = cur.fetchone()</w:t>
      </w:r>
    </w:p>
    <w:p w14:paraId="4A589093"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if result:           </w:t>
      </w:r>
    </w:p>
    <w:p w14:paraId="42AF24A7"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text = result['content']</w:t>
      </w:r>
    </w:p>
    <w:p w14:paraId="541DFEEC"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else:</w:t>
      </w:r>
    </w:p>
    <w:p w14:paraId="1DC97EE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print("sai url")</w:t>
      </w:r>
    </w:p>
    <w:p w14:paraId="5616FFBF" w14:textId="77777777" w:rsidR="00F020EB" w:rsidRPr="00F020EB" w:rsidRDefault="00F020EB" w:rsidP="00F020EB">
      <w:pPr>
        <w:spacing w:line="360" w:lineRule="auto"/>
        <w:ind w:left="360"/>
        <w:rPr>
          <w:rFonts w:ascii="Times New Roman" w:hAnsi="Times New Roman" w:cs="Times New Roman"/>
          <w:sz w:val="28"/>
          <w:szCs w:val="28"/>
        </w:rPr>
      </w:pPr>
    </w:p>
    <w:p w14:paraId="4B5E1E53"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except Exception as error:</w:t>
      </w:r>
    </w:p>
    <w:p w14:paraId="74BE2B1E"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print(error)</w:t>
      </w:r>
    </w:p>
    <w:p w14:paraId="3E891D5A"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finally:</w:t>
      </w:r>
    </w:p>
    <w:p w14:paraId="2D37DE7D"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if conn is not None:</w:t>
      </w:r>
    </w:p>
    <w:p w14:paraId="535F1E40" w14:textId="77777777" w:rsidR="00F020EB" w:rsidRP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 xml:space="preserve">        conn.close()</w:t>
      </w:r>
    </w:p>
    <w:p w14:paraId="031869FA" w14:textId="77777777" w:rsidR="00F020EB" w:rsidRPr="00F020EB" w:rsidRDefault="00F020EB" w:rsidP="00F020EB">
      <w:pPr>
        <w:spacing w:line="360" w:lineRule="auto"/>
        <w:ind w:left="360"/>
        <w:rPr>
          <w:rFonts w:ascii="Times New Roman" w:hAnsi="Times New Roman" w:cs="Times New Roman"/>
          <w:sz w:val="28"/>
          <w:szCs w:val="28"/>
        </w:rPr>
      </w:pPr>
    </w:p>
    <w:p w14:paraId="689B0A04" w14:textId="5AA63E70"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lastRenderedPageBreak/>
        <w:t># print(text)</w:t>
      </w:r>
    </w:p>
    <w:p w14:paraId="36B62562" w14:textId="77777777" w:rsidR="00F020EB" w:rsidRDefault="00F020EB" w:rsidP="00F020EB">
      <w:pPr>
        <w:spacing w:line="360" w:lineRule="auto"/>
        <w:ind w:left="360"/>
        <w:rPr>
          <w:rFonts w:ascii="Times New Roman" w:hAnsi="Times New Roman" w:cs="Times New Roman"/>
          <w:sz w:val="28"/>
          <w:szCs w:val="28"/>
        </w:rPr>
      </w:pPr>
    </w:p>
    <w:p w14:paraId="04C4F127" w14:textId="6FDA8EA9"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vectorized_text = vectorizer.transform([text])</w:t>
      </w:r>
    </w:p>
    <w:p w14:paraId="2E9FEA33" w14:textId="77777777" w:rsidR="00F020EB" w:rsidRDefault="00F020EB" w:rsidP="00F020EB">
      <w:pPr>
        <w:spacing w:line="360" w:lineRule="auto"/>
        <w:ind w:left="360"/>
        <w:rPr>
          <w:rFonts w:ascii="Times New Roman" w:hAnsi="Times New Roman" w:cs="Times New Roman"/>
          <w:sz w:val="28"/>
          <w:szCs w:val="28"/>
        </w:rPr>
      </w:pPr>
    </w:p>
    <w:p w14:paraId="47E8634B" w14:textId="17D19EC4"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rediction =  clf.predict(vectorized_text)</w:t>
      </w:r>
    </w:p>
    <w:p w14:paraId="5FC48245" w14:textId="77777777" w:rsidR="00F020EB" w:rsidRDefault="00F020EB" w:rsidP="00F020EB">
      <w:pPr>
        <w:spacing w:line="360" w:lineRule="auto"/>
        <w:ind w:left="360"/>
        <w:rPr>
          <w:rFonts w:ascii="Times New Roman" w:hAnsi="Times New Roman" w:cs="Times New Roman"/>
          <w:sz w:val="28"/>
          <w:szCs w:val="28"/>
        </w:rPr>
      </w:pPr>
    </w:p>
    <w:p w14:paraId="10C66C55" w14:textId="697485FB" w:rsidR="00F020EB" w:rsidRDefault="00F020EB" w:rsidP="00F020EB">
      <w:pPr>
        <w:spacing w:line="360" w:lineRule="auto"/>
        <w:ind w:left="360"/>
        <w:rPr>
          <w:rFonts w:ascii="Times New Roman" w:hAnsi="Times New Roman" w:cs="Times New Roman"/>
          <w:sz w:val="28"/>
          <w:szCs w:val="28"/>
        </w:rPr>
      </w:pPr>
      <w:r w:rsidRPr="00F020EB">
        <w:rPr>
          <w:rFonts w:ascii="Times New Roman" w:hAnsi="Times New Roman" w:cs="Times New Roman"/>
          <w:sz w:val="28"/>
          <w:szCs w:val="28"/>
        </w:rPr>
        <w:t>print(prediction[0])</w:t>
      </w:r>
    </w:p>
    <w:p w14:paraId="39B2D644" w14:textId="77777777" w:rsidR="00342B80" w:rsidRDefault="002071E6">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Output/ Kết quả: </w:t>
      </w:r>
    </w:p>
    <w:p w14:paraId="632350DD" w14:textId="5CE206D9" w:rsidR="00260BD9" w:rsidRDefault="00260BD9">
      <w:pPr>
        <w:spacing w:line="360" w:lineRule="auto"/>
        <w:rPr>
          <w:rFonts w:ascii="Times New Roman" w:hAnsi="Times New Roman" w:cs="Times New Roman"/>
          <w:b/>
          <w:sz w:val="28"/>
          <w:szCs w:val="28"/>
        </w:rPr>
      </w:pPr>
      <w:r w:rsidRPr="00F020EB">
        <w:rPr>
          <w:rFonts w:ascii="Times New Roman" w:hAnsi="Times New Roman" w:cs="Times New Roman"/>
          <w:sz w:val="28"/>
          <w:szCs w:val="28"/>
        </w:rPr>
        <w:drawing>
          <wp:inline distT="0" distB="0" distL="0" distR="0" wp14:anchorId="662DA77E" wp14:editId="007F85DD">
            <wp:extent cx="1752845" cy="447738"/>
            <wp:effectExtent l="76200" t="76200" r="133350" b="1428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1752845" cy="4477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C615BC" w14:textId="7DA0B0BF" w:rsidR="00342B80" w:rsidRDefault="00260BD9" w:rsidP="002A7465">
      <w:pPr>
        <w:pStyle w:val="ListParagraph"/>
        <w:numPr>
          <w:ilvl w:val="0"/>
          <w:numId w:val="11"/>
        </w:numPr>
        <w:spacing w:line="360" w:lineRule="auto"/>
        <w:rPr>
          <w:rFonts w:ascii="Times New Roman" w:hAnsi="Times New Roman" w:cs="Times New Roman"/>
          <w:sz w:val="28"/>
          <w:szCs w:val="28"/>
        </w:rPr>
      </w:pPr>
      <w:r>
        <w:rPr>
          <w:rFonts w:ascii="Times New Roman" w:hAnsi="Times New Roman" w:cs="Times New Roman"/>
          <w:sz w:val="28"/>
          <w:szCs w:val="28"/>
        </w:rPr>
        <w:t>0 là bài báo real còn 1 là fake</w:t>
      </w:r>
    </w:p>
    <w:p w14:paraId="616CFE09" w14:textId="040E555E" w:rsidR="0032742B" w:rsidRDefault="0032742B" w:rsidP="0032742B">
      <w:pPr>
        <w:pStyle w:val="ListParagraph"/>
        <w:numPr>
          <w:ilvl w:val="0"/>
          <w:numId w:val="12"/>
        </w:numPr>
        <w:spacing w:line="360" w:lineRule="auto"/>
        <w:rPr>
          <w:rFonts w:ascii="Times New Roman" w:hAnsi="Times New Roman" w:cs="Times New Roman"/>
          <w:b/>
          <w:sz w:val="28"/>
          <w:szCs w:val="28"/>
        </w:rPr>
      </w:pPr>
      <w:r w:rsidRPr="0032742B">
        <w:rPr>
          <w:rFonts w:ascii="Times New Roman" w:hAnsi="Times New Roman" w:cs="Times New Roman"/>
          <w:b/>
          <w:sz w:val="28"/>
          <w:szCs w:val="28"/>
        </w:rPr>
        <w:t>Top 10 tác giả viết nhiều nhất trong 5 trang báo</w:t>
      </w:r>
    </w:p>
    <w:p w14:paraId="08BC2F2C"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import psycopg2 as p</w:t>
      </w:r>
    </w:p>
    <w:p w14:paraId="366A614F"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import psycopg2.extras as pe</w:t>
      </w:r>
    </w:p>
    <w:p w14:paraId="2A23E1A0"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import matplotlib.pyplot as plt</w:t>
      </w:r>
    </w:p>
    <w:p w14:paraId="3D938D5E" w14:textId="77777777" w:rsidR="00D75FBC" w:rsidRPr="00D75FBC" w:rsidRDefault="00D75FBC" w:rsidP="00D75FBC">
      <w:pPr>
        <w:spacing w:line="360" w:lineRule="auto"/>
        <w:ind w:left="360"/>
        <w:rPr>
          <w:rFonts w:ascii="Times New Roman" w:hAnsi="Times New Roman" w:cs="Times New Roman"/>
          <w:sz w:val="28"/>
          <w:szCs w:val="28"/>
        </w:rPr>
      </w:pPr>
    </w:p>
    <w:p w14:paraId="60A32B9C" w14:textId="77777777" w:rsidR="00D75FBC" w:rsidRPr="00D75FBC" w:rsidRDefault="00D75FBC" w:rsidP="00D75FBC">
      <w:pPr>
        <w:spacing w:line="360" w:lineRule="auto"/>
        <w:ind w:left="360"/>
        <w:rPr>
          <w:rFonts w:ascii="Times New Roman" w:hAnsi="Times New Roman" w:cs="Times New Roman"/>
          <w:sz w:val="28"/>
          <w:szCs w:val="28"/>
        </w:rPr>
      </w:pPr>
    </w:p>
    <w:p w14:paraId="6ECCDF0E"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hostname = '127.0.0.1'</w:t>
      </w:r>
    </w:p>
    <w:p w14:paraId="4495FEB1"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database = 'news_page_keywords'</w:t>
      </w:r>
    </w:p>
    <w:p w14:paraId="4958A7A3"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username = 'postgres'</w:t>
      </w:r>
    </w:p>
    <w:p w14:paraId="69240229"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lastRenderedPageBreak/>
        <w:t>password = 'test123456'</w:t>
      </w:r>
    </w:p>
    <w:p w14:paraId="2573D8F4"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port = 5432</w:t>
      </w:r>
    </w:p>
    <w:p w14:paraId="6856DE5B"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conn = None</w:t>
      </w:r>
    </w:p>
    <w:p w14:paraId="679D4177" w14:textId="77777777" w:rsidR="00D75FBC" w:rsidRPr="00D75FBC" w:rsidRDefault="00D75FBC" w:rsidP="00D75FBC">
      <w:pPr>
        <w:spacing w:line="360" w:lineRule="auto"/>
        <w:ind w:left="360"/>
        <w:rPr>
          <w:rFonts w:ascii="Times New Roman" w:hAnsi="Times New Roman" w:cs="Times New Roman"/>
          <w:sz w:val="28"/>
          <w:szCs w:val="28"/>
        </w:rPr>
      </w:pPr>
    </w:p>
    <w:p w14:paraId="16E56E77" w14:textId="77777777" w:rsidR="00D75FBC" w:rsidRPr="00D75FBC" w:rsidRDefault="00D75FBC" w:rsidP="00D75FBC">
      <w:pPr>
        <w:spacing w:line="360" w:lineRule="auto"/>
        <w:ind w:left="360"/>
        <w:rPr>
          <w:rFonts w:ascii="Times New Roman" w:hAnsi="Times New Roman" w:cs="Times New Roman"/>
          <w:sz w:val="28"/>
          <w:szCs w:val="28"/>
        </w:rPr>
      </w:pPr>
    </w:p>
    <w:p w14:paraId="7ACB84D9"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try:</w:t>
      </w:r>
    </w:p>
    <w:p w14:paraId="6CB46CD2"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with p.connect(host = hostname, dbname = database, user = username, password = password, port = port ) as conn:</w:t>
      </w:r>
    </w:p>
    <w:p w14:paraId="60BF9505"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with conn.cursor(cursor_factory = pe.DictCursor) as cur:</w:t>
      </w:r>
    </w:p>
    <w:p w14:paraId="30C4CDD7" w14:textId="77777777" w:rsidR="00D75FBC" w:rsidRPr="00D75FBC" w:rsidRDefault="00D75FBC" w:rsidP="00D75FBC">
      <w:pPr>
        <w:spacing w:line="360" w:lineRule="auto"/>
        <w:ind w:left="360"/>
        <w:rPr>
          <w:rFonts w:ascii="Times New Roman" w:hAnsi="Times New Roman" w:cs="Times New Roman"/>
          <w:sz w:val="28"/>
          <w:szCs w:val="28"/>
        </w:rPr>
      </w:pPr>
    </w:p>
    <w:p w14:paraId="09196F99"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script = '''SELECT author,count(author), nameOfNewsPage FROM news GROUP BY author, nameOfNewsPage ORDER BY count(author) DESC '''</w:t>
      </w:r>
    </w:p>
    <w:p w14:paraId="2FDB06CB"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cur.execute(script)</w:t>
      </w:r>
    </w:p>
    <w:p w14:paraId="00A054CB"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result = cur.fetchall()</w:t>
      </w:r>
    </w:p>
    <w:p w14:paraId="21E1A852" w14:textId="77777777" w:rsidR="00D75FBC" w:rsidRPr="00D75FBC" w:rsidRDefault="00D75FBC" w:rsidP="00D75FBC">
      <w:pPr>
        <w:spacing w:line="360" w:lineRule="auto"/>
        <w:ind w:left="360"/>
        <w:rPr>
          <w:rFonts w:ascii="Times New Roman" w:hAnsi="Times New Roman" w:cs="Times New Roman"/>
          <w:sz w:val="28"/>
          <w:szCs w:val="28"/>
        </w:rPr>
      </w:pPr>
    </w:p>
    <w:p w14:paraId="69030A95"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author = []</w:t>
      </w:r>
    </w:p>
    <w:p w14:paraId="34B9F5B2"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count = []</w:t>
      </w:r>
    </w:p>
    <w:p w14:paraId="5D137DB0"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if result:</w:t>
      </w:r>
    </w:p>
    <w:p w14:paraId="4FC9A27A"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for r in result:</w:t>
      </w:r>
    </w:p>
    <w:p w14:paraId="056AFE7C"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if r[0] is not None and r[2] is not None:</w:t>
      </w:r>
    </w:p>
    <w:p w14:paraId="74B19E8E"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lastRenderedPageBreak/>
        <w:t xml:space="preserve">                        author.append(f"{r[0]}\n{r[2]}") </w:t>
      </w:r>
    </w:p>
    <w:p w14:paraId="5D1CA0AD"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count.append(r[1])</w:t>
      </w:r>
    </w:p>
    <w:p w14:paraId="2E4CE6B0" w14:textId="77777777" w:rsidR="00D75FBC" w:rsidRPr="00D75FBC" w:rsidRDefault="00D75FBC" w:rsidP="00D75FBC">
      <w:pPr>
        <w:spacing w:line="360" w:lineRule="auto"/>
        <w:ind w:left="360"/>
        <w:rPr>
          <w:rFonts w:ascii="Times New Roman" w:hAnsi="Times New Roman" w:cs="Times New Roman"/>
          <w:sz w:val="28"/>
          <w:szCs w:val="28"/>
        </w:rPr>
      </w:pPr>
    </w:p>
    <w:p w14:paraId="573ABF9C"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w:t>
      </w:r>
    </w:p>
    <w:p w14:paraId="03D59D11"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newAuthor = author[:10]</w:t>
      </w:r>
    </w:p>
    <w:p w14:paraId="34F73D0A"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newCount = count[:10]</w:t>
      </w:r>
    </w:p>
    <w:p w14:paraId="0BED7464"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plt.figure(figsize=(10,7))</w:t>
      </w:r>
    </w:p>
    <w:p w14:paraId="2F96C5F2"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 plt.xticks(rotation=90)</w:t>
      </w:r>
    </w:p>
    <w:p w14:paraId="46348F6F"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plt.barh(newAuthor, newCount, color = 'orange')</w:t>
      </w:r>
    </w:p>
    <w:p w14:paraId="696F69D7"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plt.title('TOP 10 AUTHOR TRONG CÁC TRANG TIN TỨC\n', fontweight="bold") </w:t>
      </w:r>
    </w:p>
    <w:p w14:paraId="723C591C"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w:t>
      </w:r>
    </w:p>
    <w:p w14:paraId="1033789E"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 plt.legend()</w:t>
      </w:r>
    </w:p>
    <w:p w14:paraId="21A6F92D"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plt.show()</w:t>
      </w:r>
    </w:p>
    <w:p w14:paraId="1DB1FA88"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w:t>
      </w:r>
    </w:p>
    <w:p w14:paraId="4FE4FC50"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except Exception as error:</w:t>
      </w:r>
    </w:p>
    <w:p w14:paraId="1EB058CA"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print(error)</w:t>
      </w:r>
    </w:p>
    <w:p w14:paraId="6E4AFB0C"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finally:</w:t>
      </w:r>
    </w:p>
    <w:p w14:paraId="4D8DE801" w14:textId="77777777" w:rsidR="00D75FBC" w:rsidRPr="00D75FBC" w:rsidRDefault="00D75FBC" w:rsidP="00D75FBC">
      <w:pPr>
        <w:spacing w:line="360" w:lineRule="auto"/>
        <w:ind w:left="360"/>
        <w:rPr>
          <w:rFonts w:ascii="Times New Roman" w:hAnsi="Times New Roman" w:cs="Times New Roman"/>
          <w:sz w:val="28"/>
          <w:szCs w:val="28"/>
        </w:rPr>
      </w:pPr>
      <w:r w:rsidRPr="00D75FBC">
        <w:rPr>
          <w:rFonts w:ascii="Times New Roman" w:hAnsi="Times New Roman" w:cs="Times New Roman"/>
          <w:sz w:val="28"/>
          <w:szCs w:val="28"/>
        </w:rPr>
        <w:t xml:space="preserve">    if conn is not None:</w:t>
      </w:r>
    </w:p>
    <w:p w14:paraId="03CA7803" w14:textId="3E2E4B06" w:rsidR="00D75FBC" w:rsidRPr="00D75FBC" w:rsidRDefault="00D75FBC" w:rsidP="00D75FBC">
      <w:pPr>
        <w:spacing w:line="360" w:lineRule="auto"/>
        <w:ind w:left="360"/>
        <w:jc w:val="center"/>
        <w:rPr>
          <w:rFonts w:ascii="Times New Roman" w:hAnsi="Times New Roman" w:cs="Times New Roman"/>
          <w:sz w:val="28"/>
          <w:szCs w:val="28"/>
        </w:rPr>
      </w:pPr>
      <w:r w:rsidRPr="00D75FBC">
        <w:rPr>
          <w:rFonts w:ascii="Times New Roman" w:hAnsi="Times New Roman" w:cs="Times New Roman"/>
          <w:sz w:val="28"/>
          <w:szCs w:val="28"/>
        </w:rPr>
        <w:lastRenderedPageBreak/>
        <w:drawing>
          <wp:inline distT="0" distB="0" distL="0" distR="0" wp14:anchorId="11010B89" wp14:editId="1F2E46CF">
            <wp:extent cx="5943600" cy="2626995"/>
            <wp:effectExtent l="76200" t="76200" r="133350" b="135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943600" cy="26269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3C7C48" w14:textId="0E89FDC6" w:rsidR="00342B80" w:rsidRDefault="005A4A12" w:rsidP="005A4A12">
      <w:pPr>
        <w:pStyle w:val="Heading1"/>
        <w:spacing w:line="360" w:lineRule="auto"/>
        <w:ind w:left="360"/>
        <w:jc w:val="both"/>
        <w:rPr>
          <w:rFonts w:ascii="Times New Roman" w:hAnsi="Times New Roman" w:cs="Times New Roman"/>
          <w:b/>
          <w:sz w:val="36"/>
          <w:szCs w:val="36"/>
        </w:rPr>
      </w:pPr>
      <w:bookmarkStart w:id="38" w:name="_Toc149723522"/>
      <w:bookmarkStart w:id="39" w:name="_Toc150298708"/>
      <w:r>
        <w:rPr>
          <w:rFonts w:ascii="Times New Roman" w:hAnsi="Times New Roman" w:cs="Times New Roman"/>
          <w:b/>
          <w:sz w:val="36"/>
          <w:szCs w:val="36"/>
        </w:rPr>
        <w:t>CHƯƠNG III: Tổng kết đề tài</w:t>
      </w:r>
      <w:bookmarkEnd w:id="38"/>
      <w:bookmarkEnd w:id="39"/>
      <w:r>
        <w:rPr>
          <w:rFonts w:ascii="Times New Roman" w:hAnsi="Times New Roman" w:cs="Times New Roman"/>
          <w:b/>
          <w:sz w:val="36"/>
          <w:szCs w:val="36"/>
        </w:rPr>
        <w:t xml:space="preserve"> </w:t>
      </w:r>
    </w:p>
    <w:p w14:paraId="1D78855D"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Việc trích xuất tin tức từ internet và thống kê từ khóa chính xuất hiện trong dự án này mang ý nghĩa vô cùng quan trọng và có ảnh hưởng đáng kể đến nhiều khía cạnh trong cuộc sống và công việc của chúng ta. Dưới đây là sự thể hiện về ý nghĩa của quá trình này:</w:t>
      </w:r>
    </w:p>
    <w:p w14:paraId="33A104E5" w14:textId="77777777" w:rsidR="00342B80" w:rsidRDefault="002071E6">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t>1. Cung cấp thông tin chính xác và nhanh chóng:</w:t>
      </w:r>
    </w:p>
    <w:p w14:paraId="4345A34D"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Quá trình trích xuất tin tức từ internet giúp đảm bảo rằng chúng ta có sự cập nhật về thông tin mới nhất từ nguồn tin tức đáng tin cậy. Điều này quan trọng trong việc nắm bắt thông tin quan trọng về sự kiện, tin tức kinh tế, xã hội, và nhiều lĩnh vực khác.</w:t>
      </w:r>
    </w:p>
    <w:p w14:paraId="6196A034" w14:textId="77777777" w:rsidR="00342B80" w:rsidRDefault="002071E6">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t>2. Theo dõi xu hướng và phân tích dữ liệu:</w:t>
      </w:r>
    </w:p>
    <w:p w14:paraId="6A8CE5EC"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Dự án này cho phép thực hiện phân tích dữ liệu để xác định xu hướng và sự thay đổi trong nội dung tin tức. Chúng ta có thể biết được những từ khóa nào đang nổi lên, các thể loại tin tức phổ biến, và đánh giá tầm quan trọng của những thông tin này.</w:t>
      </w:r>
    </w:p>
    <w:p w14:paraId="3A5D7251" w14:textId="77777777" w:rsidR="00342B80" w:rsidRDefault="002071E6">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lastRenderedPageBreak/>
        <w:t>3. Hỗ trợ trong ra quyết định và nghiên cứu:</w:t>
      </w:r>
    </w:p>
    <w:p w14:paraId="2DF75043"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Thống kê từ khóa chính xuất hiện trong tin tức giúp người dùng tìm hiểu sâu hơn về nội dung bài báo và phân loại chúng theo các chủ đề cụ thể. Điều này hữu ích trong quá trình ra quyết định và nghiên cứu về một lĩnh vực hoặc một chủ đề cụ thể.</w:t>
      </w:r>
    </w:p>
    <w:p w14:paraId="03CEF515" w14:textId="77777777" w:rsidR="00342B80" w:rsidRDefault="002071E6">
      <w:pPr>
        <w:spacing w:line="360" w:lineRule="auto"/>
        <w:ind w:left="360"/>
        <w:rPr>
          <w:rFonts w:ascii="Times New Roman" w:hAnsi="Times New Roman" w:cs="Times New Roman"/>
          <w:sz w:val="28"/>
          <w:szCs w:val="28"/>
        </w:rPr>
      </w:pPr>
      <w:r>
        <w:rPr>
          <w:rFonts w:ascii="Times New Roman" w:hAnsi="Times New Roman" w:cs="Times New Roman"/>
          <w:b/>
          <w:sz w:val="28"/>
          <w:szCs w:val="28"/>
        </w:rPr>
        <w:t>4. Đo lường sự quan trọng và tần suất xuất hiện của từ khóa</w:t>
      </w:r>
      <w:r>
        <w:rPr>
          <w:rFonts w:ascii="Times New Roman" w:hAnsi="Times New Roman" w:cs="Times New Roman"/>
          <w:sz w:val="28"/>
          <w:szCs w:val="28"/>
        </w:rPr>
        <w:t>:</w:t>
      </w:r>
    </w:p>
    <w:p w14:paraId="359CD8D5"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Việc đếm số lần xuất hiện của từ khóa trong các bài báo và tiêu đề giúp xác định mức độ quan trọng của một từ khóa cụ thể. Điều này có thể hữu ích trong SEO (tối ưu hóa công cụ tìm kiếm) và theo dõi sự phát triển của các chủ đề.</w:t>
      </w:r>
    </w:p>
    <w:p w14:paraId="5D3731AD" w14:textId="77777777" w:rsidR="00342B80" w:rsidRDefault="002071E6">
      <w:pPr>
        <w:spacing w:line="360" w:lineRule="auto"/>
        <w:ind w:left="360"/>
        <w:rPr>
          <w:rFonts w:ascii="Times New Roman" w:hAnsi="Times New Roman" w:cs="Times New Roman"/>
          <w:b/>
          <w:sz w:val="28"/>
          <w:szCs w:val="28"/>
        </w:rPr>
      </w:pPr>
      <w:r>
        <w:rPr>
          <w:rFonts w:ascii="Times New Roman" w:hAnsi="Times New Roman" w:cs="Times New Roman"/>
          <w:b/>
          <w:sz w:val="28"/>
          <w:szCs w:val="28"/>
        </w:rPr>
        <w:t>5. Tạo ra các biểu đồ và thống kê trực quan:</w:t>
      </w:r>
    </w:p>
    <w:p w14:paraId="2979B2EF"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Việc biểu đồ hóa dữ liệu từ khóa và thống kê tin tức giúp chúng ta hiểu thông tin một cách dễ dàng và nhanh chóng. Đây cũng là một công cụ mạnh mẽ để trình bày và truyền đạt thông tin đến mọi người.</w:t>
      </w:r>
    </w:p>
    <w:p w14:paraId="3CD242AE"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t>Tóm lại, việc trích xuất tin tức từ internet và thống kê từ khóa chính xuất hiện mang lại nhiều giá trị trong việc cung cấp thông tin chính xác, theo dõi xu hướng, hỗ trợ nghiên cứu, đo lường tầm quan trọng của từ khóa và biểu đồ hóa dữ liệu. Điều này đóng góp tích cực vào quá trình ra quyết định, giáo dục, và phân tích dữ liệu trên mạng.</w:t>
      </w:r>
    </w:p>
    <w:p w14:paraId="233E9C94" w14:textId="77777777" w:rsidR="009A6E80" w:rsidRDefault="009A6E80">
      <w:pPr>
        <w:spacing w:line="360" w:lineRule="auto"/>
        <w:ind w:firstLine="360"/>
        <w:rPr>
          <w:rFonts w:ascii="Times New Roman" w:hAnsi="Times New Roman" w:cs="Times New Roman"/>
          <w:sz w:val="28"/>
          <w:szCs w:val="28"/>
        </w:rPr>
      </w:pPr>
    </w:p>
    <w:p w14:paraId="34099EB3" w14:textId="77777777" w:rsidR="009A6E80" w:rsidRDefault="009A6E80">
      <w:pPr>
        <w:spacing w:line="360" w:lineRule="auto"/>
        <w:ind w:firstLine="360"/>
        <w:rPr>
          <w:rFonts w:ascii="Times New Roman" w:hAnsi="Times New Roman" w:cs="Times New Roman"/>
          <w:sz w:val="28"/>
          <w:szCs w:val="28"/>
        </w:rPr>
      </w:pPr>
      <w:bookmarkStart w:id="40" w:name="_GoBack"/>
      <w:bookmarkEnd w:id="40"/>
    </w:p>
    <w:p w14:paraId="6954EE77" w14:textId="77777777" w:rsidR="00342B80" w:rsidRDefault="00342B80">
      <w:pPr>
        <w:spacing w:line="360" w:lineRule="auto"/>
        <w:rPr>
          <w:rFonts w:ascii="Times New Roman" w:hAnsi="Times New Roman" w:cs="Times New Roman"/>
          <w:sz w:val="28"/>
          <w:szCs w:val="28"/>
        </w:rPr>
      </w:pPr>
    </w:p>
    <w:p w14:paraId="7A4D4297" w14:textId="77777777" w:rsidR="00342B80" w:rsidRPr="005A4A12" w:rsidRDefault="002071E6" w:rsidP="005A4A12">
      <w:pPr>
        <w:pStyle w:val="Heading1"/>
        <w:spacing w:line="360" w:lineRule="auto"/>
        <w:ind w:left="360"/>
        <w:jc w:val="both"/>
        <w:rPr>
          <w:rStyle w:val="15"/>
          <w:rFonts w:ascii="Times New Roman" w:hAnsi="Times New Roman" w:cs="Times New Roman"/>
          <w:sz w:val="36"/>
          <w:szCs w:val="36"/>
        </w:rPr>
      </w:pPr>
      <w:bookmarkStart w:id="41" w:name="_Toc149723523"/>
      <w:bookmarkStart w:id="42" w:name="_Toc149723563"/>
      <w:bookmarkStart w:id="43" w:name="_Toc150298709"/>
      <w:r w:rsidRPr="005A4A12">
        <w:rPr>
          <w:rStyle w:val="15"/>
          <w:rFonts w:ascii="Times New Roman" w:hAnsi="Times New Roman" w:cs="Times New Roman"/>
          <w:sz w:val="36"/>
          <w:szCs w:val="36"/>
        </w:rPr>
        <w:lastRenderedPageBreak/>
        <w:t>Tài liệu tham khảo</w:t>
      </w:r>
      <w:bookmarkEnd w:id="41"/>
      <w:bookmarkEnd w:id="42"/>
      <w:bookmarkEnd w:id="43"/>
      <w:r w:rsidRPr="005A4A12">
        <w:rPr>
          <w:rStyle w:val="15"/>
          <w:rFonts w:ascii="Times New Roman" w:hAnsi="Times New Roman" w:cs="Times New Roman"/>
          <w:sz w:val="36"/>
          <w:szCs w:val="36"/>
        </w:rPr>
        <w:t xml:space="preserve"> </w:t>
      </w:r>
    </w:p>
    <w:p w14:paraId="01008243" w14:textId="77777777" w:rsidR="00342B80" w:rsidRDefault="002071E6">
      <w:pPr>
        <w:pStyle w:val="Bibliography1"/>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Pr>
          <w:rFonts w:ascii="Times New Roman" w:hAnsi="Times New Roman" w:cs="Times New Roman"/>
          <w:sz w:val="28"/>
        </w:rPr>
        <w:t>1.</w:t>
      </w:r>
      <w:r>
        <w:rPr>
          <w:rFonts w:ascii="Times New Roman" w:hAnsi="Times New Roman" w:cs="Times New Roman"/>
          <w:sz w:val="28"/>
        </w:rPr>
        <w:tab/>
        <w:t>Code Envato Tuts+ [Internet]. 2022 [cited 2023 Oct 27]. Kỹ thuật Scraping Trang web trong Python bằng Beautiful Soup: Cơ bản | Envato Tuts+. Available from: https://code.tutsplus.com/vi/scraping-webpages-in-python-with-beautiful-soup-the-basics--cms-28211t</w:t>
      </w:r>
    </w:p>
    <w:p w14:paraId="0B91EAEE"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w:t>
      </w:r>
      <w:r>
        <w:rPr>
          <w:rFonts w:ascii="Times New Roman" w:hAnsi="Times New Roman" w:cs="Times New Roman"/>
          <w:sz w:val="28"/>
        </w:rPr>
        <w:tab/>
        <w:t>BIG DATA TRONG ỨNG DỤNG VÀ CUỘC SỐNG [Internet]. 2015 [cited 2023 Oct 27]. Available from: https://viblo.asia/p/big-data-trong-ung-dung-va-cuoc-song-3OEqGjWwv9bL</w:t>
      </w:r>
    </w:p>
    <w:p w14:paraId="77EE74D7"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3.</w:t>
      </w:r>
      <w:r>
        <w:rPr>
          <w:rFonts w:ascii="Times New Roman" w:hAnsi="Times New Roman" w:cs="Times New Roman"/>
          <w:sz w:val="28"/>
        </w:rPr>
        <w:tab/>
        <w:t>Big Data - Công nghệ đỉnh cao [Internet]. Gadget Vietnam. 2018 [cited 2023 Oct 27]. Available from: https://gadget-inc.com/big-data-cong-nghe-dinh-cao/</w:t>
      </w:r>
    </w:p>
    <w:p w14:paraId="12055348"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4.</w:t>
      </w:r>
      <w:r>
        <w:rPr>
          <w:rFonts w:ascii="Times New Roman" w:hAnsi="Times New Roman" w:cs="Times New Roman"/>
          <w:sz w:val="28"/>
        </w:rPr>
        <w:tab/>
        <w:t>10/09/2008: Máy Gia tốc Hạt Lớn chính thức đi vào hoạt động [Internet]. [cited 2023 Oct 27]. Available from: https://nghiencuuquocte.org/2022/09/10/may-gia-toc-hat-lon-chinh-thuc-di-vao-hoat-dong/</w:t>
      </w:r>
    </w:p>
    <w:p w14:paraId="7158B411"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5.</w:t>
      </w:r>
      <w:r>
        <w:rPr>
          <w:rFonts w:ascii="Times New Roman" w:hAnsi="Times New Roman" w:cs="Times New Roman"/>
          <w:sz w:val="28"/>
        </w:rPr>
        <w:tab/>
        <w:t>Máy gia tốc hạt lớn. In: Wikipedia tiếng Việt [Internet]. 2023 [cited 2023 Oct 27]. Available from: https://vi.wikipedia.org/w/index.php?title=M%C3%A1y_gia_t%E1%BB%91c_h%E1%BA%A1t_l%E1%BB%9Bn&amp;oldid=70665835</w:t>
      </w:r>
    </w:p>
    <w:p w14:paraId="7300D1E1"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6.</w:t>
      </w:r>
      <w:r>
        <w:rPr>
          <w:rFonts w:ascii="Times New Roman" w:hAnsi="Times New Roman" w:cs="Times New Roman"/>
          <w:sz w:val="28"/>
        </w:rPr>
        <w:tab/>
        <w:t>Big Data là gì? Đặc điểm và quy trình xây dựng hệ thống của Big Data [Internet]. [cited 2023 Oct 27]. Available from: https://datacenters.vn/big-data-la-gi-dac-diem-va-quy-trinh-xay-dung-he-thong-cua-big-data/</w:t>
      </w:r>
    </w:p>
    <w:p w14:paraId="01809F8D"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7.</w:t>
      </w:r>
      <w:r>
        <w:rPr>
          <w:rFonts w:ascii="Times New Roman" w:hAnsi="Times New Roman" w:cs="Times New Roman"/>
          <w:sz w:val="28"/>
        </w:rPr>
        <w:tab/>
        <w:t>Big Data là gì? 5 Vs của Big Data là gì? Tại sao nó quan trọng? [Internet]. 2019 [cited 2023 Oct 27]. Available from: https://viblo.asia/p/big-data-la-gi-5-vs-cua-big-data-la-gi-tai-sao-no-quan-trong-gAm5yWALZdb</w:t>
      </w:r>
    </w:p>
    <w:p w14:paraId="3E758C9C"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8.</w:t>
      </w:r>
      <w:r>
        <w:rPr>
          <w:rFonts w:ascii="Times New Roman" w:hAnsi="Times New Roman" w:cs="Times New Roman"/>
          <w:sz w:val="28"/>
        </w:rPr>
        <w:tab/>
        <w:t>5 đặc trưng của Big Data [Internet]. [cited 2023 Oct 27]. Available from: http://iottuonglai.com/5-dac-trung-cua-big-data.html</w:t>
      </w:r>
    </w:p>
    <w:p w14:paraId="3EA012D7"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9.</w:t>
      </w:r>
      <w:r>
        <w:rPr>
          <w:rFonts w:ascii="Times New Roman" w:hAnsi="Times New Roman" w:cs="Times New Roman"/>
          <w:sz w:val="28"/>
        </w:rPr>
        <w:tab/>
        <w:t>Ứng dụng Dữ liệu lớn (Big Data Use Cases) [Internet]. [cited 2023 Oct 27]. Available from: https://insights.magestore.com/posts/ung-dung-big-data-use-cases</w:t>
      </w:r>
    </w:p>
    <w:p w14:paraId="1DFFA311"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0.</w:t>
      </w:r>
      <w:r>
        <w:rPr>
          <w:rFonts w:ascii="Times New Roman" w:hAnsi="Times New Roman" w:cs="Times New Roman"/>
          <w:sz w:val="28"/>
        </w:rPr>
        <w:tab/>
        <w:t>Dữ liệu cấu trúc và Dữ liệu phi cấu trúc (Phần 1) [Internet]. [cited 2023 Oct 27]. Available from: https://www.bacs.vn/vi/blog/kien-thuc/du-lieu-cau-truc-va-du-lieu-phi-cau-truc-phan-1-24161.html</w:t>
      </w:r>
    </w:p>
    <w:p w14:paraId="731F784C"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lastRenderedPageBreak/>
        <w:t>11.</w:t>
      </w:r>
      <w:r>
        <w:rPr>
          <w:rFonts w:ascii="Times New Roman" w:hAnsi="Times New Roman" w:cs="Times New Roman"/>
          <w:sz w:val="28"/>
        </w:rPr>
        <w:tab/>
        <w:t>Cấu trúc và thành phần của công nghệ HADOOP ! [Internet]. [cited 2023 Oct 27]. Available from: https://itnavi.com.vn/blog/cau-truc-va-thanh-phan-cua-cong-nghe-hadoop</w:t>
      </w:r>
    </w:p>
    <w:p w14:paraId="1956F37F"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2.</w:t>
      </w:r>
      <w:r>
        <w:rPr>
          <w:rFonts w:ascii="Times New Roman" w:hAnsi="Times New Roman" w:cs="Times New Roman"/>
          <w:sz w:val="28"/>
        </w:rPr>
        <w:tab/>
        <w:t>[TaiMienPhi.Vn] Hadoop là gì? có nên sử dụng hay không? [Internet]. [cited 2023 Oct 27]. Available from: https://thuthuat.taimienphi.vn/hadoop-la-gi-61162n.aspx</w:t>
      </w:r>
    </w:p>
    <w:p w14:paraId="37C81A97"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3.</w:t>
      </w:r>
      <w:r>
        <w:rPr>
          <w:rFonts w:ascii="Times New Roman" w:hAnsi="Times New Roman" w:cs="Times New Roman"/>
          <w:sz w:val="28"/>
        </w:rPr>
        <w:tab/>
        <w:t>Tìm hiểu về Apache Spark [Internet]. [cited 2023 Oct 27]. Available from: https://viblo.asia/p/tim-hieu-ve-apache-spark-ByEZkQQW5Q0</w:t>
      </w:r>
    </w:p>
    <w:p w14:paraId="12B0E953"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4.</w:t>
      </w:r>
      <w:r>
        <w:rPr>
          <w:rFonts w:ascii="Times New Roman" w:hAnsi="Times New Roman" w:cs="Times New Roman"/>
          <w:sz w:val="28"/>
        </w:rPr>
        <w:tab/>
        <w:t>HRchannels- Đăng tin tuyển dụng - Web tìm việc làm - Tìm ứng viên [Internet]. [cited 2023 Oct 27]. Big Data là gì? Ứng dụng của Big Data vào các ngành nghề. Available from: https://hrchannels.com/uptalent/big-data-la-gi.html</w:t>
      </w:r>
    </w:p>
    <w:p w14:paraId="27F3E028"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5.</w:t>
      </w:r>
      <w:r>
        <w:rPr>
          <w:rFonts w:ascii="Times New Roman" w:hAnsi="Times New Roman" w:cs="Times New Roman"/>
          <w:sz w:val="28"/>
        </w:rPr>
        <w:tab/>
        <w:t>LOGISTICS4VN.COM. ichina [Internet]. [cited 2023 Oct 27]. Available from: https://logistics4vn.com/big-data-trong-logistics-va-chuoi-cung-ung</w:t>
      </w:r>
    </w:p>
    <w:p w14:paraId="51EB318D"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6.</w:t>
      </w:r>
      <w:r>
        <w:rPr>
          <w:rFonts w:ascii="Times New Roman" w:hAnsi="Times New Roman" w:cs="Times New Roman"/>
          <w:sz w:val="28"/>
        </w:rPr>
        <w:tab/>
        <w:t>Edins VQ trị L và C cung ứng. BIG DATA TRONG LOGISTICS VÀ CHUỖI CUNG ỨNG [Internet]. [cited 2023 Oct 27]. Available from: http://edins.edu.vn/kien-thuc/big-data-trong-logistics-va-chuoi-cung-ung-1126.html</w:t>
      </w:r>
    </w:p>
    <w:p w14:paraId="46D8D1F4"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7.</w:t>
      </w:r>
      <w:r>
        <w:rPr>
          <w:rFonts w:ascii="Times New Roman" w:hAnsi="Times New Roman" w:cs="Times New Roman"/>
          <w:sz w:val="28"/>
        </w:rPr>
        <w:tab/>
        <w:t>Nam VCC ty cung cấp giải pháp tích hợp và dịch vụ số hàng đầu V. Big data trong logistics – cơ hội để phát triển và đa dạng chuỗi cung ứng - VDigital [Internet]. 2023 [cited 2023 Oct 27]. Available from: https://vdigital.vn/big-data-trong-logistics/</w:t>
      </w:r>
    </w:p>
    <w:p w14:paraId="06FB4E6B"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8.</w:t>
      </w:r>
      <w:r>
        <w:rPr>
          <w:rFonts w:ascii="Times New Roman" w:hAnsi="Times New Roman" w:cs="Times New Roman"/>
          <w:sz w:val="28"/>
        </w:rPr>
        <w:tab/>
        <w:t>Brookings [Internet]. [cited 2023 Oct 28]. Using big data and artificial intelligence to accelerate global development. Available from: https://www.brookings.edu/articles/using-big-data-and-artificial-intelligence-to-accelerate-global-development/</w:t>
      </w:r>
    </w:p>
    <w:p w14:paraId="71FC0B00"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19.</w:t>
      </w:r>
      <w:r>
        <w:rPr>
          <w:rFonts w:ascii="Times New Roman" w:hAnsi="Times New Roman" w:cs="Times New Roman"/>
          <w:sz w:val="28"/>
        </w:rPr>
        <w:tab/>
        <w:t>WEF_TC_MFS_BigDataBigImpact_Briefing_2012.pdf [Internet]. [cited 2023 Oct 28]. Available from: https://www3.weforum.org/docs/WEF_TC_MFS_BigDataBigImpact_Briefing_2012.pdf</w:t>
      </w:r>
    </w:p>
    <w:p w14:paraId="6D3EFEAD"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0.</w:t>
      </w:r>
      <w:r>
        <w:rPr>
          <w:rFonts w:ascii="Times New Roman" w:hAnsi="Times New Roman" w:cs="Times New Roman"/>
          <w:sz w:val="28"/>
        </w:rPr>
        <w:tab/>
        <w:t>World Development Report 2022: FINANCE for an Equitable Recovery [Internet]. [cited 2023 Oct 28]. Available from: https://www.worldbank.org/en/publication/wdr2021</w:t>
      </w:r>
    </w:p>
    <w:p w14:paraId="24BD2078"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lastRenderedPageBreak/>
        <w:t>21.</w:t>
      </w:r>
      <w:r>
        <w:rPr>
          <w:rFonts w:ascii="Times New Roman" w:hAnsi="Times New Roman" w:cs="Times New Roman"/>
          <w:sz w:val="28"/>
        </w:rPr>
        <w:tab/>
        <w:t>Spark SQL Explained with Examples - Spark By {Examples} [Internet]. [cited 2023 Oct 28]. Available from: https://sparkbyexamples.com/spark/spark-sql-explained/</w:t>
      </w:r>
    </w:p>
    <w:p w14:paraId="06936B8C"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2.</w:t>
      </w:r>
      <w:r>
        <w:rPr>
          <w:rFonts w:ascii="Times New Roman" w:hAnsi="Times New Roman" w:cs="Times New Roman"/>
          <w:sz w:val="28"/>
        </w:rPr>
        <w:tab/>
        <w:t>Spark SQL and DataFrames - Spark 2.2.0 Documentation [Internet]. [cited 2023 Oct 28]. Available from: https://spark.apache.org/docs/2.2.0/sql-programming-guide.html</w:t>
      </w:r>
    </w:p>
    <w:p w14:paraId="60918611"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3.</w:t>
      </w:r>
      <w:r>
        <w:rPr>
          <w:rFonts w:ascii="Times New Roman" w:hAnsi="Times New Roman" w:cs="Times New Roman"/>
          <w:sz w:val="28"/>
        </w:rPr>
        <w:tab/>
        <w:t>Beautiful Soup: Build a Web Scraper With Python – Real Python [Internet]. [cited 2023 Oct 28]. Available from: https://realpython.com/beautiful-soup-web-scraper-python/</w:t>
      </w:r>
    </w:p>
    <w:p w14:paraId="49D11A75"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4.</w:t>
      </w:r>
      <w:r>
        <w:rPr>
          <w:rFonts w:ascii="Times New Roman" w:hAnsi="Times New Roman" w:cs="Times New Roman"/>
          <w:sz w:val="28"/>
        </w:rPr>
        <w:tab/>
        <w:t>Ujhelyi T. Beautiful Soup Tutorial 1. (Introduction to Web Scraping with Python) [Internet]. Data36. 2021 [cited 2023 Oct 28]. Available from: https://data36.com/beautiful-soup-tutorial-web-scraping/</w:t>
      </w:r>
    </w:p>
    <w:p w14:paraId="75F0E400"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5.</w:t>
      </w:r>
      <w:r>
        <w:rPr>
          <w:rFonts w:ascii="Times New Roman" w:hAnsi="Times New Roman" w:cs="Times New Roman"/>
          <w:sz w:val="28"/>
        </w:rPr>
        <w:tab/>
        <w:t>GraphX | Apache Spark [Internet]. [cited 2023 Oct 29]. Available from: https://spark.apache.org/graphx/</w:t>
      </w:r>
    </w:p>
    <w:p w14:paraId="3567CA9D"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6.</w:t>
      </w:r>
      <w:r>
        <w:rPr>
          <w:rFonts w:ascii="Times New Roman" w:hAnsi="Times New Roman" w:cs="Times New Roman"/>
          <w:sz w:val="28"/>
        </w:rPr>
        <w:tab/>
        <w:t>GraphX - Spark 3.5.0 Documentation [Internet]. [cited 2023 Oct 29]. Available from: https://spark.apache.org/docs/latest/graphx-programming-guide.html</w:t>
      </w:r>
    </w:p>
    <w:p w14:paraId="69D4B130"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7.</w:t>
      </w:r>
      <w:r>
        <w:rPr>
          <w:rFonts w:ascii="Times New Roman" w:hAnsi="Times New Roman" w:cs="Times New Roman"/>
          <w:sz w:val="28"/>
        </w:rPr>
        <w:tab/>
        <w:t xml:space="preserve">Gonzalez JE, Xin RS, Dave A, Crankshaw D, Franklin MJ, Stoica I. GraphX: Graph Processing in a Distributed Dataﬂow Framework. </w:t>
      </w:r>
    </w:p>
    <w:p w14:paraId="1F9E7B92"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8.</w:t>
      </w:r>
      <w:r>
        <w:rPr>
          <w:rFonts w:ascii="Times New Roman" w:hAnsi="Times New Roman" w:cs="Times New Roman"/>
          <w:sz w:val="28"/>
        </w:rPr>
        <w:tab/>
        <w:t>Simplilearn.com [Internet]. 2022 [cited 2023 Oct 29]. What is Spark GraphX? Everything You Need To Know | Simplilearn. Available from: https://www.simplilearn.com/spark-graphx-article</w:t>
      </w:r>
    </w:p>
    <w:p w14:paraId="1DF7508E"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29.</w:t>
      </w:r>
      <w:r>
        <w:rPr>
          <w:rFonts w:ascii="Times New Roman" w:hAnsi="Times New Roman" w:cs="Times New Roman"/>
          <w:sz w:val="28"/>
        </w:rPr>
        <w:tab/>
        <w:t>ML Pipelines - Spark 3.5.0 Documentation [Internet]. [cited 2023 Oct 29]. Available from: https://spark.apache.org/docs/latest/ml-pipeline.html</w:t>
      </w:r>
    </w:p>
    <w:p w14:paraId="33DA1A20"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30.</w:t>
      </w:r>
      <w:r>
        <w:rPr>
          <w:rFonts w:ascii="Times New Roman" w:hAnsi="Times New Roman" w:cs="Times New Roman"/>
          <w:sz w:val="28"/>
        </w:rPr>
        <w:tab/>
        <w:t>MLlib: Main Guide - Spark 3.5.0 Documentation [Internet]. [cited 2023 Oct 29]. Available from: https://spark.apache.org/docs/latest/ml-guide.html</w:t>
      </w:r>
    </w:p>
    <w:p w14:paraId="5128FC7D"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31.</w:t>
      </w:r>
      <w:r>
        <w:rPr>
          <w:rFonts w:ascii="Times New Roman" w:hAnsi="Times New Roman" w:cs="Times New Roman"/>
          <w:sz w:val="28"/>
        </w:rPr>
        <w:tab/>
        <w:t>PostgreSQL Tutorial [Internet]. [cited 2023 Oct 29]. Available from: https://www.tutorialspoint.com/postgresql/index.htm</w:t>
      </w:r>
    </w:p>
    <w:p w14:paraId="2C6B3076"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t>32.</w:t>
      </w:r>
      <w:r>
        <w:rPr>
          <w:rFonts w:ascii="Times New Roman" w:hAnsi="Times New Roman" w:cs="Times New Roman"/>
          <w:sz w:val="28"/>
        </w:rPr>
        <w:tab/>
        <w:t>PostgreSQL Tutorial [Internet]. GeeksforGeeks. 2021 [cited 2023 Oct 29]. Available from: https://www.geeksforgeeks.org/postgresql-tutorial/</w:t>
      </w:r>
    </w:p>
    <w:p w14:paraId="272EEBAC" w14:textId="77777777" w:rsidR="00342B80" w:rsidRDefault="002071E6">
      <w:pPr>
        <w:pStyle w:val="Bibliography1"/>
        <w:rPr>
          <w:rFonts w:ascii="Times New Roman" w:hAnsi="Times New Roman" w:cs="Times New Roman"/>
          <w:sz w:val="28"/>
        </w:rPr>
      </w:pPr>
      <w:r>
        <w:rPr>
          <w:rFonts w:ascii="Times New Roman" w:hAnsi="Times New Roman" w:cs="Times New Roman"/>
          <w:sz w:val="28"/>
        </w:rPr>
        <w:lastRenderedPageBreak/>
        <w:t>33.</w:t>
      </w:r>
      <w:r>
        <w:rPr>
          <w:rFonts w:ascii="Times New Roman" w:hAnsi="Times New Roman" w:cs="Times New Roman"/>
          <w:sz w:val="28"/>
        </w:rPr>
        <w:tab/>
        <w:t>PostgreSQL: Documentation: 16: 2.1. Introduction [Internet]. [cited 2023 Oct 29]. Available from: https://www.postgresql.org/docs/current/tutorial-sql-intro.html</w:t>
      </w:r>
    </w:p>
    <w:p w14:paraId="4E13DFEE" w14:textId="77777777" w:rsidR="00342B80" w:rsidRDefault="002071E6">
      <w:pPr>
        <w:spacing w:line="360" w:lineRule="auto"/>
        <w:ind w:firstLine="360"/>
        <w:rPr>
          <w:rFonts w:ascii="Times New Roman" w:hAnsi="Times New Roman" w:cs="Times New Roman"/>
          <w:sz w:val="28"/>
          <w:szCs w:val="28"/>
        </w:rPr>
      </w:pPr>
      <w:r>
        <w:rPr>
          <w:rFonts w:ascii="Times New Roman" w:hAnsi="Times New Roman" w:cs="Times New Roman"/>
          <w:sz w:val="28"/>
          <w:szCs w:val="28"/>
        </w:rPr>
        <w:fldChar w:fldCharType="end"/>
      </w:r>
    </w:p>
    <w:sectPr w:rsidR="00342B80">
      <w:footerReference w:type="default" r:id="rId76"/>
      <w:pgSz w:w="12240" w:h="15840"/>
      <w:pgMar w:top="1440" w:right="1440" w:bottom="1440" w:left="1440" w:header="720" w:footer="720" w:gutter="0"/>
      <w:pgBorders w:display="firstPage">
        <w:top w:val="twistedLines1" w:sz="18" w:space="10" w:color="auto"/>
        <w:left w:val="twistedLines1" w:sz="18" w:space="4" w:color="auto"/>
        <w:bottom w:val="twistedLines1" w:sz="18" w:space="10" w:color="auto"/>
        <w:right w:val="twistedLines1" w:sz="18" w:space="4" w:color="auto"/>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8FD99D" w14:textId="77777777" w:rsidR="00B05935" w:rsidRDefault="00B05935">
      <w:pPr>
        <w:spacing w:line="240" w:lineRule="auto"/>
      </w:pPr>
      <w:r>
        <w:separator/>
      </w:r>
    </w:p>
  </w:endnote>
  <w:endnote w:type="continuationSeparator" w:id="0">
    <w:p w14:paraId="2C199794" w14:textId="77777777" w:rsidR="00B05935" w:rsidRDefault="00B059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463469"/>
    </w:sdtPr>
    <w:sdtContent>
      <w:p w14:paraId="737F1F98" w14:textId="77777777" w:rsidR="002071E6" w:rsidRDefault="002071E6">
        <w:pPr>
          <w:pStyle w:val="Footer"/>
          <w:jc w:val="center"/>
        </w:pPr>
        <w:r>
          <w:fldChar w:fldCharType="begin"/>
        </w:r>
        <w:r>
          <w:instrText xml:space="preserve"> PAGE   \* MERGEFORMAT </w:instrText>
        </w:r>
        <w:r>
          <w:fldChar w:fldCharType="separate"/>
        </w:r>
        <w:r w:rsidR="009A6E80">
          <w:rPr>
            <w:noProof/>
          </w:rPr>
          <w:t>117</w:t>
        </w:r>
        <w:r>
          <w:fldChar w:fldCharType="end"/>
        </w:r>
      </w:p>
    </w:sdtContent>
  </w:sdt>
  <w:p w14:paraId="6EEC0613" w14:textId="77777777" w:rsidR="002071E6" w:rsidRDefault="002071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4F74F" w14:textId="77777777" w:rsidR="00B05935" w:rsidRDefault="00B05935">
      <w:pPr>
        <w:spacing w:after="0"/>
      </w:pPr>
      <w:r>
        <w:separator/>
      </w:r>
    </w:p>
  </w:footnote>
  <w:footnote w:type="continuationSeparator" w:id="0">
    <w:p w14:paraId="2A05B72E" w14:textId="77777777" w:rsidR="00B05935" w:rsidRDefault="00B0593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6065A"/>
    <w:multiLevelType w:val="multilevel"/>
    <w:tmpl w:val="040606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0720CC"/>
    <w:multiLevelType w:val="multilevel"/>
    <w:tmpl w:val="040720C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D64BB5"/>
    <w:multiLevelType w:val="multilevel"/>
    <w:tmpl w:val="07D64BB5"/>
    <w:lvl w:ilvl="0">
      <w:start w:val="1"/>
      <w:numFmt w:val="upperRoman"/>
      <w:lvlText w:val="%1."/>
      <w:lvlJc w:val="left"/>
      <w:pPr>
        <w:ind w:left="1080" w:hanging="720"/>
      </w:pPr>
      <w:rPr>
        <w:rFonts w:hint="default"/>
      </w:r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962276F"/>
    <w:multiLevelType w:val="multilevel"/>
    <w:tmpl w:val="0962276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47D2D87"/>
    <w:multiLevelType w:val="multilevel"/>
    <w:tmpl w:val="147D2D8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D987806"/>
    <w:multiLevelType w:val="multilevel"/>
    <w:tmpl w:val="1D9878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3D55855"/>
    <w:multiLevelType w:val="multilevel"/>
    <w:tmpl w:val="23D5585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47A758C"/>
    <w:multiLevelType w:val="multilevel"/>
    <w:tmpl w:val="347A75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03841E6"/>
    <w:multiLevelType w:val="multilevel"/>
    <w:tmpl w:val="503841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65F4058"/>
    <w:multiLevelType w:val="multilevel"/>
    <w:tmpl w:val="565F4058"/>
    <w:lvl w:ilvl="0">
      <w:start w:val="1"/>
      <w:numFmt w:val="bullet"/>
      <w:lvlText w:val=""/>
      <w:lvlJc w:val="left"/>
      <w:pPr>
        <w:ind w:left="720" w:hanging="360"/>
      </w:pPr>
      <w:rPr>
        <w:rFonts w:ascii="Wingdings" w:eastAsiaTheme="minorHAnsi"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5CE87B69"/>
    <w:multiLevelType w:val="multilevel"/>
    <w:tmpl w:val="5CE87B69"/>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6B4B7374"/>
    <w:multiLevelType w:val="multilevel"/>
    <w:tmpl w:val="6B4B7374"/>
    <w:lvl w:ilvl="0">
      <w:start w:val="1"/>
      <w:numFmt w:val="decimal"/>
      <w:lvlText w:val="%1."/>
      <w:lvlJc w:val="left"/>
      <w:pPr>
        <w:ind w:left="720" w:hanging="360"/>
      </w:pPr>
      <w:rPr>
        <w:rFonts w:hint="default"/>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0"/>
  </w:num>
  <w:num w:numId="3">
    <w:abstractNumId w:val="11"/>
  </w:num>
  <w:num w:numId="4">
    <w:abstractNumId w:val="3"/>
  </w:num>
  <w:num w:numId="5">
    <w:abstractNumId w:val="5"/>
  </w:num>
  <w:num w:numId="6">
    <w:abstractNumId w:val="6"/>
  </w:num>
  <w:num w:numId="7">
    <w:abstractNumId w:val="7"/>
  </w:num>
  <w:num w:numId="8">
    <w:abstractNumId w:val="1"/>
  </w:num>
  <w:num w:numId="9">
    <w:abstractNumId w:val="0"/>
  </w:num>
  <w:num w:numId="10">
    <w:abstractNumId w:val="8"/>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562"/>
    <w:rsid w:val="0000084C"/>
    <w:rsid w:val="00010C13"/>
    <w:rsid w:val="00017BB2"/>
    <w:rsid w:val="00021D73"/>
    <w:rsid w:val="00026F8D"/>
    <w:rsid w:val="00054A23"/>
    <w:rsid w:val="00080A46"/>
    <w:rsid w:val="000833CA"/>
    <w:rsid w:val="00085AC2"/>
    <w:rsid w:val="000B1346"/>
    <w:rsid w:val="000E1BA9"/>
    <w:rsid w:val="000F2EFE"/>
    <w:rsid w:val="000F73E5"/>
    <w:rsid w:val="000F7D88"/>
    <w:rsid w:val="00110C4F"/>
    <w:rsid w:val="00117701"/>
    <w:rsid w:val="00121673"/>
    <w:rsid w:val="00121C76"/>
    <w:rsid w:val="00125E6A"/>
    <w:rsid w:val="00156E2C"/>
    <w:rsid w:val="001739D8"/>
    <w:rsid w:val="001756BB"/>
    <w:rsid w:val="001764F6"/>
    <w:rsid w:val="00187DD2"/>
    <w:rsid w:val="001937DD"/>
    <w:rsid w:val="001B0B67"/>
    <w:rsid w:val="001B33EB"/>
    <w:rsid w:val="001D29A3"/>
    <w:rsid w:val="001D6995"/>
    <w:rsid w:val="001F3DF7"/>
    <w:rsid w:val="00203615"/>
    <w:rsid w:val="002071E6"/>
    <w:rsid w:val="00243661"/>
    <w:rsid w:val="00260BD9"/>
    <w:rsid w:val="00263644"/>
    <w:rsid w:val="002A7465"/>
    <w:rsid w:val="002A7BE3"/>
    <w:rsid w:val="002B0EF3"/>
    <w:rsid w:val="002C6340"/>
    <w:rsid w:val="002E1562"/>
    <w:rsid w:val="002F1284"/>
    <w:rsid w:val="00301B1F"/>
    <w:rsid w:val="00307186"/>
    <w:rsid w:val="003169D9"/>
    <w:rsid w:val="0032742B"/>
    <w:rsid w:val="00342B80"/>
    <w:rsid w:val="00342FFD"/>
    <w:rsid w:val="003463FE"/>
    <w:rsid w:val="00353C96"/>
    <w:rsid w:val="00392E27"/>
    <w:rsid w:val="003F4234"/>
    <w:rsid w:val="003F6C96"/>
    <w:rsid w:val="00403C44"/>
    <w:rsid w:val="00463362"/>
    <w:rsid w:val="00471CCF"/>
    <w:rsid w:val="0047427F"/>
    <w:rsid w:val="004A3795"/>
    <w:rsid w:val="004A7A69"/>
    <w:rsid w:val="004F4228"/>
    <w:rsid w:val="004F5FAD"/>
    <w:rsid w:val="00511126"/>
    <w:rsid w:val="00514FAF"/>
    <w:rsid w:val="0053566D"/>
    <w:rsid w:val="00555D7D"/>
    <w:rsid w:val="005715D4"/>
    <w:rsid w:val="00573337"/>
    <w:rsid w:val="00582BC4"/>
    <w:rsid w:val="00587046"/>
    <w:rsid w:val="005906AA"/>
    <w:rsid w:val="005A4A12"/>
    <w:rsid w:val="005C3B14"/>
    <w:rsid w:val="005D20AB"/>
    <w:rsid w:val="00614149"/>
    <w:rsid w:val="00632178"/>
    <w:rsid w:val="006416A0"/>
    <w:rsid w:val="00644FAA"/>
    <w:rsid w:val="006864DC"/>
    <w:rsid w:val="006915ED"/>
    <w:rsid w:val="006A31ED"/>
    <w:rsid w:val="006A4DC2"/>
    <w:rsid w:val="006C026C"/>
    <w:rsid w:val="006C292A"/>
    <w:rsid w:val="006E3303"/>
    <w:rsid w:val="007048A5"/>
    <w:rsid w:val="00727093"/>
    <w:rsid w:val="00732517"/>
    <w:rsid w:val="00743481"/>
    <w:rsid w:val="007516AF"/>
    <w:rsid w:val="00784E95"/>
    <w:rsid w:val="00785FAB"/>
    <w:rsid w:val="00787706"/>
    <w:rsid w:val="007B03D5"/>
    <w:rsid w:val="007C7102"/>
    <w:rsid w:val="007D1BE4"/>
    <w:rsid w:val="007E6497"/>
    <w:rsid w:val="007F29EF"/>
    <w:rsid w:val="00801519"/>
    <w:rsid w:val="00822B30"/>
    <w:rsid w:val="00880B6D"/>
    <w:rsid w:val="00896530"/>
    <w:rsid w:val="008A6871"/>
    <w:rsid w:val="008B2B0B"/>
    <w:rsid w:val="008B4867"/>
    <w:rsid w:val="008D09E4"/>
    <w:rsid w:val="008E521B"/>
    <w:rsid w:val="00902A06"/>
    <w:rsid w:val="00911619"/>
    <w:rsid w:val="00912EDC"/>
    <w:rsid w:val="00942CFE"/>
    <w:rsid w:val="009607FD"/>
    <w:rsid w:val="0099391F"/>
    <w:rsid w:val="00996D80"/>
    <w:rsid w:val="009A6A8F"/>
    <w:rsid w:val="009A6E80"/>
    <w:rsid w:val="009C65CE"/>
    <w:rsid w:val="009F1FDB"/>
    <w:rsid w:val="009F3F8D"/>
    <w:rsid w:val="00A04763"/>
    <w:rsid w:val="00A1457A"/>
    <w:rsid w:val="00A42E25"/>
    <w:rsid w:val="00A60F92"/>
    <w:rsid w:val="00AA39F9"/>
    <w:rsid w:val="00AD6CCF"/>
    <w:rsid w:val="00AF0FE3"/>
    <w:rsid w:val="00AF30B6"/>
    <w:rsid w:val="00B05935"/>
    <w:rsid w:val="00B46054"/>
    <w:rsid w:val="00B47F59"/>
    <w:rsid w:val="00B6176C"/>
    <w:rsid w:val="00B64B3A"/>
    <w:rsid w:val="00B67F4B"/>
    <w:rsid w:val="00B97AFC"/>
    <w:rsid w:val="00BB1B04"/>
    <w:rsid w:val="00BC61BF"/>
    <w:rsid w:val="00BD4E08"/>
    <w:rsid w:val="00BD5E1E"/>
    <w:rsid w:val="00C06E83"/>
    <w:rsid w:val="00C1471E"/>
    <w:rsid w:val="00C2280C"/>
    <w:rsid w:val="00C4710E"/>
    <w:rsid w:val="00C4785B"/>
    <w:rsid w:val="00C55B2F"/>
    <w:rsid w:val="00CB5DC5"/>
    <w:rsid w:val="00D00C77"/>
    <w:rsid w:val="00D044A6"/>
    <w:rsid w:val="00D0483A"/>
    <w:rsid w:val="00D13AF4"/>
    <w:rsid w:val="00D20D62"/>
    <w:rsid w:val="00D27BF8"/>
    <w:rsid w:val="00D4264B"/>
    <w:rsid w:val="00D5524B"/>
    <w:rsid w:val="00D61271"/>
    <w:rsid w:val="00D72B9B"/>
    <w:rsid w:val="00D75FBC"/>
    <w:rsid w:val="00D7755F"/>
    <w:rsid w:val="00D90CBF"/>
    <w:rsid w:val="00DA75A5"/>
    <w:rsid w:val="00DB180B"/>
    <w:rsid w:val="00DD1E0A"/>
    <w:rsid w:val="00DE2454"/>
    <w:rsid w:val="00DE5E66"/>
    <w:rsid w:val="00DF10CA"/>
    <w:rsid w:val="00E36CF2"/>
    <w:rsid w:val="00E406FB"/>
    <w:rsid w:val="00E755D9"/>
    <w:rsid w:val="00E86540"/>
    <w:rsid w:val="00EA6632"/>
    <w:rsid w:val="00EB2B02"/>
    <w:rsid w:val="00EE680D"/>
    <w:rsid w:val="00EE70CC"/>
    <w:rsid w:val="00EE7293"/>
    <w:rsid w:val="00EF2F9C"/>
    <w:rsid w:val="00F020EB"/>
    <w:rsid w:val="00F02B6D"/>
    <w:rsid w:val="00F24D1C"/>
    <w:rsid w:val="00F41ADC"/>
    <w:rsid w:val="00F42C4B"/>
    <w:rsid w:val="00F71293"/>
    <w:rsid w:val="00F72342"/>
    <w:rsid w:val="00F84936"/>
    <w:rsid w:val="00FA7842"/>
    <w:rsid w:val="00FB16D3"/>
    <w:rsid w:val="00FC7153"/>
    <w:rsid w:val="00FC7931"/>
    <w:rsid w:val="00FD2214"/>
    <w:rsid w:val="00FF0FC8"/>
    <w:rsid w:val="00FF2F72"/>
    <w:rsid w:val="00FF73ED"/>
    <w:rsid w:val="038760D7"/>
    <w:rsid w:val="041B0A73"/>
    <w:rsid w:val="12E20E09"/>
    <w:rsid w:val="1BE236EB"/>
    <w:rsid w:val="1D954D97"/>
    <w:rsid w:val="227827C1"/>
    <w:rsid w:val="28541E9B"/>
    <w:rsid w:val="304F63CF"/>
    <w:rsid w:val="3F497926"/>
    <w:rsid w:val="56024028"/>
    <w:rsid w:val="6E1C2F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6F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Style1">
    <w:name w:val="Style1"/>
    <w:basedOn w:val="TableNormal"/>
    <w:uiPriority w:val="99"/>
    <w:qFormat/>
    <w:tblPr>
      <w:tblInd w:w="0" w:type="dxa"/>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pPr>
      <w:outlineLvl w:val="9"/>
    </w:pPr>
    <w:rPr>
      <w:kern w:val="0"/>
      <w14:ligatures w14:val="none"/>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style>
  <w:style w:type="character" w:customStyle="1" w:styleId="15">
    <w:name w:val="15"/>
    <w:basedOn w:val="DefaultParagraphFont"/>
    <w:qFormat/>
    <w:rPr>
      <w:rFonts w:ascii="Calibri" w:hAnsi="Calibri" w:cs="Calibri" w:hint="default"/>
      <w:i/>
      <w:iCs/>
    </w:rPr>
  </w:style>
  <w:style w:type="character" w:customStyle="1" w:styleId="16">
    <w:name w:val="16"/>
    <w:basedOn w:val="DefaultParagraphFont"/>
    <w:qFormat/>
    <w:rPr>
      <w:rFonts w:ascii="Calibri" w:hAnsi="Calibri" w:cs="Calibri" w:hint="default"/>
      <w:color w:val="0000FF"/>
      <w:u w:val="single"/>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Style1">
    <w:name w:val="Style1"/>
    <w:basedOn w:val="TableNormal"/>
    <w:uiPriority w:val="99"/>
    <w:qFormat/>
    <w:tblPr>
      <w:tblInd w:w="0" w:type="dxa"/>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pPr>
      <w:outlineLvl w:val="9"/>
    </w:pPr>
    <w:rPr>
      <w:kern w:val="0"/>
      <w14:ligatures w14:val="none"/>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style>
  <w:style w:type="character" w:customStyle="1" w:styleId="15">
    <w:name w:val="15"/>
    <w:basedOn w:val="DefaultParagraphFont"/>
    <w:qFormat/>
    <w:rPr>
      <w:rFonts w:ascii="Calibri" w:hAnsi="Calibri" w:cs="Calibri" w:hint="default"/>
      <w:i/>
      <w:iCs/>
    </w:rPr>
  </w:style>
  <w:style w:type="character" w:customStyle="1" w:styleId="16">
    <w:name w:val="16"/>
    <w:basedOn w:val="DefaultParagraphFont"/>
    <w:qFormat/>
    <w:rPr>
      <w:rFonts w:ascii="Calibri" w:hAnsi="Calibri" w:cs="Calibri" w:hint="default"/>
      <w:color w:val="0000FF"/>
      <w:u w:val="single"/>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6.jpeg"/><Relationship Id="rId11" Type="http://schemas.openxmlformats.org/officeDocument/2006/relationships/hyperlink" Target="https://www.youtube.com/channel/UCE-0jJaQJtFs0vHWAb6-XCg" TargetMode="External"/><Relationship Id="rId24" Type="http://schemas.openxmlformats.org/officeDocument/2006/relationships/image" Target="media/image14.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www.cbinsights.com/"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s://www.youtube.com/channel/UCE-0jJaQJtFs0vHWAb6-XCg"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B21BB-ADDA-420D-BEA4-2FBE40755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118</Pages>
  <Words>20869</Words>
  <Characters>11895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NHI</dc:creator>
  <cp:lastModifiedBy>DELL</cp:lastModifiedBy>
  <cp:revision>128</cp:revision>
  <dcterms:created xsi:type="dcterms:W3CDTF">2023-10-19T16:07:00Z</dcterms:created>
  <dcterms:modified xsi:type="dcterms:W3CDTF">2023-11-07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0pWyyk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3-12.2.0.13266</vt:lpwstr>
  </property>
  <property fmtid="{D5CDD505-2E9C-101B-9397-08002B2CF9AE}" pid="5" name="ICV">
    <vt:lpwstr>51FBE32FC90E403296DCFB1279DDADB2_12</vt:lpwstr>
  </property>
</Properties>
</file>